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3E8252" w14:textId="37049BDE" w:rsidR="00516097" w:rsidRDefault="00B82F19" w:rsidP="00B82F19">
      <w:pPr>
        <w:pStyle w:val="PaperTitle"/>
      </w:pPr>
      <w:r w:rsidRPr="00E328B5">
        <w:t xml:space="preserve">Performance Testing </w:t>
      </w:r>
      <w:r>
        <w:t>o</w:t>
      </w:r>
      <w:r w:rsidRPr="00E328B5">
        <w:t xml:space="preserve">f Heating Value </w:t>
      </w:r>
      <w:r>
        <w:t>a</w:t>
      </w:r>
      <w:r w:rsidRPr="00E328B5">
        <w:t xml:space="preserve">nd Water Content </w:t>
      </w:r>
      <w:r>
        <w:t>o</w:t>
      </w:r>
      <w:r w:rsidRPr="00E328B5">
        <w:t>n Organic Waste</w:t>
      </w:r>
      <w:r w:rsidRPr="00B82F19">
        <w:t xml:space="preserve"> </w:t>
      </w:r>
      <w:proofErr w:type="spellStart"/>
      <w:r w:rsidRPr="00E328B5">
        <w:t>Biobriquette</w:t>
      </w:r>
      <w:proofErr w:type="spellEnd"/>
      <w:r w:rsidRPr="00E328B5">
        <w:t xml:space="preserve"> </w:t>
      </w:r>
      <w:r>
        <w:t>w</w:t>
      </w:r>
      <w:r w:rsidRPr="00E328B5">
        <w:t>ith</w:t>
      </w:r>
      <w:r w:rsidRPr="00B82F19">
        <w:t xml:space="preserve"> </w:t>
      </w:r>
      <w:r w:rsidRPr="00E328B5">
        <w:t>Pressing System</w:t>
      </w:r>
      <w:r w:rsidRPr="00B82F19">
        <w:t xml:space="preserve"> </w:t>
      </w:r>
      <w:r w:rsidRPr="00E328B5">
        <w:t xml:space="preserve">Capacity </w:t>
      </w:r>
      <w:r w:rsidR="00516097" w:rsidRPr="00E328B5">
        <w:t>8 Kg/Hour</w:t>
      </w:r>
    </w:p>
    <w:p w14:paraId="5F0CC626" w14:textId="132A126C" w:rsidR="00516097" w:rsidRPr="00B82F19" w:rsidRDefault="00516097" w:rsidP="00B82F19">
      <w:pPr>
        <w:pStyle w:val="AuthorName"/>
      </w:pPr>
      <w:proofErr w:type="spellStart"/>
      <w:r w:rsidRPr="00B82F19">
        <w:t>Mulyono</w:t>
      </w:r>
      <w:r w:rsidR="00B82F19">
        <w:rPr>
          <w:vertAlign w:val="superscript"/>
        </w:rPr>
        <w:t>a</w:t>
      </w:r>
      <w:proofErr w:type="spellEnd"/>
      <w:r w:rsidR="00B82F19">
        <w:rPr>
          <w:vertAlign w:val="superscript"/>
        </w:rPr>
        <w:t>)</w:t>
      </w:r>
      <w:r w:rsidRPr="00B82F19">
        <w:t xml:space="preserve">, Reza </w:t>
      </w:r>
      <w:proofErr w:type="spellStart"/>
      <w:r w:rsidRPr="00B82F19">
        <w:t>Aulia</w:t>
      </w:r>
      <w:proofErr w:type="spellEnd"/>
      <w:r w:rsidRPr="00B82F19">
        <w:t xml:space="preserve"> </w:t>
      </w:r>
      <w:proofErr w:type="spellStart"/>
      <w:r w:rsidRPr="00B82F19">
        <w:t>Rahman</w:t>
      </w:r>
      <w:r w:rsidR="00B82F19">
        <w:rPr>
          <w:vertAlign w:val="superscript"/>
        </w:rPr>
        <w:t>b</w:t>
      </w:r>
      <w:proofErr w:type="spellEnd"/>
      <w:r w:rsidR="00B82F19">
        <w:rPr>
          <w:vertAlign w:val="superscript"/>
        </w:rPr>
        <w:t>)</w:t>
      </w:r>
      <w:r w:rsidRPr="00B82F19">
        <w:t xml:space="preserve">, </w:t>
      </w:r>
      <w:proofErr w:type="spellStart"/>
      <w:r w:rsidRPr="00B82F19">
        <w:t>Yepi</w:t>
      </w:r>
      <w:proofErr w:type="spellEnd"/>
      <w:r w:rsidRPr="00B82F19">
        <w:t xml:space="preserve"> </w:t>
      </w:r>
      <w:proofErr w:type="spellStart"/>
      <w:r w:rsidRPr="00B82F19">
        <w:t>Komaril</w:t>
      </w:r>
      <w:proofErr w:type="spellEnd"/>
      <w:r w:rsidRPr="00B82F19">
        <w:t xml:space="preserve"> </w:t>
      </w:r>
      <w:proofErr w:type="spellStart"/>
      <w:r w:rsidRPr="00B82F19">
        <w:t>S</w:t>
      </w:r>
      <w:r w:rsidR="00B82F19">
        <w:t>ofi’i</w:t>
      </w:r>
      <w:r w:rsidR="00B82F19" w:rsidRPr="00B82F19">
        <w:rPr>
          <w:vertAlign w:val="superscript"/>
        </w:rPr>
        <w:t>c</w:t>
      </w:r>
      <w:proofErr w:type="spellEnd"/>
      <w:r w:rsidR="00B82F19" w:rsidRPr="00B82F19">
        <w:rPr>
          <w:vertAlign w:val="superscript"/>
        </w:rPr>
        <w:t>)</w:t>
      </w:r>
      <w:r w:rsidRPr="00B82F19">
        <w:t xml:space="preserve">, Farhan Aji </w:t>
      </w:r>
      <w:proofErr w:type="spellStart"/>
      <w:r w:rsidRPr="00B82F19">
        <w:t>Abdillah</w:t>
      </w:r>
      <w:r w:rsidR="00B82F19" w:rsidRPr="00B82F19">
        <w:rPr>
          <w:vertAlign w:val="superscript"/>
        </w:rPr>
        <w:t>d</w:t>
      </w:r>
      <w:proofErr w:type="spellEnd"/>
      <w:r w:rsidR="00B82F19" w:rsidRPr="00B82F19">
        <w:rPr>
          <w:vertAlign w:val="superscript"/>
        </w:rPr>
        <w:t>)</w:t>
      </w:r>
      <w:r w:rsidR="00980DB8" w:rsidRPr="00B82F19">
        <w:t>,</w:t>
      </w:r>
      <w:r w:rsidR="00B82F19">
        <w:t xml:space="preserve"> and</w:t>
      </w:r>
      <w:r w:rsidR="00980DB8" w:rsidRPr="00B82F19">
        <w:t xml:space="preserve"> </w:t>
      </w:r>
      <w:r w:rsidR="00BA0FB7" w:rsidRPr="00B82F19">
        <w:t xml:space="preserve">Gilber T Giles </w:t>
      </w:r>
      <w:proofErr w:type="spellStart"/>
      <w:r w:rsidR="00BA0FB7" w:rsidRPr="00B82F19">
        <w:t>Wela</w:t>
      </w:r>
      <w:r w:rsidR="00B82F19" w:rsidRPr="00B82F19">
        <w:rPr>
          <w:vertAlign w:val="superscript"/>
        </w:rPr>
        <w:t>e</w:t>
      </w:r>
      <w:proofErr w:type="spellEnd"/>
      <w:r w:rsidR="00B82F19" w:rsidRPr="00B82F19">
        <w:rPr>
          <w:vertAlign w:val="superscript"/>
        </w:rPr>
        <w:t>)</w:t>
      </w:r>
    </w:p>
    <w:p w14:paraId="683ECF80" w14:textId="0694C613" w:rsidR="00516097" w:rsidRPr="00B82F19" w:rsidRDefault="00516097" w:rsidP="00B82F19">
      <w:pPr>
        <w:pStyle w:val="AuthorAffiliation"/>
      </w:pPr>
      <w:r w:rsidRPr="00B82F19">
        <w:t>Mechanical Engineering Departement, Universitas Muhammadiyah Malang</w:t>
      </w:r>
      <w:r w:rsidR="00B82F19">
        <w:t>, Malang, Indonesia</w:t>
      </w:r>
    </w:p>
    <w:p w14:paraId="50C2D8F8" w14:textId="77777777" w:rsidR="00B82F19" w:rsidRDefault="00B82F19" w:rsidP="005649A6">
      <w:pPr>
        <w:pStyle w:val="AuthorEmail"/>
        <w:rPr>
          <w:shd w:val="clear" w:color="auto" w:fill="FFFFFF"/>
        </w:rPr>
      </w:pPr>
    </w:p>
    <w:p w14:paraId="2F47259F" w14:textId="3A00E9EC" w:rsidR="00B82F19" w:rsidRPr="002E09EC" w:rsidRDefault="00B82F19" w:rsidP="00B82F19">
      <w:pPr>
        <w:pStyle w:val="AuthorEmail"/>
        <w:rPr>
          <w:shd w:val="clear" w:color="auto" w:fill="FFFFFF"/>
        </w:rPr>
      </w:pPr>
      <w:r>
        <w:rPr>
          <w:shd w:val="clear" w:color="auto" w:fill="FFFFFF"/>
          <w:vertAlign w:val="superscript"/>
        </w:rPr>
        <w:t xml:space="preserve">a) </w:t>
      </w:r>
      <w:r w:rsidRPr="002E09EC">
        <w:rPr>
          <w:shd w:val="clear" w:color="auto" w:fill="FFFFFF"/>
          <w:lang w:val="id-ID"/>
        </w:rPr>
        <w:t xml:space="preserve">Corresponding author: </w:t>
      </w:r>
      <w:r w:rsidRPr="00B82F19">
        <w:t>mulyono@umm.ac.id</w:t>
      </w:r>
    </w:p>
    <w:p w14:paraId="577B244B" w14:textId="1D45EAF5" w:rsidR="00B82F19" w:rsidRDefault="00B82F19" w:rsidP="00B82F19">
      <w:pPr>
        <w:pStyle w:val="AuthorEmail"/>
      </w:pPr>
      <w:r>
        <w:rPr>
          <w:vertAlign w:val="superscript"/>
        </w:rPr>
        <w:t xml:space="preserve">b) </w:t>
      </w:r>
      <w:r w:rsidRPr="00B82F19">
        <w:t>rezarahman@umm.ac.id</w:t>
      </w:r>
    </w:p>
    <w:p w14:paraId="2A2C41CA" w14:textId="5835995F" w:rsidR="00B82F19" w:rsidRDefault="00B82F19" w:rsidP="00B82F19">
      <w:pPr>
        <w:pStyle w:val="AuthorEmail"/>
      </w:pPr>
      <w:r>
        <w:rPr>
          <w:vertAlign w:val="superscript"/>
        </w:rPr>
        <w:t xml:space="preserve">c) </w:t>
      </w:r>
      <w:r w:rsidRPr="00B82F19">
        <w:t>yepykomarils@umm.ac.id</w:t>
      </w:r>
    </w:p>
    <w:p w14:paraId="32C66A01" w14:textId="32DBB22D" w:rsidR="00B82F19" w:rsidRDefault="00B82F19" w:rsidP="00B82F19">
      <w:pPr>
        <w:pStyle w:val="AuthorEmail"/>
      </w:pPr>
      <w:r>
        <w:rPr>
          <w:vertAlign w:val="superscript"/>
        </w:rPr>
        <w:t xml:space="preserve">d) </w:t>
      </w:r>
      <w:r w:rsidRPr="00B82F19">
        <w:t>farhan@umm.ac.id</w:t>
      </w:r>
    </w:p>
    <w:p w14:paraId="00DD7279" w14:textId="56EB6958" w:rsidR="00B82F19" w:rsidRPr="005C4D11" w:rsidRDefault="00B82F19" w:rsidP="00B82F19">
      <w:pPr>
        <w:pStyle w:val="AuthorEmail"/>
        <w:rPr>
          <w:sz w:val="24"/>
          <w:szCs w:val="24"/>
        </w:rPr>
      </w:pPr>
      <w:r>
        <w:rPr>
          <w:vertAlign w:val="superscript"/>
        </w:rPr>
        <w:t xml:space="preserve">e) </w:t>
      </w:r>
      <w:r w:rsidRPr="00B82F19">
        <w:t>gilbertgiles785@gmail.com</w:t>
      </w:r>
    </w:p>
    <w:p w14:paraId="3E152168" w14:textId="77777777" w:rsidR="00407D79" w:rsidRPr="00E328B5" w:rsidRDefault="00EA50A7" w:rsidP="00784F94">
      <w:pPr>
        <w:pStyle w:val="Abstract"/>
        <w:rPr>
          <w:rStyle w:val="Emphasis"/>
          <w:i/>
          <w:iCs/>
          <w:szCs w:val="18"/>
          <w:lang w:val="id-ID"/>
        </w:rPr>
      </w:pPr>
      <w:r w:rsidRPr="00E328B5">
        <w:rPr>
          <w:b/>
          <w:szCs w:val="18"/>
        </w:rPr>
        <w:t>Abstract</w:t>
      </w:r>
      <w:r w:rsidR="00784F94" w:rsidRPr="00E328B5">
        <w:rPr>
          <w:b/>
          <w:szCs w:val="18"/>
        </w:rPr>
        <w:t xml:space="preserve">. </w:t>
      </w:r>
      <w:r w:rsidRPr="00E328B5">
        <w:rPr>
          <w:szCs w:val="18"/>
        </w:rPr>
        <w:t xml:space="preserve"> </w:t>
      </w:r>
      <w:r w:rsidR="00407D79" w:rsidRPr="00E328B5">
        <w:rPr>
          <w:rStyle w:val="Emphasis"/>
          <w:szCs w:val="18"/>
        </w:rPr>
        <w:t>Biobriquettes are solid fuels from biomass such as sawdust, rice husks, straw, or other agricultural waste. Biobriquettes have the potential to be an environmentally friendly alternative energy source because biobriquettes have relatively lower carbon emissions than fossils. The biobriquette process involves refining biomass raw materials, mixing them with adhesives, and molding them with a press machine. Using bio briquettes as an alternative fuel can help reduce dependence on fossil fuels and reduce negative impacts on the environment. Biobriquette research has been widely conducted, but research using a variety of mixtures to make biobriquettes has not been widely conducted. This study is to determine how much the calorific value of bio briquettes and how much water content is in bio briquettes so that the optimal calorific value of bio briquettes is obtained. The problem that arises is how much the calorific value and the amount of water content in bio briquettes are more optimal. This research was conducted using an experimental method and data collection was carried out and tested in the laboratory to obtain the calorific value and water content. From the test and analysis results for sample 1 the average calorific value = 2576, 318 calories/gram, for sample 2 the average calorific value = 1765.024 Calories/gram and for sample 3: the average caloric value = 1029.076 calories/gram</w:t>
      </w:r>
    </w:p>
    <w:p w14:paraId="282ACB97" w14:textId="23A4C2D5" w:rsidR="00EA50A7" w:rsidRPr="00E328B5" w:rsidRDefault="00EA50A7" w:rsidP="00D0312E">
      <w:pPr>
        <w:pStyle w:val="Abstract"/>
        <w:spacing w:before="0" w:after="0"/>
      </w:pPr>
      <w:r w:rsidRPr="00E328B5">
        <w:rPr>
          <w:b/>
        </w:rPr>
        <w:t xml:space="preserve">Keywords: </w:t>
      </w:r>
      <w:r w:rsidR="00407D79" w:rsidRPr="00B82F19">
        <w:rPr>
          <w:iCs/>
        </w:rPr>
        <w:t>biobriquette; organic waste; performance; calorific value</w:t>
      </w:r>
    </w:p>
    <w:p w14:paraId="40AD5D80" w14:textId="77777777" w:rsidR="003E6A84" w:rsidRPr="00E328B5" w:rsidRDefault="003E6A84" w:rsidP="00D0312E">
      <w:pPr>
        <w:pStyle w:val="Paragraph"/>
        <w:rPr>
          <w:lang w:val="id-ID"/>
        </w:rPr>
      </w:pPr>
    </w:p>
    <w:p w14:paraId="0AE3D729" w14:textId="77777777" w:rsidR="00D0312E" w:rsidRPr="00E328B5" w:rsidRDefault="00D0312E" w:rsidP="00D0312E">
      <w:pPr>
        <w:pStyle w:val="Heading1"/>
        <w:spacing w:before="0" w:after="0"/>
        <w:rPr>
          <w:lang w:val="id-ID"/>
        </w:rPr>
      </w:pPr>
    </w:p>
    <w:p w14:paraId="0CD11642" w14:textId="11C772BC" w:rsidR="00EA50A7" w:rsidRPr="00E328B5" w:rsidRDefault="00EA50A7" w:rsidP="0060026C">
      <w:pPr>
        <w:pStyle w:val="Heading1"/>
        <w:spacing w:before="0" w:after="0"/>
        <w:rPr>
          <w:lang w:val="id-ID"/>
        </w:rPr>
      </w:pPr>
      <w:r w:rsidRPr="00E328B5">
        <w:t>INTRODUCTION</w:t>
      </w:r>
    </w:p>
    <w:p w14:paraId="6B08801C" w14:textId="77777777" w:rsidR="0060026C" w:rsidRPr="00E328B5" w:rsidRDefault="0060026C" w:rsidP="0060026C">
      <w:pPr>
        <w:pStyle w:val="Paragraph"/>
        <w:rPr>
          <w:lang w:val="id-ID"/>
        </w:rPr>
      </w:pPr>
    </w:p>
    <w:p w14:paraId="6A919BFD" w14:textId="15640A91" w:rsidR="0060026C" w:rsidRPr="00B82F19" w:rsidRDefault="0060026C" w:rsidP="00B82F19">
      <w:pPr>
        <w:pStyle w:val="Paragraph"/>
        <w:rPr>
          <w:rStyle w:val="Emphasis"/>
        </w:rPr>
      </w:pPr>
      <w:r w:rsidRPr="00B82F19">
        <w:rPr>
          <w:rStyle w:val="Emphasis"/>
        </w:rPr>
        <w:t xml:space="preserve">Waste is still an unresolved problem and has no end in sight in Indonesia. According to the Ministry of Environment and Forestry (KLHK), around 37.3% of the 67.8 million tons of total waste in Indonesia is generated from household activities, then traditional markets contribute 16.4%, regions 15.9%, and 14.6% comes from other sources. Around 55.87% of waste was successfully managed throughout 2020, but the remaining 44.13% of waste is still left and has not been managed. </w:t>
      </w:r>
    </w:p>
    <w:p w14:paraId="350A6883" w14:textId="37FD317D" w:rsidR="0060026C" w:rsidRPr="00B82F19" w:rsidRDefault="0060026C" w:rsidP="00B82F19">
      <w:pPr>
        <w:pStyle w:val="Paragraph"/>
        <w:rPr>
          <w:rStyle w:val="Emphasis"/>
        </w:rPr>
      </w:pPr>
      <w:r w:rsidRPr="00B82F19">
        <w:rPr>
          <w:rStyle w:val="Emphasis"/>
        </w:rPr>
        <w:t xml:space="preserve">Until now, most Indonesians still think that waste accumulation is a government problem. To reduce the amount of waste accumulation in final disposal sites (TPA), it is necessary to process the waste. The results of a survey at several landfills, most of the waste is separated before being disposed of in final disposal. This separation is carried out to separate organic waste and inorganic waste. Organic waste usually comes from plant and animal remains. Inorganic waste usually consists of used bottles, clear plastic, glass, and iron. Inorganic waste in the form of plastic waste usually has resale value so this type of waste the disposal will still be collected. Sorting inorganic waste leaves piles of organic waste in the disposal. Organic waste is currently not widely utilized. The remaining organic waste is only collected and piled up in the final waste disposal site. </w:t>
      </w:r>
    </w:p>
    <w:p w14:paraId="4FD824B8" w14:textId="4E009337" w:rsidR="0060026C" w:rsidRPr="00B82F19" w:rsidRDefault="0060026C" w:rsidP="0060026C">
      <w:pPr>
        <w:pStyle w:val="Paragraph"/>
        <w:rPr>
          <w:rStyle w:val="Emphasis"/>
        </w:rPr>
      </w:pPr>
      <w:r w:rsidRPr="00B82F19">
        <w:rPr>
          <w:rStyle w:val="Emphasis"/>
        </w:rPr>
        <w:lastRenderedPageBreak/>
        <w:t>The large amount of waste can be an opportunity for the community to process and create alternatives for organic and inorganic waste effectively. With the use of abundant waste raw materials and a fairly easy process, the community can make briquettes. Processing organic and inorganic waste by making charcoal briquettes is certainly very useful and quite promising if the community is serious about pursuing it</w:t>
      </w:r>
      <w:r w:rsidR="00600016" w:rsidRPr="00B82F19">
        <w:rPr>
          <w:rStyle w:val="Emphasis"/>
        </w:rPr>
        <w:t xml:space="preserve"> </w:t>
      </w:r>
      <w:r w:rsidR="00600016" w:rsidRPr="00B82F19">
        <w:rPr>
          <w:rStyle w:val="Emphasis"/>
        </w:rPr>
        <w:fldChar w:fldCharType="begin"/>
      </w:r>
      <w:r w:rsidR="00600016" w:rsidRPr="00B82F19">
        <w:rPr>
          <w:rStyle w:val="Emphasis"/>
        </w:rPr>
        <w:instrText xml:space="preserve"> ADDIN EN.CITE &lt;EndNote&gt;&lt;Cite&gt;&lt;Author&gt;Hilmiyati&lt;/Author&gt;&lt;Year&gt;2018&lt;/Year&gt;&lt;RecNum&gt;260&lt;/RecNum&gt;&lt;DisplayText&gt;[1]&lt;/DisplayText&gt;&lt;record&gt;&lt;rec-number&gt;260&lt;/rec-number&gt;&lt;foreign-keys&gt;&lt;key app="EN" db-id="99sxperz95edp0epr0bxvw21vfzp52wdx0pr" timestamp="1728378273"&gt;260&lt;/key&gt;&lt;/foreign-keys&gt;&lt;ref-type name="Journal Article"&gt;17&lt;/ref-type&gt;&lt;contributors&gt;&lt;authors&gt;&lt;author&gt;Hilmiyati, Hilmiyati&lt;/author&gt;&lt;author&gt;Husraini, Laisa&lt;/author&gt;&lt;author&gt;Zamhuri, Ahmad&lt;/author&gt;&lt;/authors&gt;&lt;/contributors&gt;&lt;titles&gt;&lt;title&gt;Densification of Product Torrefaction from Coconut Coir to Bio-briquette as Renewable Energy that Environmentally&lt;/title&gt;&lt;secondary-title&gt;International Journal of Environmental Research &amp;amp; Clean Energy&lt;/secondary-title&gt;&lt;/titles&gt;&lt;periodical&gt;&lt;full-title&gt;International Journal of Environmental Research &amp;amp; Clean Energy&lt;/full-title&gt;&lt;/periodical&gt;&lt;pages&gt;13-16&lt;/pages&gt;&lt;volume&gt;12&lt;/volume&gt;&lt;number&gt;1&lt;/number&gt;&lt;dates&gt;&lt;year&gt;2018&lt;/year&gt;&lt;/dates&gt;&lt;isbn&gt;2502-3888&lt;/isbn&gt;&lt;urls&gt;&lt;/urls&gt;&lt;/record&gt;&lt;/Cite&gt;&lt;/EndNote&gt;</w:instrText>
      </w:r>
      <w:r w:rsidR="00600016" w:rsidRPr="00B82F19">
        <w:rPr>
          <w:rStyle w:val="Emphasis"/>
        </w:rPr>
        <w:fldChar w:fldCharType="separate"/>
      </w:r>
      <w:r w:rsidR="00600016" w:rsidRPr="00B82F19">
        <w:rPr>
          <w:rStyle w:val="Emphasis"/>
        </w:rPr>
        <w:t>[1]</w:t>
      </w:r>
      <w:r w:rsidR="00600016" w:rsidRPr="00B82F19">
        <w:rPr>
          <w:rStyle w:val="Emphasis"/>
        </w:rPr>
        <w:fldChar w:fldCharType="end"/>
      </w:r>
      <w:r w:rsidR="00600016" w:rsidRPr="00B82F19">
        <w:rPr>
          <w:rStyle w:val="Emphasis"/>
        </w:rPr>
        <w:t xml:space="preserve">. </w:t>
      </w:r>
    </w:p>
    <w:p w14:paraId="6203113E" w14:textId="5524A7B8" w:rsidR="0060026C" w:rsidRPr="00B82F19" w:rsidRDefault="0060026C" w:rsidP="0060026C">
      <w:pPr>
        <w:pStyle w:val="Paragraph"/>
        <w:rPr>
          <w:rStyle w:val="Emphasis"/>
        </w:rPr>
      </w:pPr>
      <w:r w:rsidRPr="00B82F19">
        <w:rPr>
          <w:rStyle w:val="Emphasis"/>
        </w:rPr>
        <w:t xml:space="preserve">Briquettes are charcoal that comes from waste including straw, wood, bagasse, peanut shells, cotton stalks, rice husks, and their agricultural waste which has less carbon emissions. The briquette molding process is a technique for making solid fuel, the process involves binding together finely ground carbon materials, often with adhesives. The briquette-making process can be done manually and mechanically using a screw press, piston press, or hydraulic press. Mechanically where the machine is the driver and several other supporting components so that the pressing system can run perfectly. Briquettes have several factors, namely the materials used, the fineness of the carbonization results, the carbonization temperature, the density of the charcoal, and the density and pressure in the briquette molding process. The calorific content and water content are one of the determining factors as to whether bio briquettes are suitable for use by the community or not, because Indonesia has a standard for the quality of bio briquettes </w:t>
      </w:r>
      <w:r w:rsidR="00600016" w:rsidRPr="00B82F19">
        <w:rPr>
          <w:rStyle w:val="Emphasis"/>
        </w:rPr>
        <w:fldChar w:fldCharType="begin"/>
      </w:r>
      <w:r w:rsidR="00600016" w:rsidRPr="00B82F19">
        <w:rPr>
          <w:rStyle w:val="Emphasis"/>
        </w:rPr>
        <w:instrText xml:space="preserve"> ADDIN EN.CITE &lt;EndNote&gt;&lt;Cite&gt;&lt;Author&gt;Miyazaki&lt;/Author&gt;&lt;Year&gt;2000&lt;/Year&gt;&lt;RecNum&gt;261&lt;/RecNum&gt;&lt;DisplayText&gt;[2]&lt;/DisplayText&gt;&lt;record&gt;&lt;rec-number&gt;261&lt;/rec-number&gt;&lt;foreign-keys&gt;&lt;key app="EN" db-id="99sxperz95edp0epr0bxvw21vfzp52wdx0pr" timestamp="1728378307"&gt;261&lt;/key&gt;&lt;/foreign-keys&gt;&lt;ref-type name="Journal Article"&gt;17&lt;/ref-type&gt;&lt;contributors&gt;&lt;authors&gt;&lt;author&gt;Miyazaki, T.&lt;/author&gt;&lt;author&gt;Kang, Y. T.&lt;/author&gt;&lt;author&gt;Akisawa, A.&lt;/author&gt;&lt;author&gt;Kashiwagi, T.&lt;/author&gt;&lt;/authors&gt;&lt;/contributors&gt;&lt;titles&gt;&lt;title&gt;A combined power cycle using refuse incineration and LNG cold energy&lt;/title&gt;&lt;secondary-title&gt;Energy&lt;/secondary-title&gt;&lt;/titles&gt;&lt;periodical&gt;&lt;full-title&gt;Energy&lt;/full-title&gt;&lt;/periodical&gt;&lt;pages&gt;639-655&lt;/pages&gt;&lt;volume&gt;25&lt;/volume&gt;&lt;number&gt;7&lt;/number&gt;&lt;dates&gt;&lt;year&gt;2000&lt;/year&gt;&lt;/dates&gt;&lt;publisher&gt;Elsevier&lt;/publisher&gt;&lt;isbn&gt;0360-5442&lt;/isbn&gt;&lt;urls&gt;&lt;/urls&gt;&lt;/record&gt;&lt;/Cite&gt;&lt;/EndNote&gt;</w:instrText>
      </w:r>
      <w:r w:rsidR="00600016" w:rsidRPr="00B82F19">
        <w:rPr>
          <w:rStyle w:val="Emphasis"/>
        </w:rPr>
        <w:fldChar w:fldCharType="separate"/>
      </w:r>
      <w:r w:rsidR="00600016" w:rsidRPr="00B82F19">
        <w:rPr>
          <w:rStyle w:val="Emphasis"/>
        </w:rPr>
        <w:t>[2]</w:t>
      </w:r>
      <w:r w:rsidR="00600016" w:rsidRPr="00B82F19">
        <w:rPr>
          <w:rStyle w:val="Emphasis"/>
        </w:rPr>
        <w:fldChar w:fldCharType="end"/>
      </w:r>
      <w:r w:rsidR="00600016" w:rsidRPr="00B82F19">
        <w:rPr>
          <w:rStyle w:val="Emphasis"/>
        </w:rPr>
        <w:t>.</w:t>
      </w:r>
    </w:p>
    <w:p w14:paraId="44C785C0" w14:textId="3AD5094A" w:rsidR="0060026C" w:rsidRPr="00B82F19" w:rsidRDefault="0060026C" w:rsidP="00194598">
      <w:pPr>
        <w:pStyle w:val="Paragraph"/>
        <w:rPr>
          <w:rStyle w:val="Emphasis"/>
        </w:rPr>
      </w:pPr>
      <w:proofErr w:type="spellStart"/>
      <w:r w:rsidRPr="00B82F19">
        <w:rPr>
          <w:rStyle w:val="Emphasis"/>
        </w:rPr>
        <w:t>Biobriquette</w:t>
      </w:r>
      <w:proofErr w:type="spellEnd"/>
      <w:r w:rsidRPr="00B82F19">
        <w:rPr>
          <w:rStyle w:val="Emphasis"/>
        </w:rPr>
        <w:t xml:space="preserve"> performance testing is very important to determine the calorific value and water content, to be able to produce perfect </w:t>
      </w:r>
      <w:proofErr w:type="spellStart"/>
      <w:r w:rsidRPr="00B82F19">
        <w:rPr>
          <w:rStyle w:val="Emphasis"/>
        </w:rPr>
        <w:t>biobriquette</w:t>
      </w:r>
      <w:proofErr w:type="spellEnd"/>
      <w:r w:rsidRPr="00B82F19">
        <w:rPr>
          <w:rStyle w:val="Emphasis"/>
        </w:rPr>
        <w:t xml:space="preserve"> products, and to be able to know where the deficiencies in the mixture used in the product lie, to minimize errors in the data used in further research</w:t>
      </w:r>
      <w:r w:rsidR="00600016" w:rsidRPr="00B82F19">
        <w:rPr>
          <w:rStyle w:val="Emphasis"/>
        </w:rPr>
        <w:t xml:space="preserve"> </w:t>
      </w:r>
      <w:r w:rsidR="00600016" w:rsidRPr="00B82F19">
        <w:rPr>
          <w:rStyle w:val="Emphasis"/>
        </w:rPr>
        <w:fldChar w:fldCharType="begin"/>
      </w:r>
      <w:r w:rsidR="00600016" w:rsidRPr="00B82F19">
        <w:rPr>
          <w:rStyle w:val="Emphasis"/>
        </w:rPr>
        <w:instrText xml:space="preserve"> ADDIN EN.CITE &lt;EndNote&gt;&lt;Cite&gt;&lt;Author&gt;Chen&lt;/Author&gt;&lt;Year&gt;2009&lt;/Year&gt;&lt;RecNum&gt;262&lt;/RecNum&gt;&lt;DisplayText&gt;[3, 4]&lt;/DisplayText&gt;&lt;record&gt;&lt;rec-number&gt;262&lt;/rec-number&gt;&lt;foreign-keys&gt;&lt;key app="EN" db-id="99sxperz95edp0epr0bxvw21vfzp52wdx0pr" timestamp="1728378336"&gt;262&lt;/key&gt;&lt;/foreign-keys&gt;&lt;ref-type name="Journal Article"&gt;17&lt;/ref-type&gt;&lt;contributors&gt;&lt;authors&gt;&lt;author&gt;Chen, Longjian&lt;/author&gt;&lt;author&gt;Xing, Li&lt;/author&gt;&lt;author&gt;Han, Lujia&lt;/author&gt;&lt;/authors&gt;&lt;/contributors&gt;&lt;titles&gt;&lt;title&gt;Renewable energy from agro-residues in China: Solid biofuels and biomass briquetting technology&lt;/title&gt;&lt;secondary-title&gt;Renewable and Sustainable Energy Reviews&lt;/secondary-title&gt;&lt;/titles&gt;&lt;periodical&gt;&lt;full-title&gt;Renewable and Sustainable Energy Reviews&lt;/full-title&gt;&lt;/periodical&gt;&lt;pages&gt;2689-2695&lt;/pages&gt;&lt;volume&gt;13&lt;/volume&gt;&lt;number&gt;9&lt;/number&gt;&lt;dates&gt;&lt;year&gt;2009&lt;/year&gt;&lt;/dates&gt;&lt;publisher&gt;Elsevier&lt;/publisher&gt;&lt;isbn&gt;1364-0321&lt;/isbn&gt;&lt;urls&gt;&lt;/urls&gt;&lt;/record&gt;&lt;/Cite&gt;&lt;Cite&gt;&lt;Author&gt;Orisaleye&lt;/Author&gt;&lt;Year&gt;2022&lt;/Year&gt;&lt;RecNum&gt;263&lt;/RecNum&gt;&lt;record&gt;&lt;rec-number&gt;263&lt;/rec-number&gt;&lt;foreign-keys&gt;&lt;key app="EN" db-id="99sxperz95edp0epr0bxvw21vfzp52wdx0pr" timestamp="1728378348"&gt;263&lt;/key&gt;&lt;/foreign-keys&gt;&lt;ref-type name="Journal Article"&gt;17&lt;/ref-type&gt;&lt;contributors&gt;&lt;authors&gt;&lt;author&gt;Orisaleye, Joseph Ifeolu&lt;/author&gt;&lt;author&gt;Jekayinfa, Simeon O.&lt;/author&gt;&lt;author&gt;Braimoh, Olawale Mumin&lt;/author&gt;&lt;author&gt;Edhere, Victor Oghenereke&lt;/author&gt;&lt;/authors&gt;&lt;/contributors&gt;&lt;titles&gt;&lt;title&gt;Empirical models for physical properties of abura (Mitragyna ciliata) sawdust briquettes using response surface methodology&lt;/title&gt;&lt;secondary-title&gt;Cleaner Engineering and Technology&lt;/secondary-title&gt;&lt;/titles&gt;&lt;periodical&gt;&lt;full-title&gt;Cleaner Engineering and Technology&lt;/full-title&gt;&lt;/periodical&gt;&lt;pages&gt;100447&lt;/pages&gt;&lt;volume&gt;7&lt;/volume&gt;&lt;dates&gt;&lt;year&gt;2022&lt;/year&gt;&lt;/dates&gt;&lt;publisher&gt;Elsevier&lt;/publisher&gt;&lt;isbn&gt;2666-7908&lt;/isbn&gt;&lt;urls&gt;&lt;/urls&gt;&lt;/record&gt;&lt;/Cite&gt;&lt;/EndNote&gt;</w:instrText>
      </w:r>
      <w:r w:rsidR="00600016" w:rsidRPr="00B82F19">
        <w:rPr>
          <w:rStyle w:val="Emphasis"/>
        </w:rPr>
        <w:fldChar w:fldCharType="separate"/>
      </w:r>
      <w:r w:rsidR="00600016" w:rsidRPr="00B82F19">
        <w:rPr>
          <w:rStyle w:val="Emphasis"/>
        </w:rPr>
        <w:t>[3, 4]</w:t>
      </w:r>
      <w:r w:rsidR="00600016" w:rsidRPr="00B82F19">
        <w:rPr>
          <w:rStyle w:val="Emphasis"/>
        </w:rPr>
        <w:fldChar w:fldCharType="end"/>
      </w:r>
      <w:r w:rsidR="00F50D0F">
        <w:rPr>
          <w:rStyle w:val="Emphasis"/>
        </w:rPr>
        <w:t>.</w:t>
      </w:r>
    </w:p>
    <w:p w14:paraId="5BB1A0D0" w14:textId="77777777" w:rsidR="00194598" w:rsidRPr="00E328B5" w:rsidRDefault="00194598" w:rsidP="00194598">
      <w:pPr>
        <w:pStyle w:val="Heading1"/>
        <w:spacing w:before="0" w:after="0"/>
        <w:rPr>
          <w:lang w:val="id-ID"/>
        </w:rPr>
      </w:pPr>
    </w:p>
    <w:p w14:paraId="0493C926" w14:textId="61B79A91" w:rsidR="00194598" w:rsidRPr="00E328B5" w:rsidRDefault="00194598" w:rsidP="00194598">
      <w:pPr>
        <w:pStyle w:val="Heading1"/>
        <w:spacing w:before="0" w:after="0"/>
        <w:rPr>
          <w:lang w:val="id-ID"/>
        </w:rPr>
      </w:pPr>
      <w:r w:rsidRPr="00E328B5">
        <w:rPr>
          <w:lang w:val="id-ID"/>
        </w:rPr>
        <w:t>METHODS</w:t>
      </w:r>
    </w:p>
    <w:p w14:paraId="07DA6CD6" w14:textId="77777777" w:rsidR="00194598" w:rsidRPr="00E328B5" w:rsidRDefault="00194598" w:rsidP="00194598">
      <w:pPr>
        <w:pStyle w:val="Heading1"/>
        <w:spacing w:before="0" w:after="0"/>
        <w:rPr>
          <w:lang w:val="id-ID"/>
        </w:rPr>
      </w:pPr>
    </w:p>
    <w:p w14:paraId="535D0B29" w14:textId="77777777" w:rsidR="00851334" w:rsidRPr="00851334" w:rsidRDefault="00851334" w:rsidP="00851334">
      <w:pPr>
        <w:pStyle w:val="Paragraph"/>
        <w:rPr>
          <w:rStyle w:val="Emphasis"/>
        </w:rPr>
      </w:pPr>
      <w:r w:rsidRPr="00851334">
        <w:rPr>
          <w:rStyle w:val="Emphasis"/>
        </w:rPr>
        <w:t>This research was conducted to evaluate the performance of organic waste biobriquettes in terms of heating value and water content using a pressing system with a capacity of 8 kg/hour. The study followed a structured approach, beginning with a literature review to gather relevant information on organic waste management, biobriquette production techniques, and the use of bomb calorimetry for caloric value testing. This phase helped in understanding previous studies and identifying gaps in knowledge, as well as optimizing the methodology for the biobriquette production process.</w:t>
      </w:r>
    </w:p>
    <w:p w14:paraId="1C6BACEC" w14:textId="77777777" w:rsidR="00851334" w:rsidRPr="00851334" w:rsidRDefault="00851334" w:rsidP="00851334">
      <w:pPr>
        <w:pStyle w:val="Paragraph"/>
        <w:rPr>
          <w:rStyle w:val="Emphasis"/>
        </w:rPr>
      </w:pPr>
      <w:r w:rsidRPr="00851334">
        <w:rPr>
          <w:rStyle w:val="Emphasis"/>
        </w:rPr>
        <w:t>The next phase involved selection of organic waste raw materials based on availability and potential caloric content. The selected organic waste materials were then subjected to drying, where they were placed in controlled environments to reduce moisture content to an optimal level for carbonization. Following this, the organic waste underwent carbonization or charring, in which the materials were heated in a low-oxygen environment to convert them into a carbon-rich substance suitable for biobriquette production.</w:t>
      </w:r>
    </w:p>
    <w:p w14:paraId="402FA6F2" w14:textId="77777777" w:rsidR="00851334" w:rsidRPr="00851334" w:rsidRDefault="00851334" w:rsidP="00851334">
      <w:pPr>
        <w:pStyle w:val="Paragraph"/>
        <w:rPr>
          <w:rStyle w:val="Emphasis"/>
        </w:rPr>
      </w:pPr>
      <w:r w:rsidRPr="00851334">
        <w:rPr>
          <w:rStyle w:val="Emphasis"/>
        </w:rPr>
        <w:t>After the carbonization process, the carbonized material was mixed with a suitable adhesive in specific proportions to enhance the binding properties, followed by biobriquette printing using a pressing machine with an 8 kg/hour capacity. Once the biobriquettes were formed, they were subjected to performance testing. The caloric value was measured using a bomb calorimeter, and the water content was assessed based on standard methods for moisture analysis.</w:t>
      </w:r>
    </w:p>
    <w:p w14:paraId="5EF203AC" w14:textId="3271E65B" w:rsidR="00B97290" w:rsidRPr="00851334" w:rsidRDefault="00851334" w:rsidP="00851334">
      <w:pPr>
        <w:pStyle w:val="Paragraph"/>
        <w:rPr>
          <w:rStyle w:val="Emphasis"/>
        </w:rPr>
      </w:pPr>
      <w:r w:rsidRPr="00851334">
        <w:rPr>
          <w:rStyle w:val="Emphasis"/>
        </w:rPr>
        <w:t>Finally, the results from the caloric value and water content tests were analyzed and compared with benchmarks from previous studies. The analysis phase also involved evaluating the efficiency of the pressing system and its potential for scale-up. The study concluded with a discussion on the viability of biobriquettes produced from organic waste as an alternative fuel source and the performance of the 8 kg/hour pressing system.</w:t>
      </w:r>
    </w:p>
    <w:p w14:paraId="0583D141" w14:textId="3090F97F" w:rsidR="00B97290" w:rsidRDefault="00B97290" w:rsidP="00B97290">
      <w:pPr>
        <w:pStyle w:val="Paragraph"/>
        <w:rPr>
          <w:lang w:val="id-ID"/>
        </w:rPr>
      </w:pPr>
    </w:p>
    <w:p w14:paraId="44C05567" w14:textId="77777777" w:rsidR="00851334" w:rsidRPr="00E328B5" w:rsidRDefault="00851334" w:rsidP="00B97290">
      <w:pPr>
        <w:pStyle w:val="Paragraph"/>
        <w:rPr>
          <w:lang w:val="id-ID"/>
        </w:rPr>
      </w:pPr>
    </w:p>
    <w:p w14:paraId="384519A9" w14:textId="7C73F70A" w:rsidR="00EA50A7" w:rsidRDefault="00EA50A7" w:rsidP="00B97290">
      <w:pPr>
        <w:pStyle w:val="Heading1"/>
        <w:spacing w:before="0" w:after="0"/>
      </w:pPr>
      <w:r w:rsidRPr="00E328B5">
        <w:t>RESULTS AND DISCUSSION</w:t>
      </w:r>
    </w:p>
    <w:p w14:paraId="07D925EF" w14:textId="77777777" w:rsidR="00851334" w:rsidRPr="00851334" w:rsidRDefault="00851334" w:rsidP="00851334">
      <w:pPr>
        <w:pStyle w:val="Paragraph"/>
      </w:pPr>
    </w:p>
    <w:p w14:paraId="6604FD77" w14:textId="0A002969" w:rsidR="003E6A84" w:rsidRPr="00851334" w:rsidRDefault="003E6A84" w:rsidP="003E6A84">
      <w:pPr>
        <w:pStyle w:val="Paragraph"/>
        <w:rPr>
          <w:rStyle w:val="Emphasis"/>
        </w:rPr>
      </w:pPr>
      <w:r w:rsidRPr="00851334">
        <w:rPr>
          <w:rStyle w:val="Emphasis"/>
        </w:rPr>
        <w:t>The study will discuss the percentage of water content and calorific value in each sample tested 5 times. while the analysis is as follows:</w:t>
      </w:r>
    </w:p>
    <w:p w14:paraId="139AD040" w14:textId="68DCF4D7" w:rsidR="005F09C8" w:rsidRPr="00E328B5" w:rsidRDefault="00B54961" w:rsidP="00851334">
      <w:pPr>
        <w:pStyle w:val="Heading2"/>
        <w:rPr>
          <w:lang w:val="id-ID"/>
        </w:rPr>
      </w:pPr>
      <w:r w:rsidRPr="00E328B5">
        <w:rPr>
          <w:lang w:val="id-ID"/>
        </w:rPr>
        <w:t>Water Content Test Analysis</w:t>
      </w:r>
    </w:p>
    <w:p w14:paraId="1C83A8D0" w14:textId="3F4FB2B5" w:rsidR="00851334" w:rsidRPr="00851334" w:rsidRDefault="00851334" w:rsidP="00851334">
      <w:pPr>
        <w:pStyle w:val="Paragraph"/>
        <w:rPr>
          <w:rStyle w:val="Emphasis"/>
        </w:rPr>
      </w:pPr>
      <w:r w:rsidRPr="00851334">
        <w:rPr>
          <w:rStyle w:val="Emphasis"/>
        </w:rPr>
        <w:t xml:space="preserve">After testing using a moisture meter, the following </w:t>
      </w:r>
      <w:r w:rsidRPr="00851334">
        <w:rPr>
          <w:rStyle w:val="Emphasis"/>
          <w:b/>
          <w:bCs/>
        </w:rPr>
        <w:t>TABLE 1</w:t>
      </w:r>
      <w:r>
        <w:rPr>
          <w:rStyle w:val="Emphasis"/>
        </w:rPr>
        <w:t xml:space="preserve"> shows </w:t>
      </w:r>
      <w:r w:rsidRPr="00851334">
        <w:rPr>
          <w:rStyle w:val="Emphasis"/>
        </w:rPr>
        <w:t>average data results</w:t>
      </w:r>
      <w:r>
        <w:rPr>
          <w:rStyle w:val="Emphasis"/>
        </w:rPr>
        <w:t>.</w:t>
      </w:r>
      <w:r w:rsidRPr="00851334">
        <w:rPr>
          <w:rStyle w:val="Emphasis"/>
        </w:rPr>
        <w:t xml:space="preserve"> The water content value with a percentage of 15% starch adhesive, then the average percentage of water can be known as follows:</w:t>
      </w:r>
    </w:p>
    <w:p w14:paraId="01EFF3DB" w14:textId="46E5EDCE" w:rsidR="00851334" w:rsidRPr="00E328B5" w:rsidRDefault="00851334" w:rsidP="00851334">
      <w:pPr>
        <w:widowControl w:val="0"/>
        <w:autoSpaceDE w:val="0"/>
        <w:autoSpaceDN w:val="0"/>
        <w:spacing w:before="113" w:line="180" w:lineRule="auto"/>
        <w:ind w:left="1397"/>
        <w:rPr>
          <w:rFonts w:eastAsia="Arial MT"/>
          <w:sz w:val="20"/>
        </w:rPr>
      </w:pPr>
      <w:r w:rsidRPr="00E328B5">
        <w:rPr>
          <w:rFonts w:eastAsia="Arial MT"/>
          <w:noProof/>
          <w:sz w:val="20"/>
          <w:lang w:val="id-ID" w:eastAsia="id-ID"/>
        </w:rPr>
        <mc:AlternateContent>
          <mc:Choice Requires="wps">
            <w:drawing>
              <wp:anchor distT="0" distB="0" distL="114300" distR="114300" simplePos="0" relativeHeight="251674624" behindDoc="1" locked="0" layoutInCell="1" allowOverlap="1" wp14:anchorId="024A2822" wp14:editId="71F24896">
                <wp:simplePos x="0" y="0"/>
                <wp:positionH relativeFrom="page">
                  <wp:posOffset>2600960</wp:posOffset>
                </wp:positionH>
                <wp:positionV relativeFrom="paragraph">
                  <wp:posOffset>196215</wp:posOffset>
                </wp:positionV>
                <wp:extent cx="1573530" cy="889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353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716EBE" id="Rectangle 1" o:spid="_x0000_s1026" style="position:absolute;margin-left:204.8pt;margin-top:15.45pt;width:123.9pt;height:.7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" fillcolor="black" stroked="f">
                <w10:wrap anchorx="page"/>
              </v:rect>
            </w:pict>
          </mc:Fallback>
        </mc:AlternateContent>
      </w:r>
      <w:r w:rsidRPr="00E328B5">
        <w:rPr>
          <w:rFonts w:eastAsia="Arial MT"/>
          <w:position w:val="-12"/>
          <w:sz w:val="20"/>
        </w:rPr>
        <w:t>Samp</w:t>
      </w:r>
      <w:r w:rsidRPr="00E328B5">
        <w:rPr>
          <w:rFonts w:eastAsia="Arial MT"/>
          <w:position w:val="-12"/>
          <w:sz w:val="20"/>
          <w:lang w:val="id-ID"/>
        </w:rPr>
        <w:t>le</w:t>
      </w:r>
      <w:r w:rsidRPr="00E328B5">
        <w:rPr>
          <w:rFonts w:eastAsia="Arial MT"/>
          <w:spacing w:val="14"/>
          <w:position w:val="-12"/>
          <w:sz w:val="20"/>
        </w:rPr>
        <w:t xml:space="preserve"> </w:t>
      </w:r>
      <w:r w:rsidRPr="00E328B5">
        <w:rPr>
          <w:rFonts w:eastAsia="Arial MT"/>
          <w:position w:val="-12"/>
          <w:sz w:val="20"/>
        </w:rPr>
        <w:t>1</w:t>
      </w:r>
      <w:r w:rsidRPr="00E328B5">
        <w:rPr>
          <w:rFonts w:eastAsia="Arial MT"/>
          <w:spacing w:val="5"/>
          <w:position w:val="-12"/>
          <w:sz w:val="20"/>
        </w:rPr>
        <w:t xml:space="preserve"> </w:t>
      </w:r>
      <w:r w:rsidRPr="00E328B5">
        <w:rPr>
          <w:rFonts w:eastAsia="Arial MT"/>
          <w:position w:val="-12"/>
          <w:sz w:val="20"/>
        </w:rPr>
        <w:t>=</w:t>
      </w:r>
      <w:r w:rsidRPr="00E328B5">
        <w:rPr>
          <w:rFonts w:eastAsia="Arial MT"/>
          <w:spacing w:val="60"/>
          <w:position w:val="-12"/>
          <w:sz w:val="20"/>
        </w:rPr>
        <w:t xml:space="preserve"> </w:t>
      </w:r>
      <w:r w:rsidRPr="00E328B5">
        <w:rPr>
          <w:rFonts w:eastAsia="Arial MT"/>
          <w:sz w:val="20"/>
        </w:rPr>
        <w:t>14,41+12,21+14,20+13,87+11,19</w:t>
      </w:r>
    </w:p>
    <w:p w14:paraId="6D6AC630" w14:textId="77777777" w:rsidR="00851334" w:rsidRPr="00E328B5" w:rsidRDefault="00851334" w:rsidP="00851334">
      <w:pPr>
        <w:widowControl w:val="0"/>
        <w:autoSpaceDE w:val="0"/>
        <w:autoSpaceDN w:val="0"/>
        <w:spacing w:line="145" w:lineRule="exact"/>
        <w:ind w:right="1381"/>
        <w:jc w:val="center"/>
        <w:rPr>
          <w:rFonts w:eastAsia="Arial MT"/>
          <w:w w:val="103"/>
          <w:sz w:val="16"/>
          <w:szCs w:val="22"/>
          <w:lang w:val="id-ID"/>
        </w:rPr>
      </w:pPr>
    </w:p>
    <w:p w14:paraId="34421108" w14:textId="77777777" w:rsidR="00851334" w:rsidRPr="00E328B5" w:rsidRDefault="00851334" w:rsidP="00851334">
      <w:pPr>
        <w:widowControl w:val="0"/>
        <w:autoSpaceDE w:val="0"/>
        <w:autoSpaceDN w:val="0"/>
        <w:spacing w:line="145" w:lineRule="exact"/>
        <w:ind w:right="1381"/>
        <w:jc w:val="center"/>
        <w:rPr>
          <w:rFonts w:eastAsia="Arial MT"/>
          <w:sz w:val="16"/>
          <w:szCs w:val="22"/>
        </w:rPr>
      </w:pPr>
      <w:r w:rsidRPr="00E328B5">
        <w:rPr>
          <w:rFonts w:eastAsia="Arial MT"/>
          <w:w w:val="103"/>
          <w:sz w:val="16"/>
          <w:szCs w:val="22"/>
        </w:rPr>
        <w:t>5</w:t>
      </w:r>
    </w:p>
    <w:p w14:paraId="6594388B" w14:textId="77777777" w:rsidR="00851334" w:rsidRPr="00E328B5" w:rsidRDefault="00851334" w:rsidP="00851334">
      <w:pPr>
        <w:widowControl w:val="0"/>
        <w:autoSpaceDE w:val="0"/>
        <w:autoSpaceDN w:val="0"/>
        <w:spacing w:before="81"/>
        <w:ind w:left="2280"/>
        <w:rPr>
          <w:rFonts w:eastAsia="Arial MT"/>
          <w:szCs w:val="22"/>
          <w:lang w:val="id-ID"/>
        </w:rPr>
      </w:pPr>
      <w:r w:rsidRPr="00E328B5">
        <w:rPr>
          <w:rFonts w:eastAsia="Arial MT"/>
          <w:szCs w:val="22"/>
        </w:rPr>
        <w:t>=</w:t>
      </w:r>
      <w:r w:rsidRPr="00E328B5">
        <w:rPr>
          <w:rFonts w:eastAsia="Arial MT"/>
          <w:spacing w:val="1"/>
          <w:szCs w:val="22"/>
        </w:rPr>
        <w:t xml:space="preserve"> </w:t>
      </w:r>
      <w:r w:rsidRPr="00851334">
        <w:rPr>
          <w:rFonts w:eastAsia="Arial MT"/>
          <w:sz w:val="20"/>
        </w:rPr>
        <w:t>14.39</w:t>
      </w:r>
      <w:r w:rsidRPr="00851334">
        <w:rPr>
          <w:rFonts w:eastAsia="Arial MT"/>
          <w:spacing w:val="-1"/>
          <w:sz w:val="20"/>
        </w:rPr>
        <w:t xml:space="preserve"> </w:t>
      </w:r>
      <w:r w:rsidRPr="00851334">
        <w:rPr>
          <w:rFonts w:eastAsia="Arial MT"/>
          <w:sz w:val="20"/>
        </w:rPr>
        <w:t>%</w:t>
      </w:r>
    </w:p>
    <w:p w14:paraId="59FC47C4" w14:textId="3A7E3420" w:rsidR="005F09C8" w:rsidRPr="00E328B5" w:rsidRDefault="005F09C8" w:rsidP="00851334">
      <w:pPr>
        <w:pStyle w:val="TableCaption"/>
        <w:rPr>
          <w:lang w:val="id-ID"/>
        </w:rPr>
      </w:pPr>
      <w:r w:rsidRPr="00851334">
        <w:rPr>
          <w:b/>
          <w:bCs/>
          <w:lang w:val="id-ID"/>
        </w:rPr>
        <w:lastRenderedPageBreak/>
        <w:t>TABLE 1</w:t>
      </w:r>
      <w:r w:rsidRPr="00E328B5">
        <w:rPr>
          <w:lang w:val="id-ID"/>
        </w:rPr>
        <w:t xml:space="preserve"> : </w:t>
      </w:r>
      <w:r w:rsidRPr="00E328B5">
        <w:t xml:space="preserve">Water content test results </w:t>
      </w:r>
    </w:p>
    <w:tbl>
      <w:tblPr>
        <w:tblW w:w="0" w:type="auto"/>
        <w:tblInd w:w="8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21"/>
        <w:gridCol w:w="1935"/>
        <w:gridCol w:w="1962"/>
        <w:gridCol w:w="1962"/>
      </w:tblGrid>
      <w:tr w:rsidR="005F09C8" w:rsidRPr="00851334" w14:paraId="11D93F1D" w14:textId="77777777" w:rsidTr="00851334">
        <w:trPr>
          <w:trHeight w:val="460"/>
        </w:trPr>
        <w:tc>
          <w:tcPr>
            <w:tcW w:w="1921" w:type="dxa"/>
            <w:vAlign w:val="center"/>
          </w:tcPr>
          <w:p w14:paraId="43E2D822" w14:textId="44B2271B" w:rsidR="005F09C8" w:rsidRPr="00851334" w:rsidRDefault="005F09C8" w:rsidP="00851334">
            <w:pPr>
              <w:widowControl w:val="0"/>
              <w:autoSpaceDE w:val="0"/>
              <w:autoSpaceDN w:val="0"/>
              <w:spacing w:before="114"/>
              <w:ind w:left="361" w:right="346"/>
              <w:jc w:val="center"/>
              <w:rPr>
                <w:rFonts w:eastAsia="Arial MT"/>
                <w:sz w:val="20"/>
              </w:rPr>
            </w:pPr>
            <w:r w:rsidRPr="00851334">
              <w:rPr>
                <w:sz w:val="20"/>
                <w:lang w:val="id-ID"/>
              </w:rPr>
              <w:t>Name of Material</w:t>
            </w:r>
          </w:p>
        </w:tc>
        <w:tc>
          <w:tcPr>
            <w:tcW w:w="1935" w:type="dxa"/>
            <w:vAlign w:val="center"/>
          </w:tcPr>
          <w:p w14:paraId="708A792C" w14:textId="1350205F" w:rsidR="005F09C8" w:rsidRPr="00851334" w:rsidRDefault="005F09C8" w:rsidP="00851334">
            <w:pPr>
              <w:widowControl w:val="0"/>
              <w:autoSpaceDE w:val="0"/>
              <w:autoSpaceDN w:val="0"/>
              <w:spacing w:before="114"/>
              <w:ind w:left="111" w:right="98"/>
              <w:jc w:val="center"/>
              <w:rPr>
                <w:rFonts w:eastAsia="Arial MT"/>
                <w:sz w:val="20"/>
              </w:rPr>
            </w:pPr>
            <w:r w:rsidRPr="00851334">
              <w:rPr>
                <w:sz w:val="20"/>
                <w:lang w:val="id-ID"/>
              </w:rPr>
              <w:t>Moisture Content Before</w:t>
            </w:r>
          </w:p>
        </w:tc>
        <w:tc>
          <w:tcPr>
            <w:tcW w:w="1962" w:type="dxa"/>
            <w:vAlign w:val="center"/>
          </w:tcPr>
          <w:p w14:paraId="0B57919C" w14:textId="5E15F2E6" w:rsidR="005F09C8" w:rsidRPr="00851334" w:rsidRDefault="006F4F5F" w:rsidP="00851334">
            <w:pPr>
              <w:widowControl w:val="0"/>
              <w:autoSpaceDE w:val="0"/>
              <w:autoSpaceDN w:val="0"/>
              <w:spacing w:line="230" w:lineRule="exact"/>
              <w:ind w:left="436" w:right="381" w:hanging="24"/>
              <w:jc w:val="center"/>
              <w:rPr>
                <w:rFonts w:eastAsia="Arial MT"/>
                <w:sz w:val="20"/>
              </w:rPr>
            </w:pPr>
            <w:r w:rsidRPr="00851334">
              <w:rPr>
                <w:sz w:val="20"/>
                <w:lang w:val="id-ID"/>
              </w:rPr>
              <w:t>Moisture Content After</w:t>
            </w:r>
          </w:p>
        </w:tc>
        <w:tc>
          <w:tcPr>
            <w:tcW w:w="1962" w:type="dxa"/>
            <w:vAlign w:val="center"/>
          </w:tcPr>
          <w:p w14:paraId="3979D47B" w14:textId="6FEFA5E1" w:rsidR="005F09C8" w:rsidRPr="00851334" w:rsidRDefault="006F4F5F" w:rsidP="00851334">
            <w:pPr>
              <w:pStyle w:val="Paragraph"/>
              <w:jc w:val="center"/>
              <w:rPr>
                <w:rFonts w:eastAsia="Arial MT"/>
              </w:rPr>
            </w:pPr>
            <w:r w:rsidRPr="00851334">
              <w:rPr>
                <w:lang w:val="id-ID"/>
              </w:rPr>
              <w:t>Reduction Moisture Content</w:t>
            </w:r>
          </w:p>
        </w:tc>
      </w:tr>
      <w:tr w:rsidR="005F09C8" w:rsidRPr="00851334" w14:paraId="614D6CCE" w14:textId="77777777" w:rsidTr="00851334">
        <w:trPr>
          <w:trHeight w:val="230"/>
        </w:trPr>
        <w:tc>
          <w:tcPr>
            <w:tcW w:w="1921" w:type="dxa"/>
            <w:vAlign w:val="center"/>
          </w:tcPr>
          <w:p w14:paraId="5656F980" w14:textId="4CABB54B"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lang w:val="id-ID"/>
              </w:rPr>
              <w:t xml:space="preserve">Sample </w:t>
            </w:r>
            <w:r w:rsidRPr="00851334">
              <w:rPr>
                <w:rFonts w:eastAsia="Arial MT"/>
                <w:sz w:val="20"/>
              </w:rPr>
              <w:t>1</w:t>
            </w:r>
          </w:p>
        </w:tc>
        <w:tc>
          <w:tcPr>
            <w:tcW w:w="1935" w:type="dxa"/>
            <w:vAlign w:val="center"/>
          </w:tcPr>
          <w:p w14:paraId="61AE85A8" w14:textId="77777777" w:rsidR="005F09C8" w:rsidRPr="00851334" w:rsidRDefault="005F09C8" w:rsidP="00851334">
            <w:pPr>
              <w:widowControl w:val="0"/>
              <w:autoSpaceDE w:val="0"/>
              <w:autoSpaceDN w:val="0"/>
              <w:spacing w:line="210" w:lineRule="exact"/>
              <w:ind w:left="111" w:right="91"/>
              <w:jc w:val="center"/>
              <w:rPr>
                <w:rFonts w:eastAsia="Arial MT"/>
                <w:sz w:val="20"/>
              </w:rPr>
            </w:pPr>
            <w:r w:rsidRPr="00851334">
              <w:rPr>
                <w:rFonts w:eastAsia="Arial MT"/>
                <w:sz w:val="20"/>
              </w:rPr>
              <w:t>15%</w:t>
            </w:r>
          </w:p>
        </w:tc>
        <w:tc>
          <w:tcPr>
            <w:tcW w:w="1962" w:type="dxa"/>
            <w:vAlign w:val="center"/>
          </w:tcPr>
          <w:p w14:paraId="7F4A55EB"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14.41%</w:t>
            </w:r>
          </w:p>
        </w:tc>
        <w:tc>
          <w:tcPr>
            <w:tcW w:w="1962" w:type="dxa"/>
            <w:vAlign w:val="center"/>
          </w:tcPr>
          <w:p w14:paraId="61CF1B0B" w14:textId="77777777" w:rsidR="005F09C8" w:rsidRPr="00851334" w:rsidRDefault="005F09C8" w:rsidP="00851334">
            <w:pPr>
              <w:widowControl w:val="0"/>
              <w:autoSpaceDE w:val="0"/>
              <w:autoSpaceDN w:val="0"/>
              <w:spacing w:line="210" w:lineRule="exact"/>
              <w:ind w:left="139" w:right="125"/>
              <w:jc w:val="center"/>
              <w:rPr>
                <w:rFonts w:eastAsia="Arial MT"/>
                <w:b/>
                <w:sz w:val="20"/>
              </w:rPr>
            </w:pPr>
            <w:r w:rsidRPr="00851334">
              <w:rPr>
                <w:rFonts w:eastAsia="Arial MT"/>
                <w:sz w:val="20"/>
              </w:rPr>
              <w:t>0.59</w:t>
            </w:r>
            <w:r w:rsidRPr="00851334">
              <w:rPr>
                <w:rFonts w:eastAsia="Arial MT"/>
                <w:b/>
                <w:sz w:val="20"/>
              </w:rPr>
              <w:t>%</w:t>
            </w:r>
          </w:p>
        </w:tc>
      </w:tr>
      <w:tr w:rsidR="005F09C8" w:rsidRPr="00851334" w14:paraId="31560D97" w14:textId="77777777" w:rsidTr="00851334">
        <w:trPr>
          <w:trHeight w:val="230"/>
        </w:trPr>
        <w:tc>
          <w:tcPr>
            <w:tcW w:w="1921" w:type="dxa"/>
            <w:vAlign w:val="center"/>
          </w:tcPr>
          <w:p w14:paraId="725405AE" w14:textId="43E80833"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lang w:val="id-ID"/>
              </w:rPr>
              <w:t xml:space="preserve">Sample </w:t>
            </w:r>
            <w:r w:rsidRPr="00851334">
              <w:rPr>
                <w:rFonts w:eastAsia="Arial MT"/>
                <w:sz w:val="20"/>
              </w:rPr>
              <w:t>1</w:t>
            </w:r>
          </w:p>
        </w:tc>
        <w:tc>
          <w:tcPr>
            <w:tcW w:w="1935" w:type="dxa"/>
            <w:vAlign w:val="center"/>
          </w:tcPr>
          <w:p w14:paraId="1C6AE52A" w14:textId="77777777" w:rsidR="005F09C8" w:rsidRPr="00851334" w:rsidRDefault="005F09C8" w:rsidP="00851334">
            <w:pPr>
              <w:widowControl w:val="0"/>
              <w:autoSpaceDE w:val="0"/>
              <w:autoSpaceDN w:val="0"/>
              <w:spacing w:line="210" w:lineRule="exact"/>
              <w:ind w:left="111" w:right="91"/>
              <w:jc w:val="center"/>
              <w:rPr>
                <w:rFonts w:eastAsia="Arial MT"/>
                <w:sz w:val="20"/>
              </w:rPr>
            </w:pPr>
            <w:r w:rsidRPr="00851334">
              <w:rPr>
                <w:rFonts w:eastAsia="Arial MT"/>
                <w:sz w:val="20"/>
              </w:rPr>
              <w:t>15%</w:t>
            </w:r>
          </w:p>
        </w:tc>
        <w:tc>
          <w:tcPr>
            <w:tcW w:w="1962" w:type="dxa"/>
            <w:vAlign w:val="center"/>
          </w:tcPr>
          <w:p w14:paraId="4BE646F6"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12.21%</w:t>
            </w:r>
          </w:p>
        </w:tc>
        <w:tc>
          <w:tcPr>
            <w:tcW w:w="1962" w:type="dxa"/>
            <w:vAlign w:val="center"/>
          </w:tcPr>
          <w:p w14:paraId="5C3D28E0" w14:textId="77777777" w:rsidR="005F09C8" w:rsidRPr="00851334" w:rsidRDefault="005F09C8" w:rsidP="00851334">
            <w:pPr>
              <w:widowControl w:val="0"/>
              <w:autoSpaceDE w:val="0"/>
              <w:autoSpaceDN w:val="0"/>
              <w:spacing w:line="210" w:lineRule="exact"/>
              <w:ind w:left="139" w:right="130"/>
              <w:jc w:val="center"/>
              <w:rPr>
                <w:rFonts w:eastAsia="Arial MT"/>
                <w:sz w:val="20"/>
              </w:rPr>
            </w:pPr>
            <w:r w:rsidRPr="00851334">
              <w:rPr>
                <w:rFonts w:eastAsia="Arial MT"/>
                <w:sz w:val="20"/>
              </w:rPr>
              <w:t>2.79%</w:t>
            </w:r>
          </w:p>
        </w:tc>
      </w:tr>
      <w:tr w:rsidR="005F09C8" w:rsidRPr="00851334" w14:paraId="7B8881FD" w14:textId="77777777" w:rsidTr="00851334">
        <w:trPr>
          <w:trHeight w:val="230"/>
        </w:trPr>
        <w:tc>
          <w:tcPr>
            <w:tcW w:w="1921" w:type="dxa"/>
            <w:vAlign w:val="center"/>
          </w:tcPr>
          <w:p w14:paraId="4D542921" w14:textId="150BE22A" w:rsidR="005F09C8" w:rsidRPr="00851334" w:rsidRDefault="005F09C8" w:rsidP="00851334">
            <w:pPr>
              <w:widowControl w:val="0"/>
              <w:autoSpaceDE w:val="0"/>
              <w:autoSpaceDN w:val="0"/>
              <w:spacing w:line="211" w:lineRule="exact"/>
              <w:ind w:left="361" w:right="346"/>
              <w:jc w:val="center"/>
              <w:rPr>
                <w:rFonts w:eastAsia="Arial MT"/>
                <w:sz w:val="20"/>
              </w:rPr>
            </w:pPr>
            <w:r w:rsidRPr="00851334">
              <w:rPr>
                <w:rFonts w:eastAsia="Arial MT"/>
                <w:sz w:val="20"/>
                <w:lang w:val="id-ID"/>
              </w:rPr>
              <w:t xml:space="preserve">Sample </w:t>
            </w:r>
            <w:r w:rsidRPr="00851334">
              <w:rPr>
                <w:rFonts w:eastAsia="Arial MT"/>
                <w:sz w:val="20"/>
              </w:rPr>
              <w:t>1</w:t>
            </w:r>
          </w:p>
        </w:tc>
        <w:tc>
          <w:tcPr>
            <w:tcW w:w="1935" w:type="dxa"/>
            <w:vAlign w:val="center"/>
          </w:tcPr>
          <w:p w14:paraId="30BAB792" w14:textId="77777777" w:rsidR="005F09C8" w:rsidRPr="00851334" w:rsidRDefault="005F09C8" w:rsidP="00851334">
            <w:pPr>
              <w:widowControl w:val="0"/>
              <w:autoSpaceDE w:val="0"/>
              <w:autoSpaceDN w:val="0"/>
              <w:spacing w:line="211" w:lineRule="exact"/>
              <w:ind w:left="111" w:right="91"/>
              <w:jc w:val="center"/>
              <w:rPr>
                <w:rFonts w:eastAsia="Arial MT"/>
                <w:sz w:val="20"/>
              </w:rPr>
            </w:pPr>
            <w:r w:rsidRPr="00851334">
              <w:rPr>
                <w:rFonts w:eastAsia="Arial MT"/>
                <w:sz w:val="20"/>
              </w:rPr>
              <w:t>15%</w:t>
            </w:r>
          </w:p>
        </w:tc>
        <w:tc>
          <w:tcPr>
            <w:tcW w:w="1962" w:type="dxa"/>
            <w:vAlign w:val="center"/>
          </w:tcPr>
          <w:p w14:paraId="06213B0D" w14:textId="77777777" w:rsidR="005F09C8" w:rsidRPr="00851334" w:rsidRDefault="005F09C8" w:rsidP="00851334">
            <w:pPr>
              <w:widowControl w:val="0"/>
              <w:autoSpaceDE w:val="0"/>
              <w:autoSpaceDN w:val="0"/>
              <w:spacing w:line="211" w:lineRule="exact"/>
              <w:ind w:left="469" w:right="459"/>
              <w:jc w:val="center"/>
              <w:rPr>
                <w:rFonts w:eastAsia="Arial MT"/>
                <w:sz w:val="20"/>
              </w:rPr>
            </w:pPr>
            <w:r w:rsidRPr="00851334">
              <w:rPr>
                <w:rFonts w:eastAsia="Arial MT"/>
                <w:sz w:val="20"/>
              </w:rPr>
              <w:t>14.20%</w:t>
            </w:r>
          </w:p>
        </w:tc>
        <w:tc>
          <w:tcPr>
            <w:tcW w:w="1962" w:type="dxa"/>
            <w:vAlign w:val="center"/>
          </w:tcPr>
          <w:p w14:paraId="43E3217D" w14:textId="77777777" w:rsidR="005F09C8" w:rsidRPr="00851334" w:rsidRDefault="005F09C8" w:rsidP="00851334">
            <w:pPr>
              <w:widowControl w:val="0"/>
              <w:autoSpaceDE w:val="0"/>
              <w:autoSpaceDN w:val="0"/>
              <w:spacing w:line="211" w:lineRule="exact"/>
              <w:ind w:left="139" w:right="130"/>
              <w:jc w:val="center"/>
              <w:rPr>
                <w:rFonts w:eastAsia="Arial MT"/>
                <w:sz w:val="20"/>
              </w:rPr>
            </w:pPr>
            <w:r w:rsidRPr="00851334">
              <w:rPr>
                <w:rFonts w:eastAsia="Arial MT"/>
                <w:sz w:val="20"/>
              </w:rPr>
              <w:t>0.80%</w:t>
            </w:r>
          </w:p>
        </w:tc>
      </w:tr>
      <w:tr w:rsidR="005F09C8" w:rsidRPr="00851334" w14:paraId="524FF3C2" w14:textId="77777777" w:rsidTr="00851334">
        <w:trPr>
          <w:trHeight w:val="230"/>
        </w:trPr>
        <w:tc>
          <w:tcPr>
            <w:tcW w:w="1921" w:type="dxa"/>
            <w:vAlign w:val="center"/>
          </w:tcPr>
          <w:p w14:paraId="3EEFAEFC" w14:textId="30BD4A42"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lang w:val="id-ID"/>
              </w:rPr>
              <w:t xml:space="preserve">Sample </w:t>
            </w:r>
            <w:r w:rsidRPr="00851334">
              <w:rPr>
                <w:rFonts w:eastAsia="Arial MT"/>
                <w:sz w:val="20"/>
              </w:rPr>
              <w:t>1</w:t>
            </w:r>
          </w:p>
        </w:tc>
        <w:tc>
          <w:tcPr>
            <w:tcW w:w="1935" w:type="dxa"/>
            <w:vAlign w:val="center"/>
          </w:tcPr>
          <w:p w14:paraId="0C18DEEE" w14:textId="77777777" w:rsidR="005F09C8" w:rsidRPr="00851334" w:rsidRDefault="005F09C8" w:rsidP="00851334">
            <w:pPr>
              <w:widowControl w:val="0"/>
              <w:autoSpaceDE w:val="0"/>
              <w:autoSpaceDN w:val="0"/>
              <w:spacing w:line="210" w:lineRule="exact"/>
              <w:ind w:left="111" w:right="91"/>
              <w:jc w:val="center"/>
              <w:rPr>
                <w:rFonts w:eastAsia="Arial MT"/>
                <w:sz w:val="20"/>
              </w:rPr>
            </w:pPr>
            <w:r w:rsidRPr="00851334">
              <w:rPr>
                <w:rFonts w:eastAsia="Arial MT"/>
                <w:sz w:val="20"/>
              </w:rPr>
              <w:t>15%</w:t>
            </w:r>
          </w:p>
        </w:tc>
        <w:tc>
          <w:tcPr>
            <w:tcW w:w="1962" w:type="dxa"/>
            <w:vAlign w:val="center"/>
          </w:tcPr>
          <w:p w14:paraId="312CFAB9"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13.87%</w:t>
            </w:r>
          </w:p>
        </w:tc>
        <w:tc>
          <w:tcPr>
            <w:tcW w:w="1962" w:type="dxa"/>
            <w:vAlign w:val="center"/>
          </w:tcPr>
          <w:p w14:paraId="259B4FC5" w14:textId="77777777" w:rsidR="005F09C8" w:rsidRPr="00851334" w:rsidRDefault="005F09C8" w:rsidP="00851334">
            <w:pPr>
              <w:widowControl w:val="0"/>
              <w:autoSpaceDE w:val="0"/>
              <w:autoSpaceDN w:val="0"/>
              <w:spacing w:line="210" w:lineRule="exact"/>
              <w:ind w:left="139" w:right="130"/>
              <w:jc w:val="center"/>
              <w:rPr>
                <w:rFonts w:eastAsia="Arial MT"/>
                <w:sz w:val="20"/>
              </w:rPr>
            </w:pPr>
            <w:r w:rsidRPr="00851334">
              <w:rPr>
                <w:rFonts w:eastAsia="Arial MT"/>
                <w:sz w:val="20"/>
              </w:rPr>
              <w:t>1.13%</w:t>
            </w:r>
          </w:p>
        </w:tc>
      </w:tr>
      <w:tr w:rsidR="005F09C8" w:rsidRPr="00851334" w14:paraId="1E507A8E" w14:textId="77777777" w:rsidTr="00851334">
        <w:trPr>
          <w:trHeight w:val="230"/>
        </w:trPr>
        <w:tc>
          <w:tcPr>
            <w:tcW w:w="1921" w:type="dxa"/>
            <w:vAlign w:val="center"/>
          </w:tcPr>
          <w:p w14:paraId="60474659" w14:textId="0AE67BD0"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lang w:val="id-ID"/>
              </w:rPr>
              <w:t xml:space="preserve">Sample </w:t>
            </w:r>
            <w:r w:rsidRPr="00851334">
              <w:rPr>
                <w:rFonts w:eastAsia="Arial MT"/>
                <w:sz w:val="20"/>
              </w:rPr>
              <w:t>1</w:t>
            </w:r>
          </w:p>
        </w:tc>
        <w:tc>
          <w:tcPr>
            <w:tcW w:w="1935" w:type="dxa"/>
            <w:vAlign w:val="center"/>
          </w:tcPr>
          <w:p w14:paraId="29629B40" w14:textId="77777777" w:rsidR="005F09C8" w:rsidRPr="00851334" w:rsidRDefault="005F09C8" w:rsidP="00851334">
            <w:pPr>
              <w:widowControl w:val="0"/>
              <w:autoSpaceDE w:val="0"/>
              <w:autoSpaceDN w:val="0"/>
              <w:spacing w:line="210" w:lineRule="exact"/>
              <w:ind w:left="111" w:right="91"/>
              <w:jc w:val="center"/>
              <w:rPr>
                <w:rFonts w:eastAsia="Arial MT"/>
                <w:sz w:val="20"/>
              </w:rPr>
            </w:pPr>
            <w:r w:rsidRPr="00851334">
              <w:rPr>
                <w:rFonts w:eastAsia="Arial MT"/>
                <w:sz w:val="20"/>
              </w:rPr>
              <w:t>15%</w:t>
            </w:r>
          </w:p>
        </w:tc>
        <w:tc>
          <w:tcPr>
            <w:tcW w:w="1962" w:type="dxa"/>
            <w:vAlign w:val="center"/>
          </w:tcPr>
          <w:p w14:paraId="46EAB4B3"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11.19%</w:t>
            </w:r>
          </w:p>
        </w:tc>
        <w:tc>
          <w:tcPr>
            <w:tcW w:w="1962" w:type="dxa"/>
            <w:vAlign w:val="center"/>
          </w:tcPr>
          <w:p w14:paraId="352317B0" w14:textId="77777777" w:rsidR="005F09C8" w:rsidRPr="00851334" w:rsidRDefault="005F09C8" w:rsidP="00851334">
            <w:pPr>
              <w:widowControl w:val="0"/>
              <w:autoSpaceDE w:val="0"/>
              <w:autoSpaceDN w:val="0"/>
              <w:spacing w:line="210" w:lineRule="exact"/>
              <w:ind w:left="139" w:right="130"/>
              <w:jc w:val="center"/>
              <w:rPr>
                <w:rFonts w:eastAsia="Arial MT"/>
                <w:sz w:val="20"/>
              </w:rPr>
            </w:pPr>
            <w:r w:rsidRPr="00851334">
              <w:rPr>
                <w:rFonts w:eastAsia="Arial MT"/>
                <w:sz w:val="20"/>
              </w:rPr>
              <w:t>3.81%</w:t>
            </w:r>
          </w:p>
        </w:tc>
      </w:tr>
      <w:tr w:rsidR="005F09C8" w:rsidRPr="00851334" w14:paraId="45AA5BFB" w14:textId="77777777" w:rsidTr="00851334">
        <w:trPr>
          <w:trHeight w:val="229"/>
        </w:trPr>
        <w:tc>
          <w:tcPr>
            <w:tcW w:w="1921" w:type="dxa"/>
            <w:vAlign w:val="center"/>
          </w:tcPr>
          <w:p w14:paraId="107A553B" w14:textId="04EF3A33"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rPr>
              <w:t>Samp</w:t>
            </w:r>
            <w:r w:rsidRPr="00851334">
              <w:rPr>
                <w:rFonts w:eastAsia="Arial MT"/>
                <w:sz w:val="20"/>
                <w:lang w:val="id-ID"/>
              </w:rPr>
              <w:t>le</w:t>
            </w:r>
            <w:r w:rsidRPr="00851334">
              <w:rPr>
                <w:rFonts w:eastAsia="Arial MT"/>
                <w:spacing w:val="3"/>
                <w:sz w:val="20"/>
              </w:rPr>
              <w:t xml:space="preserve"> </w:t>
            </w:r>
            <w:r w:rsidRPr="00851334">
              <w:rPr>
                <w:rFonts w:eastAsia="Arial MT"/>
                <w:sz w:val="20"/>
              </w:rPr>
              <w:t>2</w:t>
            </w:r>
          </w:p>
        </w:tc>
        <w:tc>
          <w:tcPr>
            <w:tcW w:w="1935" w:type="dxa"/>
            <w:vAlign w:val="center"/>
          </w:tcPr>
          <w:p w14:paraId="40248263" w14:textId="77777777" w:rsidR="005F09C8" w:rsidRPr="00851334" w:rsidRDefault="005F09C8" w:rsidP="00851334">
            <w:pPr>
              <w:widowControl w:val="0"/>
              <w:autoSpaceDE w:val="0"/>
              <w:autoSpaceDN w:val="0"/>
              <w:spacing w:line="210" w:lineRule="exact"/>
              <w:ind w:left="111" w:right="91"/>
              <w:jc w:val="center"/>
              <w:rPr>
                <w:rFonts w:eastAsia="Arial MT"/>
                <w:sz w:val="20"/>
              </w:rPr>
            </w:pPr>
            <w:r w:rsidRPr="00851334">
              <w:rPr>
                <w:rFonts w:eastAsia="Arial MT"/>
                <w:sz w:val="20"/>
              </w:rPr>
              <w:t>30%</w:t>
            </w:r>
          </w:p>
        </w:tc>
        <w:tc>
          <w:tcPr>
            <w:tcW w:w="1962" w:type="dxa"/>
            <w:vAlign w:val="center"/>
          </w:tcPr>
          <w:p w14:paraId="53AAF485"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21.41%</w:t>
            </w:r>
          </w:p>
        </w:tc>
        <w:tc>
          <w:tcPr>
            <w:tcW w:w="1962" w:type="dxa"/>
            <w:vAlign w:val="center"/>
          </w:tcPr>
          <w:p w14:paraId="60736303" w14:textId="77777777" w:rsidR="005F09C8" w:rsidRPr="00851334" w:rsidRDefault="005F09C8" w:rsidP="00851334">
            <w:pPr>
              <w:widowControl w:val="0"/>
              <w:autoSpaceDE w:val="0"/>
              <w:autoSpaceDN w:val="0"/>
              <w:spacing w:line="210" w:lineRule="exact"/>
              <w:ind w:left="139" w:right="130"/>
              <w:jc w:val="center"/>
              <w:rPr>
                <w:rFonts w:eastAsia="Arial MT"/>
                <w:sz w:val="20"/>
              </w:rPr>
            </w:pPr>
            <w:r w:rsidRPr="00851334">
              <w:rPr>
                <w:rFonts w:eastAsia="Arial MT"/>
                <w:sz w:val="20"/>
              </w:rPr>
              <w:t>8.59%</w:t>
            </w:r>
          </w:p>
        </w:tc>
      </w:tr>
      <w:tr w:rsidR="005F09C8" w:rsidRPr="00851334" w14:paraId="47DD854F" w14:textId="77777777" w:rsidTr="00851334">
        <w:trPr>
          <w:trHeight w:val="230"/>
        </w:trPr>
        <w:tc>
          <w:tcPr>
            <w:tcW w:w="1921" w:type="dxa"/>
            <w:vAlign w:val="center"/>
          </w:tcPr>
          <w:p w14:paraId="3397899F" w14:textId="478BD3E3"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rPr>
              <w:t>Samp</w:t>
            </w:r>
            <w:r w:rsidRPr="00851334">
              <w:rPr>
                <w:rFonts w:eastAsia="Arial MT"/>
                <w:sz w:val="20"/>
                <w:lang w:val="id-ID"/>
              </w:rPr>
              <w:t>le</w:t>
            </w:r>
            <w:r w:rsidRPr="00851334">
              <w:rPr>
                <w:rFonts w:eastAsia="Arial MT"/>
                <w:spacing w:val="3"/>
                <w:sz w:val="20"/>
              </w:rPr>
              <w:t xml:space="preserve"> </w:t>
            </w:r>
            <w:r w:rsidRPr="00851334">
              <w:rPr>
                <w:rFonts w:eastAsia="Arial MT"/>
                <w:sz w:val="20"/>
              </w:rPr>
              <w:t>2</w:t>
            </w:r>
          </w:p>
        </w:tc>
        <w:tc>
          <w:tcPr>
            <w:tcW w:w="1935" w:type="dxa"/>
            <w:vAlign w:val="center"/>
          </w:tcPr>
          <w:p w14:paraId="57875FA5" w14:textId="77777777" w:rsidR="005F09C8" w:rsidRPr="00851334" w:rsidRDefault="005F09C8" w:rsidP="00851334">
            <w:pPr>
              <w:widowControl w:val="0"/>
              <w:autoSpaceDE w:val="0"/>
              <w:autoSpaceDN w:val="0"/>
              <w:spacing w:line="210" w:lineRule="exact"/>
              <w:ind w:left="111" w:right="91"/>
              <w:jc w:val="center"/>
              <w:rPr>
                <w:rFonts w:eastAsia="Arial MT"/>
                <w:sz w:val="20"/>
              </w:rPr>
            </w:pPr>
            <w:r w:rsidRPr="00851334">
              <w:rPr>
                <w:rFonts w:eastAsia="Arial MT"/>
                <w:sz w:val="20"/>
              </w:rPr>
              <w:t>30%</w:t>
            </w:r>
          </w:p>
        </w:tc>
        <w:tc>
          <w:tcPr>
            <w:tcW w:w="1962" w:type="dxa"/>
            <w:vAlign w:val="center"/>
          </w:tcPr>
          <w:p w14:paraId="7F6D1055"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23.43%</w:t>
            </w:r>
          </w:p>
        </w:tc>
        <w:tc>
          <w:tcPr>
            <w:tcW w:w="1962" w:type="dxa"/>
            <w:vAlign w:val="center"/>
          </w:tcPr>
          <w:p w14:paraId="16189374" w14:textId="77777777" w:rsidR="005F09C8" w:rsidRPr="00851334" w:rsidRDefault="005F09C8" w:rsidP="00851334">
            <w:pPr>
              <w:widowControl w:val="0"/>
              <w:autoSpaceDE w:val="0"/>
              <w:autoSpaceDN w:val="0"/>
              <w:spacing w:line="210" w:lineRule="exact"/>
              <w:ind w:left="139" w:right="130"/>
              <w:jc w:val="center"/>
              <w:rPr>
                <w:rFonts w:eastAsia="Arial MT"/>
                <w:sz w:val="20"/>
              </w:rPr>
            </w:pPr>
            <w:r w:rsidRPr="00851334">
              <w:rPr>
                <w:rFonts w:eastAsia="Arial MT"/>
                <w:sz w:val="20"/>
              </w:rPr>
              <w:t>6.57%</w:t>
            </w:r>
          </w:p>
        </w:tc>
      </w:tr>
      <w:tr w:rsidR="005F09C8" w:rsidRPr="00851334" w14:paraId="2CA6AC6D" w14:textId="77777777" w:rsidTr="00851334">
        <w:trPr>
          <w:trHeight w:val="230"/>
        </w:trPr>
        <w:tc>
          <w:tcPr>
            <w:tcW w:w="1921" w:type="dxa"/>
            <w:vAlign w:val="center"/>
          </w:tcPr>
          <w:p w14:paraId="184FFC12" w14:textId="43E23BAC"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rPr>
              <w:t>Samp</w:t>
            </w:r>
            <w:r w:rsidRPr="00851334">
              <w:rPr>
                <w:rFonts w:eastAsia="Arial MT"/>
                <w:sz w:val="20"/>
                <w:lang w:val="id-ID"/>
              </w:rPr>
              <w:t>le</w:t>
            </w:r>
            <w:r w:rsidRPr="00851334">
              <w:rPr>
                <w:rFonts w:eastAsia="Arial MT"/>
                <w:spacing w:val="3"/>
                <w:sz w:val="20"/>
              </w:rPr>
              <w:t xml:space="preserve"> </w:t>
            </w:r>
            <w:r w:rsidRPr="00851334">
              <w:rPr>
                <w:rFonts w:eastAsia="Arial MT"/>
                <w:sz w:val="20"/>
              </w:rPr>
              <w:t>2</w:t>
            </w:r>
          </w:p>
        </w:tc>
        <w:tc>
          <w:tcPr>
            <w:tcW w:w="1935" w:type="dxa"/>
            <w:vAlign w:val="center"/>
          </w:tcPr>
          <w:p w14:paraId="4F86063F" w14:textId="77777777" w:rsidR="005F09C8" w:rsidRPr="00851334" w:rsidRDefault="005F09C8" w:rsidP="00851334">
            <w:pPr>
              <w:widowControl w:val="0"/>
              <w:autoSpaceDE w:val="0"/>
              <w:autoSpaceDN w:val="0"/>
              <w:spacing w:line="210" w:lineRule="exact"/>
              <w:ind w:left="111" w:right="91"/>
              <w:jc w:val="center"/>
              <w:rPr>
                <w:rFonts w:eastAsia="Arial MT"/>
                <w:sz w:val="20"/>
              </w:rPr>
            </w:pPr>
            <w:r w:rsidRPr="00851334">
              <w:rPr>
                <w:rFonts w:eastAsia="Arial MT"/>
                <w:sz w:val="20"/>
              </w:rPr>
              <w:t>30%</w:t>
            </w:r>
          </w:p>
        </w:tc>
        <w:tc>
          <w:tcPr>
            <w:tcW w:w="1962" w:type="dxa"/>
            <w:vAlign w:val="center"/>
          </w:tcPr>
          <w:p w14:paraId="63AA7235"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22.93%</w:t>
            </w:r>
          </w:p>
        </w:tc>
        <w:tc>
          <w:tcPr>
            <w:tcW w:w="1962" w:type="dxa"/>
            <w:vAlign w:val="center"/>
          </w:tcPr>
          <w:p w14:paraId="1CEC347F" w14:textId="77777777" w:rsidR="005F09C8" w:rsidRPr="00851334" w:rsidRDefault="005F09C8" w:rsidP="00851334">
            <w:pPr>
              <w:widowControl w:val="0"/>
              <w:autoSpaceDE w:val="0"/>
              <w:autoSpaceDN w:val="0"/>
              <w:spacing w:line="210" w:lineRule="exact"/>
              <w:ind w:left="139" w:right="130"/>
              <w:jc w:val="center"/>
              <w:rPr>
                <w:rFonts w:eastAsia="Arial MT"/>
                <w:sz w:val="20"/>
              </w:rPr>
            </w:pPr>
            <w:r w:rsidRPr="00851334">
              <w:rPr>
                <w:rFonts w:eastAsia="Arial MT"/>
                <w:sz w:val="20"/>
              </w:rPr>
              <w:t>7.07%</w:t>
            </w:r>
          </w:p>
        </w:tc>
      </w:tr>
      <w:tr w:rsidR="005F09C8" w:rsidRPr="00851334" w14:paraId="46D9B65B" w14:textId="77777777" w:rsidTr="00851334">
        <w:trPr>
          <w:trHeight w:val="230"/>
        </w:trPr>
        <w:tc>
          <w:tcPr>
            <w:tcW w:w="1921" w:type="dxa"/>
            <w:vAlign w:val="center"/>
          </w:tcPr>
          <w:p w14:paraId="1131A598" w14:textId="0C21C88B"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rPr>
              <w:t>Samp</w:t>
            </w:r>
            <w:r w:rsidRPr="00851334">
              <w:rPr>
                <w:rFonts w:eastAsia="Arial MT"/>
                <w:sz w:val="20"/>
                <w:lang w:val="id-ID"/>
              </w:rPr>
              <w:t>le</w:t>
            </w:r>
            <w:r w:rsidRPr="00851334">
              <w:rPr>
                <w:rFonts w:eastAsia="Arial MT"/>
                <w:spacing w:val="3"/>
                <w:sz w:val="20"/>
              </w:rPr>
              <w:t xml:space="preserve"> </w:t>
            </w:r>
            <w:r w:rsidRPr="00851334">
              <w:rPr>
                <w:rFonts w:eastAsia="Arial MT"/>
                <w:sz w:val="20"/>
              </w:rPr>
              <w:t>2</w:t>
            </w:r>
          </w:p>
        </w:tc>
        <w:tc>
          <w:tcPr>
            <w:tcW w:w="1935" w:type="dxa"/>
            <w:vAlign w:val="center"/>
          </w:tcPr>
          <w:p w14:paraId="38AA8373" w14:textId="77777777" w:rsidR="005F09C8" w:rsidRPr="00851334" w:rsidRDefault="005F09C8" w:rsidP="00851334">
            <w:pPr>
              <w:widowControl w:val="0"/>
              <w:autoSpaceDE w:val="0"/>
              <w:autoSpaceDN w:val="0"/>
              <w:spacing w:line="210" w:lineRule="exact"/>
              <w:ind w:left="111" w:right="91"/>
              <w:jc w:val="center"/>
              <w:rPr>
                <w:rFonts w:eastAsia="Arial MT"/>
                <w:sz w:val="20"/>
              </w:rPr>
            </w:pPr>
            <w:r w:rsidRPr="00851334">
              <w:rPr>
                <w:rFonts w:eastAsia="Arial MT"/>
                <w:sz w:val="20"/>
              </w:rPr>
              <w:t>30%</w:t>
            </w:r>
          </w:p>
        </w:tc>
        <w:tc>
          <w:tcPr>
            <w:tcW w:w="1962" w:type="dxa"/>
            <w:vAlign w:val="center"/>
          </w:tcPr>
          <w:p w14:paraId="00819458"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24.26%</w:t>
            </w:r>
          </w:p>
        </w:tc>
        <w:tc>
          <w:tcPr>
            <w:tcW w:w="1962" w:type="dxa"/>
            <w:vAlign w:val="center"/>
          </w:tcPr>
          <w:p w14:paraId="0624A4FA" w14:textId="77777777" w:rsidR="005F09C8" w:rsidRPr="00851334" w:rsidRDefault="005F09C8" w:rsidP="00851334">
            <w:pPr>
              <w:widowControl w:val="0"/>
              <w:autoSpaceDE w:val="0"/>
              <w:autoSpaceDN w:val="0"/>
              <w:spacing w:line="210" w:lineRule="exact"/>
              <w:ind w:left="139" w:right="130"/>
              <w:jc w:val="center"/>
              <w:rPr>
                <w:rFonts w:eastAsia="Arial MT"/>
                <w:sz w:val="20"/>
              </w:rPr>
            </w:pPr>
            <w:r w:rsidRPr="00851334">
              <w:rPr>
                <w:rFonts w:eastAsia="Arial MT"/>
                <w:sz w:val="20"/>
              </w:rPr>
              <w:t>5.74%</w:t>
            </w:r>
          </w:p>
        </w:tc>
      </w:tr>
      <w:tr w:rsidR="005F09C8" w:rsidRPr="00851334" w14:paraId="41188899" w14:textId="77777777" w:rsidTr="00851334">
        <w:trPr>
          <w:trHeight w:val="230"/>
        </w:trPr>
        <w:tc>
          <w:tcPr>
            <w:tcW w:w="1921" w:type="dxa"/>
            <w:vAlign w:val="center"/>
          </w:tcPr>
          <w:p w14:paraId="2935947E" w14:textId="1E59237D"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rPr>
              <w:t>Samp</w:t>
            </w:r>
            <w:r w:rsidRPr="00851334">
              <w:rPr>
                <w:rFonts w:eastAsia="Arial MT"/>
                <w:sz w:val="20"/>
                <w:lang w:val="id-ID"/>
              </w:rPr>
              <w:t>le</w:t>
            </w:r>
            <w:r w:rsidRPr="00851334">
              <w:rPr>
                <w:rFonts w:eastAsia="Arial MT"/>
                <w:spacing w:val="3"/>
                <w:sz w:val="20"/>
              </w:rPr>
              <w:t xml:space="preserve"> </w:t>
            </w:r>
            <w:r w:rsidRPr="00851334">
              <w:rPr>
                <w:rFonts w:eastAsia="Arial MT"/>
                <w:sz w:val="20"/>
              </w:rPr>
              <w:t>2</w:t>
            </w:r>
          </w:p>
        </w:tc>
        <w:tc>
          <w:tcPr>
            <w:tcW w:w="1935" w:type="dxa"/>
            <w:vAlign w:val="center"/>
          </w:tcPr>
          <w:p w14:paraId="078E7653" w14:textId="77777777" w:rsidR="005F09C8" w:rsidRPr="00851334" w:rsidRDefault="005F09C8" w:rsidP="00851334">
            <w:pPr>
              <w:widowControl w:val="0"/>
              <w:autoSpaceDE w:val="0"/>
              <w:autoSpaceDN w:val="0"/>
              <w:spacing w:line="210" w:lineRule="exact"/>
              <w:ind w:left="111" w:right="91"/>
              <w:jc w:val="center"/>
              <w:rPr>
                <w:rFonts w:eastAsia="Arial MT"/>
                <w:sz w:val="20"/>
              </w:rPr>
            </w:pPr>
            <w:r w:rsidRPr="00851334">
              <w:rPr>
                <w:rFonts w:eastAsia="Arial MT"/>
                <w:sz w:val="20"/>
              </w:rPr>
              <w:t>30%</w:t>
            </w:r>
          </w:p>
        </w:tc>
        <w:tc>
          <w:tcPr>
            <w:tcW w:w="1962" w:type="dxa"/>
            <w:vAlign w:val="center"/>
          </w:tcPr>
          <w:p w14:paraId="7F5E0BBD"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22.46%</w:t>
            </w:r>
          </w:p>
        </w:tc>
        <w:tc>
          <w:tcPr>
            <w:tcW w:w="1962" w:type="dxa"/>
            <w:vAlign w:val="center"/>
          </w:tcPr>
          <w:p w14:paraId="55F55DB3" w14:textId="77777777" w:rsidR="005F09C8" w:rsidRPr="00851334" w:rsidRDefault="005F09C8" w:rsidP="00851334">
            <w:pPr>
              <w:widowControl w:val="0"/>
              <w:autoSpaceDE w:val="0"/>
              <w:autoSpaceDN w:val="0"/>
              <w:spacing w:line="210" w:lineRule="exact"/>
              <w:ind w:left="139" w:right="130"/>
              <w:jc w:val="center"/>
              <w:rPr>
                <w:rFonts w:eastAsia="Arial MT"/>
                <w:sz w:val="20"/>
              </w:rPr>
            </w:pPr>
            <w:r w:rsidRPr="00851334">
              <w:rPr>
                <w:rFonts w:eastAsia="Arial MT"/>
                <w:sz w:val="20"/>
              </w:rPr>
              <w:t>7.54%</w:t>
            </w:r>
          </w:p>
        </w:tc>
      </w:tr>
      <w:tr w:rsidR="005F09C8" w:rsidRPr="00851334" w14:paraId="46517237" w14:textId="77777777" w:rsidTr="00851334">
        <w:trPr>
          <w:trHeight w:val="230"/>
        </w:trPr>
        <w:tc>
          <w:tcPr>
            <w:tcW w:w="1921" w:type="dxa"/>
            <w:vAlign w:val="center"/>
          </w:tcPr>
          <w:p w14:paraId="653D36FD" w14:textId="2E6EB66B"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rPr>
              <w:t>Samp</w:t>
            </w:r>
            <w:r w:rsidRPr="00851334">
              <w:rPr>
                <w:rFonts w:eastAsia="Arial MT"/>
                <w:sz w:val="20"/>
                <w:lang w:val="id-ID"/>
              </w:rPr>
              <w:t>le</w:t>
            </w:r>
            <w:r w:rsidRPr="00851334">
              <w:rPr>
                <w:rFonts w:eastAsia="Arial MT"/>
                <w:spacing w:val="3"/>
                <w:sz w:val="20"/>
              </w:rPr>
              <w:t xml:space="preserve"> </w:t>
            </w:r>
            <w:r w:rsidRPr="00851334">
              <w:rPr>
                <w:rFonts w:eastAsia="Arial MT"/>
                <w:sz w:val="20"/>
              </w:rPr>
              <w:t>3</w:t>
            </w:r>
          </w:p>
        </w:tc>
        <w:tc>
          <w:tcPr>
            <w:tcW w:w="1935" w:type="dxa"/>
            <w:vAlign w:val="center"/>
          </w:tcPr>
          <w:p w14:paraId="787366D7" w14:textId="77777777" w:rsidR="005F09C8" w:rsidRPr="00851334" w:rsidRDefault="005F09C8" w:rsidP="00851334">
            <w:pPr>
              <w:widowControl w:val="0"/>
              <w:autoSpaceDE w:val="0"/>
              <w:autoSpaceDN w:val="0"/>
              <w:spacing w:line="210" w:lineRule="exact"/>
              <w:ind w:left="111" w:right="93"/>
              <w:jc w:val="center"/>
              <w:rPr>
                <w:rFonts w:eastAsia="Arial MT"/>
                <w:sz w:val="20"/>
              </w:rPr>
            </w:pPr>
            <w:r w:rsidRPr="00851334">
              <w:rPr>
                <w:rFonts w:eastAsia="Arial MT"/>
                <w:sz w:val="20"/>
              </w:rPr>
              <w:t>50%</w:t>
            </w:r>
          </w:p>
        </w:tc>
        <w:tc>
          <w:tcPr>
            <w:tcW w:w="1962" w:type="dxa"/>
            <w:vAlign w:val="center"/>
          </w:tcPr>
          <w:p w14:paraId="7E3D4BA0"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41.37%</w:t>
            </w:r>
          </w:p>
        </w:tc>
        <w:tc>
          <w:tcPr>
            <w:tcW w:w="1962" w:type="dxa"/>
            <w:vAlign w:val="center"/>
          </w:tcPr>
          <w:p w14:paraId="108B2D31" w14:textId="77777777" w:rsidR="005F09C8" w:rsidRPr="00851334" w:rsidRDefault="005F09C8" w:rsidP="00851334">
            <w:pPr>
              <w:widowControl w:val="0"/>
              <w:autoSpaceDE w:val="0"/>
              <w:autoSpaceDN w:val="0"/>
              <w:spacing w:line="210" w:lineRule="exact"/>
              <w:ind w:left="139" w:right="130"/>
              <w:jc w:val="center"/>
              <w:rPr>
                <w:rFonts w:eastAsia="Arial MT"/>
                <w:sz w:val="20"/>
              </w:rPr>
            </w:pPr>
            <w:r w:rsidRPr="00851334">
              <w:rPr>
                <w:rFonts w:eastAsia="Arial MT"/>
                <w:sz w:val="20"/>
              </w:rPr>
              <w:t>8.63%</w:t>
            </w:r>
          </w:p>
        </w:tc>
      </w:tr>
      <w:tr w:rsidR="005F09C8" w:rsidRPr="00851334" w14:paraId="05E88B56" w14:textId="77777777" w:rsidTr="00851334">
        <w:trPr>
          <w:trHeight w:val="230"/>
        </w:trPr>
        <w:tc>
          <w:tcPr>
            <w:tcW w:w="1921" w:type="dxa"/>
            <w:vAlign w:val="center"/>
          </w:tcPr>
          <w:p w14:paraId="3D977169" w14:textId="79D34BDD"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rPr>
              <w:t>Samp</w:t>
            </w:r>
            <w:r w:rsidRPr="00851334">
              <w:rPr>
                <w:rFonts w:eastAsia="Arial MT"/>
                <w:sz w:val="20"/>
                <w:lang w:val="id-ID"/>
              </w:rPr>
              <w:t>le</w:t>
            </w:r>
            <w:r w:rsidRPr="00851334">
              <w:rPr>
                <w:rFonts w:eastAsia="Arial MT"/>
                <w:spacing w:val="3"/>
                <w:sz w:val="20"/>
              </w:rPr>
              <w:t xml:space="preserve"> </w:t>
            </w:r>
            <w:r w:rsidRPr="00851334">
              <w:rPr>
                <w:rFonts w:eastAsia="Arial MT"/>
                <w:sz w:val="20"/>
              </w:rPr>
              <w:t>3</w:t>
            </w:r>
          </w:p>
        </w:tc>
        <w:tc>
          <w:tcPr>
            <w:tcW w:w="1935" w:type="dxa"/>
            <w:vAlign w:val="center"/>
          </w:tcPr>
          <w:p w14:paraId="75E6A348" w14:textId="77777777" w:rsidR="005F09C8" w:rsidRPr="00851334" w:rsidRDefault="005F09C8" w:rsidP="00851334">
            <w:pPr>
              <w:widowControl w:val="0"/>
              <w:autoSpaceDE w:val="0"/>
              <w:autoSpaceDN w:val="0"/>
              <w:spacing w:line="210" w:lineRule="exact"/>
              <w:ind w:left="111" w:right="93"/>
              <w:jc w:val="center"/>
              <w:rPr>
                <w:rFonts w:eastAsia="Arial MT"/>
                <w:sz w:val="20"/>
              </w:rPr>
            </w:pPr>
            <w:r w:rsidRPr="00851334">
              <w:rPr>
                <w:rFonts w:eastAsia="Arial MT"/>
                <w:sz w:val="20"/>
              </w:rPr>
              <w:t>50%</w:t>
            </w:r>
          </w:p>
        </w:tc>
        <w:tc>
          <w:tcPr>
            <w:tcW w:w="1962" w:type="dxa"/>
            <w:vAlign w:val="center"/>
          </w:tcPr>
          <w:p w14:paraId="2C12EEB4"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44.13%</w:t>
            </w:r>
          </w:p>
        </w:tc>
        <w:tc>
          <w:tcPr>
            <w:tcW w:w="1962" w:type="dxa"/>
            <w:vAlign w:val="center"/>
          </w:tcPr>
          <w:p w14:paraId="6D5C384B" w14:textId="77777777" w:rsidR="005F09C8" w:rsidRPr="00851334" w:rsidRDefault="005F09C8" w:rsidP="00851334">
            <w:pPr>
              <w:widowControl w:val="0"/>
              <w:autoSpaceDE w:val="0"/>
              <w:autoSpaceDN w:val="0"/>
              <w:spacing w:line="210" w:lineRule="exact"/>
              <w:ind w:left="139" w:right="130"/>
              <w:jc w:val="center"/>
              <w:rPr>
                <w:rFonts w:eastAsia="Arial MT"/>
                <w:sz w:val="20"/>
              </w:rPr>
            </w:pPr>
            <w:r w:rsidRPr="00851334">
              <w:rPr>
                <w:rFonts w:eastAsia="Arial MT"/>
                <w:sz w:val="20"/>
              </w:rPr>
              <w:t>5.87%</w:t>
            </w:r>
          </w:p>
        </w:tc>
      </w:tr>
      <w:tr w:rsidR="005F09C8" w:rsidRPr="00851334" w14:paraId="3CAB7C1A" w14:textId="77777777" w:rsidTr="00851334">
        <w:trPr>
          <w:trHeight w:val="230"/>
        </w:trPr>
        <w:tc>
          <w:tcPr>
            <w:tcW w:w="1921" w:type="dxa"/>
            <w:vAlign w:val="center"/>
          </w:tcPr>
          <w:p w14:paraId="45361FE8" w14:textId="6C96A1CB"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rPr>
              <w:t>Samp</w:t>
            </w:r>
            <w:r w:rsidRPr="00851334">
              <w:rPr>
                <w:rFonts w:eastAsia="Arial MT"/>
                <w:sz w:val="20"/>
                <w:lang w:val="id-ID"/>
              </w:rPr>
              <w:t>le</w:t>
            </w:r>
            <w:r w:rsidRPr="00851334">
              <w:rPr>
                <w:rFonts w:eastAsia="Arial MT"/>
                <w:spacing w:val="3"/>
                <w:sz w:val="20"/>
              </w:rPr>
              <w:t xml:space="preserve"> </w:t>
            </w:r>
            <w:r w:rsidRPr="00851334">
              <w:rPr>
                <w:rFonts w:eastAsia="Arial MT"/>
                <w:sz w:val="20"/>
              </w:rPr>
              <w:t>3</w:t>
            </w:r>
          </w:p>
        </w:tc>
        <w:tc>
          <w:tcPr>
            <w:tcW w:w="1935" w:type="dxa"/>
            <w:vAlign w:val="center"/>
          </w:tcPr>
          <w:p w14:paraId="4872F3ED" w14:textId="77777777" w:rsidR="005F09C8" w:rsidRPr="00851334" w:rsidRDefault="005F09C8" w:rsidP="00851334">
            <w:pPr>
              <w:widowControl w:val="0"/>
              <w:autoSpaceDE w:val="0"/>
              <w:autoSpaceDN w:val="0"/>
              <w:spacing w:line="210" w:lineRule="exact"/>
              <w:ind w:left="111" w:right="93"/>
              <w:jc w:val="center"/>
              <w:rPr>
                <w:rFonts w:eastAsia="Arial MT"/>
                <w:sz w:val="20"/>
              </w:rPr>
            </w:pPr>
            <w:r w:rsidRPr="00851334">
              <w:rPr>
                <w:rFonts w:eastAsia="Arial MT"/>
                <w:sz w:val="20"/>
              </w:rPr>
              <w:t>50%</w:t>
            </w:r>
          </w:p>
        </w:tc>
        <w:tc>
          <w:tcPr>
            <w:tcW w:w="1962" w:type="dxa"/>
            <w:vAlign w:val="center"/>
          </w:tcPr>
          <w:p w14:paraId="7D04B378"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41.89%</w:t>
            </w:r>
          </w:p>
        </w:tc>
        <w:tc>
          <w:tcPr>
            <w:tcW w:w="1962" w:type="dxa"/>
            <w:vAlign w:val="center"/>
          </w:tcPr>
          <w:p w14:paraId="386603C5" w14:textId="77777777" w:rsidR="005F09C8" w:rsidRPr="00851334" w:rsidRDefault="005F09C8" w:rsidP="00851334">
            <w:pPr>
              <w:widowControl w:val="0"/>
              <w:autoSpaceDE w:val="0"/>
              <w:autoSpaceDN w:val="0"/>
              <w:spacing w:line="210" w:lineRule="exact"/>
              <w:ind w:left="139" w:right="130"/>
              <w:jc w:val="center"/>
              <w:rPr>
                <w:rFonts w:eastAsia="Arial MT"/>
                <w:sz w:val="20"/>
              </w:rPr>
            </w:pPr>
            <w:r w:rsidRPr="00851334">
              <w:rPr>
                <w:rFonts w:eastAsia="Arial MT"/>
                <w:sz w:val="20"/>
              </w:rPr>
              <w:t>8.11%</w:t>
            </w:r>
          </w:p>
        </w:tc>
      </w:tr>
      <w:tr w:rsidR="005F09C8" w:rsidRPr="00851334" w14:paraId="5418D040" w14:textId="77777777" w:rsidTr="00851334">
        <w:trPr>
          <w:trHeight w:val="230"/>
        </w:trPr>
        <w:tc>
          <w:tcPr>
            <w:tcW w:w="1921" w:type="dxa"/>
            <w:vAlign w:val="center"/>
          </w:tcPr>
          <w:p w14:paraId="19C4BBA1" w14:textId="010BEEB0"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rPr>
              <w:t>Samp</w:t>
            </w:r>
            <w:r w:rsidRPr="00851334">
              <w:rPr>
                <w:rFonts w:eastAsia="Arial MT"/>
                <w:sz w:val="20"/>
                <w:lang w:val="id-ID"/>
              </w:rPr>
              <w:t>le</w:t>
            </w:r>
            <w:r w:rsidRPr="00851334">
              <w:rPr>
                <w:rFonts w:eastAsia="Arial MT"/>
                <w:spacing w:val="3"/>
                <w:sz w:val="20"/>
              </w:rPr>
              <w:t xml:space="preserve"> </w:t>
            </w:r>
            <w:r w:rsidRPr="00851334">
              <w:rPr>
                <w:rFonts w:eastAsia="Arial MT"/>
                <w:sz w:val="20"/>
              </w:rPr>
              <w:t>3</w:t>
            </w:r>
          </w:p>
        </w:tc>
        <w:tc>
          <w:tcPr>
            <w:tcW w:w="1935" w:type="dxa"/>
            <w:vAlign w:val="center"/>
          </w:tcPr>
          <w:p w14:paraId="2B5EBC39" w14:textId="77777777" w:rsidR="005F09C8" w:rsidRPr="00851334" w:rsidRDefault="005F09C8" w:rsidP="00851334">
            <w:pPr>
              <w:widowControl w:val="0"/>
              <w:autoSpaceDE w:val="0"/>
              <w:autoSpaceDN w:val="0"/>
              <w:spacing w:line="210" w:lineRule="exact"/>
              <w:ind w:left="111" w:right="93"/>
              <w:jc w:val="center"/>
              <w:rPr>
                <w:rFonts w:eastAsia="Arial MT"/>
                <w:sz w:val="20"/>
              </w:rPr>
            </w:pPr>
            <w:r w:rsidRPr="00851334">
              <w:rPr>
                <w:rFonts w:eastAsia="Arial MT"/>
                <w:sz w:val="20"/>
              </w:rPr>
              <w:t>50%</w:t>
            </w:r>
          </w:p>
        </w:tc>
        <w:tc>
          <w:tcPr>
            <w:tcW w:w="1962" w:type="dxa"/>
            <w:vAlign w:val="center"/>
          </w:tcPr>
          <w:p w14:paraId="6C679B0A"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41.02%</w:t>
            </w:r>
          </w:p>
        </w:tc>
        <w:tc>
          <w:tcPr>
            <w:tcW w:w="1962" w:type="dxa"/>
            <w:vAlign w:val="center"/>
          </w:tcPr>
          <w:p w14:paraId="5DB3C1A5" w14:textId="77777777" w:rsidR="005F09C8" w:rsidRPr="00851334" w:rsidRDefault="005F09C8" w:rsidP="00851334">
            <w:pPr>
              <w:widowControl w:val="0"/>
              <w:autoSpaceDE w:val="0"/>
              <w:autoSpaceDN w:val="0"/>
              <w:spacing w:line="210" w:lineRule="exact"/>
              <w:ind w:left="139" w:right="130"/>
              <w:jc w:val="center"/>
              <w:rPr>
                <w:rFonts w:eastAsia="Arial MT"/>
                <w:sz w:val="20"/>
              </w:rPr>
            </w:pPr>
            <w:r w:rsidRPr="00851334">
              <w:rPr>
                <w:rFonts w:eastAsia="Arial MT"/>
                <w:sz w:val="20"/>
              </w:rPr>
              <w:t>8.98%</w:t>
            </w:r>
          </w:p>
        </w:tc>
      </w:tr>
      <w:tr w:rsidR="005F09C8" w:rsidRPr="00851334" w14:paraId="11C042DE" w14:textId="77777777" w:rsidTr="00851334">
        <w:trPr>
          <w:trHeight w:val="230"/>
        </w:trPr>
        <w:tc>
          <w:tcPr>
            <w:tcW w:w="1921" w:type="dxa"/>
            <w:vAlign w:val="center"/>
          </w:tcPr>
          <w:p w14:paraId="56FA0403" w14:textId="77A79F84" w:rsidR="005F09C8" w:rsidRPr="00851334" w:rsidRDefault="005F09C8" w:rsidP="00851334">
            <w:pPr>
              <w:widowControl w:val="0"/>
              <w:autoSpaceDE w:val="0"/>
              <w:autoSpaceDN w:val="0"/>
              <w:spacing w:line="210" w:lineRule="exact"/>
              <w:ind w:left="361" w:right="346"/>
              <w:jc w:val="center"/>
              <w:rPr>
                <w:rFonts w:eastAsia="Arial MT"/>
                <w:sz w:val="20"/>
              </w:rPr>
            </w:pPr>
            <w:r w:rsidRPr="00851334">
              <w:rPr>
                <w:rFonts w:eastAsia="Arial MT"/>
                <w:sz w:val="20"/>
              </w:rPr>
              <w:t>Samp</w:t>
            </w:r>
            <w:r w:rsidRPr="00851334">
              <w:rPr>
                <w:rFonts w:eastAsia="Arial MT"/>
                <w:sz w:val="20"/>
                <w:lang w:val="id-ID"/>
              </w:rPr>
              <w:t>le</w:t>
            </w:r>
            <w:r w:rsidRPr="00851334">
              <w:rPr>
                <w:rFonts w:eastAsia="Arial MT"/>
                <w:spacing w:val="3"/>
                <w:sz w:val="20"/>
              </w:rPr>
              <w:t xml:space="preserve"> </w:t>
            </w:r>
            <w:r w:rsidRPr="00851334">
              <w:rPr>
                <w:rFonts w:eastAsia="Arial MT"/>
                <w:sz w:val="20"/>
              </w:rPr>
              <w:t>3</w:t>
            </w:r>
          </w:p>
        </w:tc>
        <w:tc>
          <w:tcPr>
            <w:tcW w:w="1935" w:type="dxa"/>
            <w:vAlign w:val="center"/>
          </w:tcPr>
          <w:p w14:paraId="5078BBFC" w14:textId="77777777" w:rsidR="005F09C8" w:rsidRPr="00851334" w:rsidRDefault="005F09C8" w:rsidP="00851334">
            <w:pPr>
              <w:widowControl w:val="0"/>
              <w:autoSpaceDE w:val="0"/>
              <w:autoSpaceDN w:val="0"/>
              <w:spacing w:line="210" w:lineRule="exact"/>
              <w:ind w:left="111" w:right="91"/>
              <w:jc w:val="center"/>
              <w:rPr>
                <w:rFonts w:eastAsia="Arial MT"/>
                <w:sz w:val="20"/>
              </w:rPr>
            </w:pPr>
            <w:r w:rsidRPr="00851334">
              <w:rPr>
                <w:rFonts w:eastAsia="Arial MT"/>
                <w:sz w:val="20"/>
              </w:rPr>
              <w:t>50%</w:t>
            </w:r>
          </w:p>
        </w:tc>
        <w:tc>
          <w:tcPr>
            <w:tcW w:w="1962" w:type="dxa"/>
            <w:vAlign w:val="center"/>
          </w:tcPr>
          <w:p w14:paraId="42D084AB" w14:textId="77777777" w:rsidR="005F09C8" w:rsidRPr="00851334" w:rsidRDefault="005F09C8" w:rsidP="00851334">
            <w:pPr>
              <w:widowControl w:val="0"/>
              <w:autoSpaceDE w:val="0"/>
              <w:autoSpaceDN w:val="0"/>
              <w:spacing w:line="210" w:lineRule="exact"/>
              <w:ind w:left="469" w:right="459"/>
              <w:jc w:val="center"/>
              <w:rPr>
                <w:rFonts w:eastAsia="Arial MT"/>
                <w:sz w:val="20"/>
              </w:rPr>
            </w:pPr>
            <w:r w:rsidRPr="00851334">
              <w:rPr>
                <w:rFonts w:eastAsia="Arial MT"/>
                <w:sz w:val="20"/>
              </w:rPr>
              <w:t>43.75%</w:t>
            </w:r>
          </w:p>
        </w:tc>
        <w:tc>
          <w:tcPr>
            <w:tcW w:w="1962" w:type="dxa"/>
            <w:vAlign w:val="center"/>
          </w:tcPr>
          <w:p w14:paraId="547E70F5" w14:textId="77777777" w:rsidR="005F09C8" w:rsidRPr="00851334" w:rsidRDefault="005F09C8" w:rsidP="00851334">
            <w:pPr>
              <w:widowControl w:val="0"/>
              <w:autoSpaceDE w:val="0"/>
              <w:autoSpaceDN w:val="0"/>
              <w:spacing w:line="210" w:lineRule="exact"/>
              <w:ind w:left="139" w:right="130"/>
              <w:jc w:val="center"/>
              <w:rPr>
                <w:rFonts w:eastAsia="Arial MT"/>
                <w:sz w:val="20"/>
              </w:rPr>
            </w:pPr>
            <w:r w:rsidRPr="00851334">
              <w:rPr>
                <w:rFonts w:eastAsia="Arial MT"/>
                <w:sz w:val="20"/>
              </w:rPr>
              <w:t>6.25%</w:t>
            </w:r>
          </w:p>
        </w:tc>
      </w:tr>
    </w:tbl>
    <w:p w14:paraId="41A45523" w14:textId="77777777" w:rsidR="006F4F5F" w:rsidRPr="00E328B5" w:rsidRDefault="006F4F5F" w:rsidP="006F4F5F">
      <w:pPr>
        <w:widowControl w:val="0"/>
        <w:autoSpaceDE w:val="0"/>
        <w:autoSpaceDN w:val="0"/>
        <w:spacing w:before="81"/>
        <w:ind w:left="2280"/>
        <w:rPr>
          <w:rFonts w:eastAsia="Arial MT"/>
          <w:szCs w:val="22"/>
          <w:lang w:val="id-ID"/>
        </w:rPr>
      </w:pPr>
    </w:p>
    <w:p w14:paraId="5D5D1DDD" w14:textId="548F391A" w:rsidR="006F4F5F" w:rsidRPr="00851334" w:rsidRDefault="006F4F5F" w:rsidP="006F4F5F">
      <w:pPr>
        <w:pStyle w:val="Paragraph"/>
        <w:rPr>
          <w:rStyle w:val="Emphasis"/>
        </w:rPr>
      </w:pPr>
      <w:r w:rsidRPr="00851334">
        <w:rPr>
          <w:rStyle w:val="Emphasis"/>
        </w:rPr>
        <w:t>The water content value with a percentage of 20% starch adhesive, then the average water percentage can be known as follows:</w:t>
      </w:r>
    </w:p>
    <w:p w14:paraId="14185B23" w14:textId="4A7456DB" w:rsidR="006F4F5F" w:rsidRPr="00E328B5" w:rsidRDefault="006F4F5F" w:rsidP="006F4F5F">
      <w:pPr>
        <w:spacing w:before="112" w:line="180" w:lineRule="auto"/>
        <w:ind w:left="1397"/>
        <w:rPr>
          <w:sz w:val="20"/>
          <w:lang w:val="id-ID"/>
        </w:rPr>
      </w:pPr>
      <w:r w:rsidRPr="00851334">
        <w:rPr>
          <w:noProof/>
          <w:sz w:val="20"/>
          <w:lang w:val="id-ID" w:eastAsia="id-ID"/>
        </w:rPr>
        <mc:AlternateContent>
          <mc:Choice Requires="wps">
            <w:drawing>
              <wp:anchor distT="0" distB="0" distL="114300" distR="114300" simplePos="0" relativeHeight="251661312" behindDoc="1" locked="0" layoutInCell="1" allowOverlap="1" wp14:anchorId="47333F83" wp14:editId="7E829A30">
                <wp:simplePos x="0" y="0"/>
                <wp:positionH relativeFrom="page">
                  <wp:posOffset>2609850</wp:posOffset>
                </wp:positionH>
                <wp:positionV relativeFrom="paragraph">
                  <wp:posOffset>195580</wp:posOffset>
                </wp:positionV>
                <wp:extent cx="1573530" cy="8890"/>
                <wp:effectExtent l="0" t="0" r="0" b="254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353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0942FF" id="Rectangle 2" o:spid="_x0000_s1026" style="position:absolute;margin-left:205.5pt;margin-top:15.4pt;width:123.9pt;height:.7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" fillcolor="black" stroked="f">
                <w10:wrap anchorx="page"/>
              </v:rect>
            </w:pict>
          </mc:Fallback>
        </mc:AlternateContent>
      </w:r>
      <w:r w:rsidRPr="00851334">
        <w:rPr>
          <w:position w:val="-12"/>
          <w:sz w:val="20"/>
        </w:rPr>
        <w:t>S</w:t>
      </w:r>
      <w:r w:rsidRPr="00851334">
        <w:rPr>
          <w:position w:val="-12"/>
          <w:sz w:val="20"/>
          <w:lang w:val="id-ID"/>
        </w:rPr>
        <w:t>a</w:t>
      </w:r>
      <w:r w:rsidRPr="00851334">
        <w:rPr>
          <w:position w:val="-12"/>
          <w:sz w:val="20"/>
        </w:rPr>
        <w:t>mp</w:t>
      </w:r>
      <w:r w:rsidRPr="00851334">
        <w:rPr>
          <w:position w:val="-12"/>
          <w:sz w:val="20"/>
          <w:lang w:val="id-ID"/>
        </w:rPr>
        <w:t>le</w:t>
      </w:r>
      <w:r w:rsidRPr="00851334">
        <w:rPr>
          <w:spacing w:val="14"/>
          <w:position w:val="-12"/>
          <w:sz w:val="20"/>
        </w:rPr>
        <w:t xml:space="preserve"> </w:t>
      </w:r>
      <w:r w:rsidRPr="00851334">
        <w:rPr>
          <w:position w:val="-12"/>
          <w:sz w:val="20"/>
        </w:rPr>
        <w:t>2</w:t>
      </w:r>
      <w:r w:rsidRPr="00851334">
        <w:rPr>
          <w:spacing w:val="4"/>
          <w:position w:val="-12"/>
          <w:sz w:val="20"/>
        </w:rPr>
        <w:t xml:space="preserve"> </w:t>
      </w:r>
      <w:r w:rsidRPr="00E328B5">
        <w:rPr>
          <w:position w:val="-12"/>
          <w:sz w:val="20"/>
        </w:rPr>
        <w:t>=</w:t>
      </w:r>
      <w:r w:rsidRPr="00E328B5">
        <w:rPr>
          <w:spacing w:val="76"/>
          <w:position w:val="-12"/>
          <w:sz w:val="20"/>
        </w:rPr>
        <w:t xml:space="preserve"> </w:t>
      </w:r>
      <w:r w:rsidRPr="00E328B5">
        <w:rPr>
          <w:sz w:val="20"/>
        </w:rPr>
        <w:t>21,41+23,43+22,93+24,26+22,46</w:t>
      </w:r>
    </w:p>
    <w:p w14:paraId="056CF954" w14:textId="77777777" w:rsidR="006F4F5F" w:rsidRPr="00E328B5" w:rsidRDefault="006F4F5F" w:rsidP="006F4F5F">
      <w:pPr>
        <w:spacing w:line="145" w:lineRule="exact"/>
        <w:ind w:right="1352"/>
        <w:jc w:val="center"/>
        <w:rPr>
          <w:sz w:val="16"/>
          <w:szCs w:val="16"/>
        </w:rPr>
      </w:pPr>
      <w:r w:rsidRPr="00E328B5">
        <w:rPr>
          <w:w w:val="103"/>
          <w:sz w:val="16"/>
          <w:szCs w:val="16"/>
        </w:rPr>
        <w:t>5</w:t>
      </w:r>
    </w:p>
    <w:p w14:paraId="40A5B40D" w14:textId="77777777" w:rsidR="006F4F5F" w:rsidRPr="00E328B5" w:rsidRDefault="006F4F5F" w:rsidP="006F4F5F">
      <w:pPr>
        <w:pStyle w:val="BodyText"/>
        <w:spacing w:before="89"/>
        <w:ind w:left="2280"/>
        <w:rPr>
          <w:rFonts w:ascii="Times New Roman" w:hAnsi="Times New Roman" w:cs="Times New Roman"/>
          <w:sz w:val="24"/>
          <w:szCs w:val="24"/>
          <w:lang w:val="id-ID"/>
        </w:rPr>
      </w:pPr>
      <w:r w:rsidRPr="00E328B5">
        <w:rPr>
          <w:rFonts w:ascii="Times New Roman" w:hAnsi="Times New Roman" w:cs="Times New Roman"/>
          <w:sz w:val="24"/>
          <w:szCs w:val="24"/>
        </w:rPr>
        <w:t>=</w:t>
      </w:r>
      <w:r w:rsidRPr="00E328B5">
        <w:rPr>
          <w:rFonts w:ascii="Times New Roman" w:hAnsi="Times New Roman" w:cs="Times New Roman"/>
          <w:spacing w:val="3"/>
          <w:sz w:val="24"/>
          <w:szCs w:val="24"/>
        </w:rPr>
        <w:t xml:space="preserve"> </w:t>
      </w:r>
      <w:r w:rsidRPr="00851334">
        <w:rPr>
          <w:rFonts w:ascii="Times New Roman" w:hAnsi="Times New Roman" w:cs="Times New Roman"/>
        </w:rPr>
        <w:t>22.898 %</w:t>
      </w:r>
    </w:p>
    <w:p w14:paraId="258623EA" w14:textId="77777777" w:rsidR="00851334" w:rsidRDefault="00851334" w:rsidP="00851334">
      <w:pPr>
        <w:pStyle w:val="Paragraph"/>
        <w:rPr>
          <w:rStyle w:val="Emphasis"/>
        </w:rPr>
      </w:pPr>
    </w:p>
    <w:p w14:paraId="27E1379D" w14:textId="77DAF216" w:rsidR="006F4F5F" w:rsidRPr="00851334" w:rsidRDefault="006F4F5F" w:rsidP="00851334">
      <w:pPr>
        <w:pStyle w:val="Paragraph"/>
        <w:rPr>
          <w:rStyle w:val="Emphasis"/>
        </w:rPr>
      </w:pPr>
      <w:r w:rsidRPr="00851334">
        <w:rPr>
          <w:rStyle w:val="Emphasis"/>
        </w:rPr>
        <w:t>The water content value with a percentage of 25% starch adhesive, then the average water percentage can be known as follows:</w:t>
      </w:r>
    </w:p>
    <w:p w14:paraId="71865BC6" w14:textId="261C8D78" w:rsidR="006F4F5F" w:rsidRPr="00E328B5" w:rsidRDefault="006F4F5F" w:rsidP="006F4F5F">
      <w:pPr>
        <w:widowControl w:val="0"/>
        <w:autoSpaceDE w:val="0"/>
        <w:autoSpaceDN w:val="0"/>
        <w:spacing w:before="123" w:line="175" w:lineRule="auto"/>
        <w:ind w:left="1397"/>
        <w:rPr>
          <w:rFonts w:eastAsia="Arial MT"/>
          <w:sz w:val="16"/>
          <w:szCs w:val="22"/>
        </w:rPr>
      </w:pPr>
      <w:r w:rsidRPr="00E328B5">
        <w:rPr>
          <w:rFonts w:eastAsia="Arial MT"/>
          <w:noProof/>
          <w:sz w:val="22"/>
          <w:szCs w:val="22"/>
          <w:lang w:val="id-ID" w:eastAsia="id-ID"/>
        </w:rPr>
        <mc:AlternateContent>
          <mc:Choice Requires="wps">
            <w:drawing>
              <wp:anchor distT="0" distB="0" distL="114300" distR="114300" simplePos="0" relativeHeight="251663360" behindDoc="1" locked="0" layoutInCell="1" allowOverlap="1" wp14:anchorId="4D347C03" wp14:editId="0AF07D3B">
                <wp:simplePos x="0" y="0"/>
                <wp:positionH relativeFrom="page">
                  <wp:posOffset>2582545</wp:posOffset>
                </wp:positionH>
                <wp:positionV relativeFrom="paragraph">
                  <wp:posOffset>198755</wp:posOffset>
                </wp:positionV>
                <wp:extent cx="1573530" cy="889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353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A3BE35" id="Rectangle 3" o:spid="_x0000_s1026" style="position:absolute;margin-left:203.35pt;margin-top:15.65pt;width:123.9pt;height:.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" fillcolor="black" stroked="f">
                <w10:wrap anchorx="page"/>
              </v:rect>
            </w:pict>
          </mc:Fallback>
        </mc:AlternateContent>
      </w:r>
      <w:r w:rsidRPr="00E328B5">
        <w:rPr>
          <w:rFonts w:eastAsia="Arial MT"/>
          <w:position w:val="-12"/>
          <w:sz w:val="20"/>
          <w:szCs w:val="22"/>
        </w:rPr>
        <w:t>S</w:t>
      </w:r>
      <w:r w:rsidRPr="00E328B5">
        <w:rPr>
          <w:rFonts w:eastAsia="Arial MT"/>
          <w:position w:val="-12"/>
          <w:sz w:val="20"/>
          <w:szCs w:val="22"/>
          <w:lang w:val="id-ID"/>
        </w:rPr>
        <w:t>a</w:t>
      </w:r>
      <w:proofErr w:type="spellStart"/>
      <w:r w:rsidRPr="00E328B5">
        <w:rPr>
          <w:rFonts w:eastAsia="Arial MT"/>
          <w:position w:val="-12"/>
          <w:sz w:val="20"/>
          <w:szCs w:val="22"/>
        </w:rPr>
        <w:t>mp</w:t>
      </w:r>
      <w:proofErr w:type="spellEnd"/>
      <w:r w:rsidRPr="00E328B5">
        <w:rPr>
          <w:rFonts w:eastAsia="Arial MT"/>
          <w:position w:val="-12"/>
          <w:sz w:val="20"/>
          <w:szCs w:val="22"/>
          <w:lang w:val="id-ID"/>
        </w:rPr>
        <w:t>le</w:t>
      </w:r>
      <w:r w:rsidRPr="00E328B5">
        <w:rPr>
          <w:rFonts w:eastAsia="Arial MT"/>
          <w:spacing w:val="16"/>
          <w:position w:val="-12"/>
          <w:sz w:val="20"/>
          <w:szCs w:val="22"/>
        </w:rPr>
        <w:t xml:space="preserve"> </w:t>
      </w:r>
      <w:r w:rsidRPr="00E328B5">
        <w:rPr>
          <w:rFonts w:eastAsia="Arial MT"/>
          <w:position w:val="-12"/>
          <w:sz w:val="20"/>
          <w:szCs w:val="22"/>
        </w:rPr>
        <w:t>3</w:t>
      </w:r>
      <w:r w:rsidRPr="00E328B5">
        <w:rPr>
          <w:rFonts w:eastAsia="Arial MT"/>
          <w:spacing w:val="6"/>
          <w:position w:val="-12"/>
          <w:sz w:val="20"/>
          <w:szCs w:val="22"/>
        </w:rPr>
        <w:t xml:space="preserve"> </w:t>
      </w:r>
      <w:r w:rsidRPr="00E328B5">
        <w:rPr>
          <w:rFonts w:eastAsia="Arial MT"/>
          <w:position w:val="-12"/>
          <w:sz w:val="22"/>
          <w:szCs w:val="22"/>
        </w:rPr>
        <w:t>=</w:t>
      </w:r>
      <w:r w:rsidRPr="00E328B5">
        <w:rPr>
          <w:rFonts w:eastAsia="Arial MT"/>
          <w:spacing w:val="9"/>
          <w:position w:val="-12"/>
          <w:sz w:val="22"/>
          <w:szCs w:val="22"/>
        </w:rPr>
        <w:t xml:space="preserve"> </w:t>
      </w:r>
      <w:r w:rsidR="00851334">
        <w:rPr>
          <w:rFonts w:eastAsia="Arial MT"/>
          <w:spacing w:val="9"/>
          <w:position w:val="-12"/>
          <w:sz w:val="22"/>
          <w:szCs w:val="22"/>
        </w:rPr>
        <w:t xml:space="preserve">    </w:t>
      </w:r>
      <w:r w:rsidRPr="00E328B5">
        <w:rPr>
          <w:rFonts w:eastAsia="Arial MT"/>
          <w:sz w:val="16"/>
          <w:szCs w:val="22"/>
        </w:rPr>
        <w:t>41,37+44,13+41,89+41,02+43,75</w:t>
      </w:r>
    </w:p>
    <w:p w14:paraId="4A7BAF38" w14:textId="77777777" w:rsidR="006F4F5F" w:rsidRPr="00E328B5" w:rsidRDefault="006F4F5F" w:rsidP="006F4F5F">
      <w:pPr>
        <w:widowControl w:val="0"/>
        <w:autoSpaceDE w:val="0"/>
        <w:autoSpaceDN w:val="0"/>
        <w:spacing w:line="145" w:lineRule="exact"/>
        <w:ind w:right="1439"/>
        <w:jc w:val="center"/>
        <w:rPr>
          <w:rFonts w:eastAsia="Arial MT"/>
          <w:sz w:val="16"/>
          <w:szCs w:val="22"/>
        </w:rPr>
      </w:pPr>
      <w:r w:rsidRPr="00E328B5">
        <w:rPr>
          <w:rFonts w:eastAsia="Arial MT"/>
          <w:w w:val="103"/>
          <w:sz w:val="16"/>
          <w:szCs w:val="22"/>
        </w:rPr>
        <w:t>5</w:t>
      </w:r>
    </w:p>
    <w:p w14:paraId="05FDCD97" w14:textId="77777777" w:rsidR="006F4F5F" w:rsidRPr="00E328B5" w:rsidRDefault="006F4F5F" w:rsidP="006F4F5F">
      <w:pPr>
        <w:widowControl w:val="0"/>
        <w:autoSpaceDE w:val="0"/>
        <w:autoSpaceDN w:val="0"/>
        <w:spacing w:before="89"/>
        <w:ind w:left="2280"/>
        <w:rPr>
          <w:rFonts w:eastAsia="Arial MT"/>
          <w:sz w:val="20"/>
        </w:rPr>
      </w:pPr>
      <w:r w:rsidRPr="00E328B5">
        <w:rPr>
          <w:rFonts w:eastAsia="Arial MT"/>
          <w:sz w:val="20"/>
        </w:rPr>
        <w:t>=</w:t>
      </w:r>
      <w:r w:rsidRPr="00E328B5">
        <w:rPr>
          <w:rFonts w:eastAsia="Arial MT"/>
          <w:spacing w:val="3"/>
          <w:sz w:val="20"/>
        </w:rPr>
        <w:t xml:space="preserve"> </w:t>
      </w:r>
      <w:r w:rsidRPr="00E328B5">
        <w:rPr>
          <w:rFonts w:eastAsia="Arial MT"/>
          <w:sz w:val="20"/>
        </w:rPr>
        <w:t>42.632 %</w:t>
      </w:r>
    </w:p>
    <w:p w14:paraId="5A9245F4" w14:textId="49361F9D" w:rsidR="006F4F5F" w:rsidRPr="00E328B5" w:rsidRDefault="008534BE" w:rsidP="00784F94">
      <w:pPr>
        <w:pStyle w:val="Heading2"/>
        <w:rPr>
          <w:lang w:val="id-ID"/>
        </w:rPr>
      </w:pPr>
      <w:r w:rsidRPr="00E328B5">
        <w:rPr>
          <w:rFonts w:eastAsia="Arial MT"/>
          <w:b w:val="0"/>
          <w:noProof/>
          <w:sz w:val="22"/>
          <w:szCs w:val="22"/>
          <w:lang w:val="id-ID" w:eastAsia="id-ID"/>
        </w:rPr>
        <mc:AlternateContent>
          <mc:Choice Requires="wpg">
            <w:drawing>
              <wp:inline distT="0" distB="0" distL="0" distR="0" wp14:anchorId="4749F1A2" wp14:editId="37587CE3">
                <wp:extent cx="5066665" cy="2676525"/>
                <wp:effectExtent l="0" t="9525" r="635" b="0"/>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55976" cy="2667000"/>
                          <a:chOff x="7" y="7"/>
                          <a:chExt cx="7095" cy="4200"/>
                        </a:xfrm>
                      </wpg:grpSpPr>
                      <wps:wsp>
                        <wps:cNvPr id="6" name="AutoShape 8"/>
                        <wps:cNvSpPr>
                          <a:spLocks/>
                        </wps:cNvSpPr>
                        <wps:spPr bwMode="auto">
                          <a:xfrm>
                            <a:off x="796" y="1479"/>
                            <a:ext cx="6087" cy="1949"/>
                          </a:xfrm>
                          <a:custGeom>
                            <a:avLst/>
                            <a:gdLst>
                              <a:gd name="T0" fmla="+- 0 796 796"/>
                              <a:gd name="T1" fmla="*/ T0 w 6087"/>
                              <a:gd name="T2" fmla="+- 0 3428 1479"/>
                              <a:gd name="T3" fmla="*/ 3428 h 1949"/>
                              <a:gd name="T4" fmla="+- 0 6883 796"/>
                              <a:gd name="T5" fmla="*/ T4 w 6087"/>
                              <a:gd name="T6" fmla="+- 0 3428 1479"/>
                              <a:gd name="T7" fmla="*/ 3428 h 1949"/>
                              <a:gd name="T8" fmla="+- 0 796 796"/>
                              <a:gd name="T9" fmla="*/ T8 w 6087"/>
                              <a:gd name="T10" fmla="+- 0 3102 1479"/>
                              <a:gd name="T11" fmla="*/ 3102 h 1949"/>
                              <a:gd name="T12" fmla="+- 0 6883 796"/>
                              <a:gd name="T13" fmla="*/ T12 w 6087"/>
                              <a:gd name="T14" fmla="+- 0 3102 1479"/>
                              <a:gd name="T15" fmla="*/ 3102 h 1949"/>
                              <a:gd name="T16" fmla="+- 0 796 796"/>
                              <a:gd name="T17" fmla="*/ T16 w 6087"/>
                              <a:gd name="T18" fmla="+- 0 2780 1479"/>
                              <a:gd name="T19" fmla="*/ 2780 h 1949"/>
                              <a:gd name="T20" fmla="+- 0 6883 796"/>
                              <a:gd name="T21" fmla="*/ T20 w 6087"/>
                              <a:gd name="T22" fmla="+- 0 2780 1479"/>
                              <a:gd name="T23" fmla="*/ 2780 h 1949"/>
                              <a:gd name="T24" fmla="+- 0 796 796"/>
                              <a:gd name="T25" fmla="*/ T24 w 6087"/>
                              <a:gd name="T26" fmla="+- 0 2454 1479"/>
                              <a:gd name="T27" fmla="*/ 2454 h 1949"/>
                              <a:gd name="T28" fmla="+- 0 6883 796"/>
                              <a:gd name="T29" fmla="*/ T28 w 6087"/>
                              <a:gd name="T30" fmla="+- 0 2454 1479"/>
                              <a:gd name="T31" fmla="*/ 2454 h 1949"/>
                              <a:gd name="T32" fmla="+- 0 796 796"/>
                              <a:gd name="T33" fmla="*/ T32 w 6087"/>
                              <a:gd name="T34" fmla="+- 0 2127 1479"/>
                              <a:gd name="T35" fmla="*/ 2127 h 1949"/>
                              <a:gd name="T36" fmla="+- 0 6883 796"/>
                              <a:gd name="T37" fmla="*/ T36 w 6087"/>
                              <a:gd name="T38" fmla="+- 0 2127 1479"/>
                              <a:gd name="T39" fmla="*/ 2127 h 1949"/>
                              <a:gd name="T40" fmla="+- 0 796 796"/>
                              <a:gd name="T41" fmla="*/ T40 w 6087"/>
                              <a:gd name="T42" fmla="+- 0 1806 1479"/>
                              <a:gd name="T43" fmla="*/ 1806 h 1949"/>
                              <a:gd name="T44" fmla="+- 0 6883 796"/>
                              <a:gd name="T45" fmla="*/ T44 w 6087"/>
                              <a:gd name="T46" fmla="+- 0 1806 1479"/>
                              <a:gd name="T47" fmla="*/ 1806 h 1949"/>
                              <a:gd name="T48" fmla="+- 0 796 796"/>
                              <a:gd name="T49" fmla="*/ T48 w 6087"/>
                              <a:gd name="T50" fmla="+- 0 1479 1479"/>
                              <a:gd name="T51" fmla="*/ 1479 h 1949"/>
                              <a:gd name="T52" fmla="+- 0 6883 796"/>
                              <a:gd name="T53" fmla="*/ T52 w 6087"/>
                              <a:gd name="T54" fmla="+- 0 1479 1479"/>
                              <a:gd name="T55" fmla="*/ 1479 h 194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6087" h="1949">
                                <a:moveTo>
                                  <a:pt x="0" y="1949"/>
                                </a:moveTo>
                                <a:lnTo>
                                  <a:pt x="6087" y="1949"/>
                                </a:lnTo>
                                <a:moveTo>
                                  <a:pt x="0" y="1623"/>
                                </a:moveTo>
                                <a:lnTo>
                                  <a:pt x="6087" y="1623"/>
                                </a:lnTo>
                                <a:moveTo>
                                  <a:pt x="0" y="1301"/>
                                </a:moveTo>
                                <a:lnTo>
                                  <a:pt x="6087" y="1301"/>
                                </a:lnTo>
                                <a:moveTo>
                                  <a:pt x="0" y="975"/>
                                </a:moveTo>
                                <a:lnTo>
                                  <a:pt x="6087" y="975"/>
                                </a:lnTo>
                                <a:moveTo>
                                  <a:pt x="0" y="648"/>
                                </a:moveTo>
                                <a:lnTo>
                                  <a:pt x="6087" y="648"/>
                                </a:lnTo>
                                <a:moveTo>
                                  <a:pt x="0" y="327"/>
                                </a:moveTo>
                                <a:lnTo>
                                  <a:pt x="6087" y="327"/>
                                </a:lnTo>
                                <a:moveTo>
                                  <a:pt x="0" y="0"/>
                                </a:moveTo>
                                <a:lnTo>
                                  <a:pt x="6087"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AutoShape 9"/>
                        <wps:cNvSpPr>
                          <a:spLocks/>
                        </wps:cNvSpPr>
                        <wps:spPr bwMode="auto">
                          <a:xfrm>
                            <a:off x="1381" y="1260"/>
                            <a:ext cx="4917" cy="2129"/>
                          </a:xfrm>
                          <a:custGeom>
                            <a:avLst/>
                            <a:gdLst>
                              <a:gd name="T0" fmla="+- 0 2623 1382"/>
                              <a:gd name="T1" fmla="*/ T0 w 4917"/>
                              <a:gd name="T2" fmla="+- 0 1955 1261"/>
                              <a:gd name="T3" fmla="*/ 1955 h 2129"/>
                              <a:gd name="T4" fmla="+- 0 1412 1382"/>
                              <a:gd name="T5" fmla="*/ T4 w 4917"/>
                              <a:gd name="T6" fmla="+- 0 3376 1261"/>
                              <a:gd name="T7" fmla="*/ 3376 h 2129"/>
                              <a:gd name="T8" fmla="+- 0 1428 1382"/>
                              <a:gd name="T9" fmla="*/ T8 w 4917"/>
                              <a:gd name="T10" fmla="+- 0 3389 1261"/>
                              <a:gd name="T11" fmla="*/ 3389 h 2129"/>
                              <a:gd name="T12" fmla="+- 0 2624 1382"/>
                              <a:gd name="T13" fmla="*/ T12 w 4917"/>
                              <a:gd name="T14" fmla="+- 0 1985 1261"/>
                              <a:gd name="T15" fmla="*/ 1985 h 2129"/>
                              <a:gd name="T16" fmla="+- 0 2651 1382"/>
                              <a:gd name="T17" fmla="*/ T16 w 4917"/>
                              <a:gd name="T18" fmla="+- 0 1985 1261"/>
                              <a:gd name="T19" fmla="*/ 1985 h 2129"/>
                              <a:gd name="T20" fmla="+- 0 2623 1382"/>
                              <a:gd name="T21" fmla="*/ T20 w 4917"/>
                              <a:gd name="T22" fmla="+- 0 1955 1261"/>
                              <a:gd name="T23" fmla="*/ 1955 h 2129"/>
                              <a:gd name="T24" fmla="+- 0 2621 1382"/>
                              <a:gd name="T25" fmla="*/ T24 w 4917"/>
                              <a:gd name="T26" fmla="+- 0 1895 1261"/>
                              <a:gd name="T27" fmla="*/ 1895 h 2129"/>
                              <a:gd name="T28" fmla="+- 0 1382 1382"/>
                              <a:gd name="T29" fmla="*/ T28 w 4917"/>
                              <a:gd name="T30" fmla="+- 0 3350 1261"/>
                              <a:gd name="T31" fmla="*/ 3350 h 2129"/>
                              <a:gd name="T32" fmla="+- 0 1397 1382"/>
                              <a:gd name="T33" fmla="*/ T32 w 4917"/>
                              <a:gd name="T34" fmla="+- 0 3363 1261"/>
                              <a:gd name="T35" fmla="*/ 3363 h 2129"/>
                              <a:gd name="T36" fmla="+- 0 2622 1382"/>
                              <a:gd name="T37" fmla="*/ T36 w 4917"/>
                              <a:gd name="T38" fmla="+- 0 1925 1261"/>
                              <a:gd name="T39" fmla="*/ 1925 h 2129"/>
                              <a:gd name="T40" fmla="+- 0 2650 1382"/>
                              <a:gd name="T41" fmla="*/ T40 w 4917"/>
                              <a:gd name="T42" fmla="+- 0 1925 1261"/>
                              <a:gd name="T43" fmla="*/ 1925 h 2129"/>
                              <a:gd name="T44" fmla="+- 0 2621 1382"/>
                              <a:gd name="T45" fmla="*/ T44 w 4917"/>
                              <a:gd name="T46" fmla="+- 0 1895 1261"/>
                              <a:gd name="T47" fmla="*/ 1895 h 2129"/>
                              <a:gd name="T48" fmla="+- 0 2651 1382"/>
                              <a:gd name="T49" fmla="*/ T48 w 4917"/>
                              <a:gd name="T50" fmla="+- 0 1985 1261"/>
                              <a:gd name="T51" fmla="*/ 1985 h 2129"/>
                              <a:gd name="T52" fmla="+- 0 2624 1382"/>
                              <a:gd name="T53" fmla="*/ T52 w 4917"/>
                              <a:gd name="T54" fmla="+- 0 1985 1261"/>
                              <a:gd name="T55" fmla="*/ 1985 h 2129"/>
                              <a:gd name="T56" fmla="+- 0 3831 1382"/>
                              <a:gd name="T57" fmla="*/ T56 w 4917"/>
                              <a:gd name="T58" fmla="+- 0 3264 1261"/>
                              <a:gd name="T59" fmla="*/ 3264 h 2129"/>
                              <a:gd name="T60" fmla="+- 0 3955 1382"/>
                              <a:gd name="T61" fmla="*/ T60 w 4917"/>
                              <a:gd name="T62" fmla="+- 0 3242 1261"/>
                              <a:gd name="T63" fmla="*/ 3242 h 2129"/>
                              <a:gd name="T64" fmla="+- 0 3838 1382"/>
                              <a:gd name="T65" fmla="*/ T64 w 4917"/>
                              <a:gd name="T66" fmla="+- 0 3242 1261"/>
                              <a:gd name="T67" fmla="*/ 3242 h 2129"/>
                              <a:gd name="T68" fmla="+- 0 2651 1382"/>
                              <a:gd name="T69" fmla="*/ T68 w 4917"/>
                              <a:gd name="T70" fmla="+- 0 1985 1261"/>
                              <a:gd name="T71" fmla="*/ 1985 h 2129"/>
                              <a:gd name="T72" fmla="+- 0 6282 1382"/>
                              <a:gd name="T73" fmla="*/ T72 w 4917"/>
                              <a:gd name="T74" fmla="+- 0 1284 1261"/>
                              <a:gd name="T75" fmla="*/ 1284 h 2129"/>
                              <a:gd name="T76" fmla="+- 0 5062 1382"/>
                              <a:gd name="T77" fmla="*/ T76 w 4917"/>
                              <a:gd name="T78" fmla="+- 0 3029 1261"/>
                              <a:gd name="T79" fmla="*/ 3029 h 2129"/>
                              <a:gd name="T80" fmla="+- 0 3838 1382"/>
                              <a:gd name="T81" fmla="*/ T80 w 4917"/>
                              <a:gd name="T82" fmla="+- 0 3242 1261"/>
                              <a:gd name="T83" fmla="*/ 3242 h 2129"/>
                              <a:gd name="T84" fmla="+- 0 3955 1382"/>
                              <a:gd name="T85" fmla="*/ T84 w 4917"/>
                              <a:gd name="T86" fmla="+- 0 3242 1261"/>
                              <a:gd name="T87" fmla="*/ 3242 h 2129"/>
                              <a:gd name="T88" fmla="+- 0 5074 1382"/>
                              <a:gd name="T89" fmla="*/ T88 w 4917"/>
                              <a:gd name="T90" fmla="+- 0 3048 1261"/>
                              <a:gd name="T91" fmla="*/ 3048 h 2129"/>
                              <a:gd name="T92" fmla="+- 0 6299 1382"/>
                              <a:gd name="T93" fmla="*/ T92 w 4917"/>
                              <a:gd name="T94" fmla="+- 0 1295 1261"/>
                              <a:gd name="T95" fmla="*/ 1295 h 2129"/>
                              <a:gd name="T96" fmla="+- 0 6282 1382"/>
                              <a:gd name="T97" fmla="*/ T96 w 4917"/>
                              <a:gd name="T98" fmla="+- 0 1284 1261"/>
                              <a:gd name="T99" fmla="*/ 1284 h 2129"/>
                              <a:gd name="T100" fmla="+- 0 2650 1382"/>
                              <a:gd name="T101" fmla="*/ T100 w 4917"/>
                              <a:gd name="T102" fmla="+- 0 1925 1261"/>
                              <a:gd name="T103" fmla="*/ 1925 h 2129"/>
                              <a:gd name="T104" fmla="+- 0 2622 1382"/>
                              <a:gd name="T105" fmla="*/ T104 w 4917"/>
                              <a:gd name="T106" fmla="+- 0 1925 1261"/>
                              <a:gd name="T107" fmla="*/ 1925 h 2129"/>
                              <a:gd name="T108" fmla="+- 0 3845 1382"/>
                              <a:gd name="T109" fmla="*/ T108 w 4917"/>
                              <a:gd name="T110" fmla="+- 0 3221 1261"/>
                              <a:gd name="T111" fmla="*/ 3221 h 2129"/>
                              <a:gd name="T112" fmla="+- 0 3969 1382"/>
                              <a:gd name="T113" fmla="*/ T112 w 4917"/>
                              <a:gd name="T114" fmla="+- 0 3199 1261"/>
                              <a:gd name="T115" fmla="*/ 3199 h 2129"/>
                              <a:gd name="T116" fmla="+- 0 3853 1382"/>
                              <a:gd name="T117" fmla="*/ T116 w 4917"/>
                              <a:gd name="T118" fmla="+- 0 3199 1261"/>
                              <a:gd name="T119" fmla="*/ 3199 h 2129"/>
                              <a:gd name="T120" fmla="+- 0 2650 1382"/>
                              <a:gd name="T121" fmla="*/ T120 w 4917"/>
                              <a:gd name="T122" fmla="+- 0 1925 1261"/>
                              <a:gd name="T123" fmla="*/ 1925 h 2129"/>
                              <a:gd name="T124" fmla="+- 0 6249 1382"/>
                              <a:gd name="T125" fmla="*/ T124 w 4917"/>
                              <a:gd name="T126" fmla="+- 0 1261 1261"/>
                              <a:gd name="T127" fmla="*/ 1261 h 2129"/>
                              <a:gd name="T128" fmla="+- 0 5039 1382"/>
                              <a:gd name="T129" fmla="*/ T128 w 4917"/>
                              <a:gd name="T130" fmla="+- 0 2993 1261"/>
                              <a:gd name="T131" fmla="*/ 2993 h 2129"/>
                              <a:gd name="T132" fmla="+- 0 3853 1382"/>
                              <a:gd name="T133" fmla="*/ T132 w 4917"/>
                              <a:gd name="T134" fmla="+- 0 3199 1261"/>
                              <a:gd name="T135" fmla="*/ 3199 h 2129"/>
                              <a:gd name="T136" fmla="+- 0 3969 1382"/>
                              <a:gd name="T137" fmla="*/ T136 w 4917"/>
                              <a:gd name="T138" fmla="+- 0 3199 1261"/>
                              <a:gd name="T139" fmla="*/ 3199 h 2129"/>
                              <a:gd name="T140" fmla="+- 0 5050 1382"/>
                              <a:gd name="T141" fmla="*/ T140 w 4917"/>
                              <a:gd name="T142" fmla="+- 0 3011 1261"/>
                              <a:gd name="T143" fmla="*/ 3011 h 2129"/>
                              <a:gd name="T144" fmla="+- 0 6266 1382"/>
                              <a:gd name="T145" fmla="*/ T144 w 4917"/>
                              <a:gd name="T146" fmla="+- 0 1272 1261"/>
                              <a:gd name="T147" fmla="*/ 1272 h 2129"/>
                              <a:gd name="T148" fmla="+- 0 6249 1382"/>
                              <a:gd name="T149" fmla="*/ T148 w 4917"/>
                              <a:gd name="T150" fmla="+- 0 1261 1261"/>
                              <a:gd name="T151" fmla="*/ 1261 h 2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4917" h="2129">
                                <a:moveTo>
                                  <a:pt x="1241" y="694"/>
                                </a:moveTo>
                                <a:lnTo>
                                  <a:pt x="30" y="2115"/>
                                </a:lnTo>
                                <a:lnTo>
                                  <a:pt x="46" y="2128"/>
                                </a:lnTo>
                                <a:lnTo>
                                  <a:pt x="1242" y="724"/>
                                </a:lnTo>
                                <a:lnTo>
                                  <a:pt x="1269" y="724"/>
                                </a:lnTo>
                                <a:lnTo>
                                  <a:pt x="1241" y="694"/>
                                </a:lnTo>
                                <a:close/>
                                <a:moveTo>
                                  <a:pt x="1239" y="634"/>
                                </a:moveTo>
                                <a:lnTo>
                                  <a:pt x="0" y="2089"/>
                                </a:lnTo>
                                <a:lnTo>
                                  <a:pt x="15" y="2102"/>
                                </a:lnTo>
                                <a:lnTo>
                                  <a:pt x="1240" y="664"/>
                                </a:lnTo>
                                <a:lnTo>
                                  <a:pt x="1268" y="664"/>
                                </a:lnTo>
                                <a:lnTo>
                                  <a:pt x="1239" y="634"/>
                                </a:lnTo>
                                <a:close/>
                                <a:moveTo>
                                  <a:pt x="1269" y="724"/>
                                </a:moveTo>
                                <a:lnTo>
                                  <a:pt x="1242" y="724"/>
                                </a:lnTo>
                                <a:lnTo>
                                  <a:pt x="2449" y="2003"/>
                                </a:lnTo>
                                <a:lnTo>
                                  <a:pt x="2573" y="1981"/>
                                </a:lnTo>
                                <a:lnTo>
                                  <a:pt x="2456" y="1981"/>
                                </a:lnTo>
                                <a:lnTo>
                                  <a:pt x="1269" y="724"/>
                                </a:lnTo>
                                <a:close/>
                                <a:moveTo>
                                  <a:pt x="4900" y="23"/>
                                </a:moveTo>
                                <a:lnTo>
                                  <a:pt x="3680" y="1768"/>
                                </a:lnTo>
                                <a:lnTo>
                                  <a:pt x="2456" y="1981"/>
                                </a:lnTo>
                                <a:lnTo>
                                  <a:pt x="2573" y="1981"/>
                                </a:lnTo>
                                <a:lnTo>
                                  <a:pt x="3692" y="1787"/>
                                </a:lnTo>
                                <a:lnTo>
                                  <a:pt x="4917" y="34"/>
                                </a:lnTo>
                                <a:lnTo>
                                  <a:pt x="4900" y="23"/>
                                </a:lnTo>
                                <a:close/>
                                <a:moveTo>
                                  <a:pt x="1268" y="664"/>
                                </a:moveTo>
                                <a:lnTo>
                                  <a:pt x="1240" y="664"/>
                                </a:lnTo>
                                <a:lnTo>
                                  <a:pt x="2463" y="1960"/>
                                </a:lnTo>
                                <a:lnTo>
                                  <a:pt x="2587" y="1938"/>
                                </a:lnTo>
                                <a:lnTo>
                                  <a:pt x="2471" y="1938"/>
                                </a:lnTo>
                                <a:lnTo>
                                  <a:pt x="1268" y="664"/>
                                </a:lnTo>
                                <a:close/>
                                <a:moveTo>
                                  <a:pt x="4867" y="0"/>
                                </a:moveTo>
                                <a:lnTo>
                                  <a:pt x="3657" y="1732"/>
                                </a:lnTo>
                                <a:lnTo>
                                  <a:pt x="2471" y="1938"/>
                                </a:lnTo>
                                <a:lnTo>
                                  <a:pt x="2587" y="1938"/>
                                </a:lnTo>
                                <a:lnTo>
                                  <a:pt x="3668" y="1750"/>
                                </a:lnTo>
                                <a:lnTo>
                                  <a:pt x="4884" y="11"/>
                                </a:lnTo>
                                <a:lnTo>
                                  <a:pt x="4867" y="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AutoShape 10"/>
                        <wps:cNvSpPr>
                          <a:spLocks/>
                        </wps:cNvSpPr>
                        <wps:spPr bwMode="auto">
                          <a:xfrm>
                            <a:off x="796" y="829"/>
                            <a:ext cx="6087" cy="324"/>
                          </a:xfrm>
                          <a:custGeom>
                            <a:avLst/>
                            <a:gdLst>
                              <a:gd name="T0" fmla="+- 0 796 796"/>
                              <a:gd name="T1" fmla="*/ T0 w 6087"/>
                              <a:gd name="T2" fmla="+- 0 1153 829"/>
                              <a:gd name="T3" fmla="*/ 1153 h 324"/>
                              <a:gd name="T4" fmla="+- 0 6883 796"/>
                              <a:gd name="T5" fmla="*/ T4 w 6087"/>
                              <a:gd name="T6" fmla="+- 0 1153 829"/>
                              <a:gd name="T7" fmla="*/ 1153 h 324"/>
                              <a:gd name="T8" fmla="+- 0 796 796"/>
                              <a:gd name="T9" fmla="*/ T8 w 6087"/>
                              <a:gd name="T10" fmla="+- 0 829 829"/>
                              <a:gd name="T11" fmla="*/ 829 h 324"/>
                              <a:gd name="T12" fmla="+- 0 6883 796"/>
                              <a:gd name="T13" fmla="*/ T12 w 6087"/>
                              <a:gd name="T14" fmla="+- 0 829 829"/>
                              <a:gd name="T15" fmla="*/ 829 h 324"/>
                            </a:gdLst>
                            <a:ahLst/>
                            <a:cxnLst>
                              <a:cxn ang="0">
                                <a:pos x="T1" y="T3"/>
                              </a:cxn>
                              <a:cxn ang="0">
                                <a:pos x="T5" y="T7"/>
                              </a:cxn>
                              <a:cxn ang="0">
                                <a:pos x="T9" y="T11"/>
                              </a:cxn>
                              <a:cxn ang="0">
                                <a:pos x="T13" y="T15"/>
                              </a:cxn>
                            </a:cxnLst>
                            <a:rect l="0" t="0" r="r" b="b"/>
                            <a:pathLst>
                              <a:path w="6087" h="324">
                                <a:moveTo>
                                  <a:pt x="0" y="324"/>
                                </a:moveTo>
                                <a:lnTo>
                                  <a:pt x="6087" y="324"/>
                                </a:lnTo>
                                <a:moveTo>
                                  <a:pt x="0" y="0"/>
                                </a:moveTo>
                                <a:lnTo>
                                  <a:pt x="6087"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Line 11"/>
                        <wps:cNvCnPr/>
                        <wps:spPr bwMode="auto">
                          <a:xfrm>
                            <a:off x="796" y="3753"/>
                            <a:ext cx="6087" cy="0"/>
                          </a:xfrm>
                          <a:prstGeom prst="line">
                            <a:avLst/>
                          </a:prstGeom>
                          <a:noFill/>
                          <a:ln w="3175">
                            <a:solidFill>
                              <a:srgbClr val="D9D9D9"/>
                            </a:solidFill>
                            <a:round/>
                            <a:headEnd/>
                            <a:tailEnd/>
                          </a:ln>
                          <a:extLst>
                            <a:ext uri="{909E8E84-426E-40DD-AFC4-6F175D3DCCD1}">
                              <a14:hiddenFill xmlns:a14="http://schemas.microsoft.com/office/drawing/2010/main">
                                <a:noFill/>
                              </a14:hiddenFill>
                            </a:ext>
                          </a:extLst>
                        </wps:spPr>
                        <wps:bodyPr/>
                      </wps:wsp>
                      <wps:wsp>
                        <wps:cNvPr id="11" name="Rectangle 12"/>
                        <wps:cNvSpPr>
                          <a:spLocks noChangeArrowheads="1"/>
                        </wps:cNvSpPr>
                        <wps:spPr bwMode="auto">
                          <a:xfrm>
                            <a:off x="7" y="7"/>
                            <a:ext cx="7095" cy="4200"/>
                          </a:xfrm>
                          <a:prstGeom prst="rect">
                            <a:avLst/>
                          </a:prstGeom>
                          <a:noFill/>
                          <a:ln w="9525">
                            <a:solidFill>
                              <a:srgbClr val="D9D9D9"/>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Text Box 13"/>
                        <wps:cNvSpPr txBox="1">
                          <a:spLocks noChangeArrowheads="1"/>
                        </wps:cNvSpPr>
                        <wps:spPr bwMode="auto">
                          <a:xfrm>
                            <a:off x="2632" y="157"/>
                            <a:ext cx="1844"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9352B" w14:textId="7178A15C" w:rsidR="003E6A84" w:rsidRDefault="003E6A84" w:rsidP="008534BE">
                              <w:pPr>
                                <w:rPr>
                                  <w:rFonts w:ascii="Cambria"/>
                                  <w:b/>
                                  <w:sz w:val="36"/>
                                </w:rPr>
                              </w:pPr>
                              <w:r>
                                <w:rPr>
                                  <w:rFonts w:ascii="Cambria"/>
                                  <w:b/>
                                  <w:color w:val="7E7E7E"/>
                                  <w:spacing w:val="22"/>
                                  <w:sz w:val="36"/>
                                </w:rPr>
                                <w:t>S</w:t>
                              </w:r>
                              <w:r>
                                <w:rPr>
                                  <w:rFonts w:ascii="Cambria"/>
                                  <w:b/>
                                  <w:color w:val="7E7E7E"/>
                                  <w:spacing w:val="22"/>
                                  <w:sz w:val="36"/>
                                  <w:lang w:val="id-ID"/>
                                </w:rPr>
                                <w:t>A</w:t>
                              </w:r>
                              <w:r>
                                <w:rPr>
                                  <w:rFonts w:ascii="Cambria"/>
                                  <w:b/>
                                  <w:color w:val="7E7E7E"/>
                                  <w:spacing w:val="22"/>
                                  <w:sz w:val="36"/>
                                </w:rPr>
                                <w:t>MP</w:t>
                              </w:r>
                              <w:r>
                                <w:rPr>
                                  <w:rFonts w:ascii="Cambria"/>
                                  <w:b/>
                                  <w:color w:val="7E7E7E"/>
                                  <w:spacing w:val="22"/>
                                  <w:sz w:val="36"/>
                                  <w:lang w:val="id-ID"/>
                                </w:rPr>
                                <w:t>LE</w:t>
                              </w:r>
                              <w:r>
                                <w:rPr>
                                  <w:rFonts w:ascii="Cambria"/>
                                  <w:b/>
                                  <w:color w:val="7E7E7E"/>
                                  <w:spacing w:val="72"/>
                                  <w:sz w:val="36"/>
                                </w:rPr>
                                <w:t xml:space="preserve"> </w:t>
                              </w:r>
                              <w:r>
                                <w:rPr>
                                  <w:rFonts w:ascii="Cambria"/>
                                  <w:b/>
                                  <w:color w:val="7E7E7E"/>
                                  <w:sz w:val="36"/>
                                </w:rPr>
                                <w:t>1</w:t>
                              </w:r>
                            </w:p>
                          </w:txbxContent>
                        </wps:txbx>
                        <wps:bodyPr rot="0" vert="horz" wrap="square" lIns="0" tIns="0" rIns="0" bIns="0" anchor="t" anchorCtr="0" upright="1">
                          <a:noAutofit/>
                        </wps:bodyPr>
                      </wps:wsp>
                      <wps:wsp>
                        <wps:cNvPr id="13" name="Text Box 14"/>
                        <wps:cNvSpPr txBox="1">
                          <a:spLocks noChangeArrowheads="1"/>
                        </wps:cNvSpPr>
                        <wps:spPr bwMode="auto">
                          <a:xfrm>
                            <a:off x="138" y="716"/>
                            <a:ext cx="519" cy="8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C32385" w14:textId="77777777" w:rsidR="003E6A84" w:rsidRDefault="003E6A84" w:rsidP="008534BE">
                              <w:pPr>
                                <w:spacing w:before="2"/>
                                <w:rPr>
                                  <w:rFonts w:ascii="Cambria"/>
                                  <w:sz w:val="18"/>
                                </w:rPr>
                              </w:pPr>
                              <w:r>
                                <w:rPr>
                                  <w:rFonts w:ascii="Cambria"/>
                                  <w:color w:val="585858"/>
                                  <w:sz w:val="18"/>
                                </w:rPr>
                                <w:t>4.50%</w:t>
                              </w:r>
                            </w:p>
                            <w:p w14:paraId="5A369D6D" w14:textId="77777777" w:rsidR="003E6A84" w:rsidRDefault="003E6A84" w:rsidP="008534BE">
                              <w:pPr>
                                <w:spacing w:before="114"/>
                                <w:rPr>
                                  <w:rFonts w:ascii="Cambria"/>
                                  <w:sz w:val="18"/>
                                </w:rPr>
                              </w:pPr>
                              <w:r>
                                <w:rPr>
                                  <w:rFonts w:ascii="Cambria"/>
                                  <w:color w:val="585858"/>
                                  <w:sz w:val="18"/>
                                </w:rPr>
                                <w:t>4.00%</w:t>
                              </w:r>
                            </w:p>
                            <w:p w14:paraId="7C423F07" w14:textId="77777777" w:rsidR="003E6A84" w:rsidRDefault="003E6A84" w:rsidP="008534BE">
                              <w:pPr>
                                <w:spacing w:before="114"/>
                                <w:rPr>
                                  <w:rFonts w:ascii="Cambria"/>
                                  <w:sz w:val="18"/>
                                </w:rPr>
                              </w:pPr>
                              <w:r>
                                <w:rPr>
                                  <w:rFonts w:ascii="Cambria"/>
                                  <w:color w:val="585858"/>
                                  <w:sz w:val="18"/>
                                </w:rPr>
                                <w:t>3.50%</w:t>
                              </w:r>
                            </w:p>
                          </w:txbxContent>
                        </wps:txbx>
                        <wps:bodyPr rot="0" vert="horz" wrap="square" lIns="0" tIns="0" rIns="0" bIns="0" anchor="t" anchorCtr="0" upright="1">
                          <a:noAutofit/>
                        </wps:bodyPr>
                      </wps:wsp>
                      <wps:wsp>
                        <wps:cNvPr id="14" name="Text Box 15"/>
                        <wps:cNvSpPr txBox="1">
                          <a:spLocks noChangeArrowheads="1"/>
                        </wps:cNvSpPr>
                        <wps:spPr bwMode="auto">
                          <a:xfrm>
                            <a:off x="6026" y="1172"/>
                            <a:ext cx="524"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41F330" w14:textId="77777777" w:rsidR="003E6A84" w:rsidRDefault="003E6A84" w:rsidP="008534BE">
                              <w:pPr>
                                <w:spacing w:before="2"/>
                                <w:rPr>
                                  <w:rFonts w:ascii="Cambria"/>
                                  <w:sz w:val="18"/>
                                </w:rPr>
                              </w:pPr>
                              <w:r>
                                <w:rPr>
                                  <w:rFonts w:ascii="Cambria"/>
                                  <w:color w:val="404040"/>
                                  <w:sz w:val="18"/>
                                </w:rPr>
                                <w:t>3.81%</w:t>
                              </w:r>
                            </w:p>
                          </w:txbxContent>
                        </wps:txbx>
                        <wps:bodyPr rot="0" vert="horz" wrap="square" lIns="0" tIns="0" rIns="0" bIns="0" anchor="t" anchorCtr="0" upright="1">
                          <a:noAutofit/>
                        </wps:bodyPr>
                      </wps:wsp>
                      <wps:wsp>
                        <wps:cNvPr id="15" name="Text Box 16"/>
                        <wps:cNvSpPr txBox="1">
                          <a:spLocks noChangeArrowheads="1"/>
                        </wps:cNvSpPr>
                        <wps:spPr bwMode="auto">
                          <a:xfrm>
                            <a:off x="138" y="1690"/>
                            <a:ext cx="519" cy="2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637A9B" w14:textId="77777777" w:rsidR="003E6A84" w:rsidRDefault="003E6A84" w:rsidP="008534BE">
                              <w:pPr>
                                <w:spacing w:before="2"/>
                                <w:rPr>
                                  <w:rFonts w:ascii="Cambria"/>
                                  <w:sz w:val="18"/>
                                </w:rPr>
                              </w:pPr>
                              <w:r>
                                <w:rPr>
                                  <w:rFonts w:ascii="Cambria"/>
                                  <w:color w:val="585858"/>
                                  <w:sz w:val="18"/>
                                </w:rPr>
                                <w:t>3.00%</w:t>
                              </w:r>
                            </w:p>
                            <w:p w14:paraId="37637476" w14:textId="77777777" w:rsidR="003E6A84" w:rsidRDefault="003E6A84" w:rsidP="008534BE">
                              <w:pPr>
                                <w:spacing w:before="114"/>
                                <w:rPr>
                                  <w:rFonts w:ascii="Cambria"/>
                                  <w:sz w:val="18"/>
                                </w:rPr>
                              </w:pPr>
                              <w:r>
                                <w:rPr>
                                  <w:rFonts w:ascii="Cambria"/>
                                  <w:color w:val="585858"/>
                                  <w:sz w:val="18"/>
                                </w:rPr>
                                <w:t>2.50%</w:t>
                              </w:r>
                            </w:p>
                            <w:p w14:paraId="7D7798C6" w14:textId="77777777" w:rsidR="003E6A84" w:rsidRDefault="003E6A84" w:rsidP="008534BE">
                              <w:pPr>
                                <w:spacing w:before="114"/>
                                <w:rPr>
                                  <w:rFonts w:ascii="Cambria"/>
                                  <w:sz w:val="18"/>
                                </w:rPr>
                              </w:pPr>
                              <w:r>
                                <w:rPr>
                                  <w:rFonts w:ascii="Cambria"/>
                                  <w:color w:val="585858"/>
                                  <w:sz w:val="18"/>
                                </w:rPr>
                                <w:t>2.00%</w:t>
                              </w:r>
                            </w:p>
                            <w:p w14:paraId="702CCFD3" w14:textId="77777777" w:rsidR="003E6A84" w:rsidRDefault="003E6A84" w:rsidP="008534BE">
                              <w:pPr>
                                <w:spacing w:before="114"/>
                                <w:rPr>
                                  <w:rFonts w:ascii="Cambria"/>
                                  <w:sz w:val="18"/>
                                </w:rPr>
                              </w:pPr>
                              <w:r>
                                <w:rPr>
                                  <w:rFonts w:ascii="Cambria"/>
                                  <w:color w:val="585858"/>
                                  <w:sz w:val="18"/>
                                </w:rPr>
                                <w:t>1.50%</w:t>
                              </w:r>
                            </w:p>
                            <w:p w14:paraId="022DC113" w14:textId="77777777" w:rsidR="003E6A84" w:rsidRDefault="003E6A84" w:rsidP="008534BE">
                              <w:pPr>
                                <w:spacing w:before="114"/>
                                <w:rPr>
                                  <w:rFonts w:ascii="Cambria"/>
                                  <w:sz w:val="18"/>
                                </w:rPr>
                              </w:pPr>
                              <w:r>
                                <w:rPr>
                                  <w:rFonts w:ascii="Cambria"/>
                                  <w:color w:val="585858"/>
                                  <w:sz w:val="18"/>
                                </w:rPr>
                                <w:t>1.00%</w:t>
                              </w:r>
                            </w:p>
                            <w:p w14:paraId="3054AD47" w14:textId="77777777" w:rsidR="003E6A84" w:rsidRDefault="003E6A84" w:rsidP="008534BE">
                              <w:pPr>
                                <w:spacing w:before="114"/>
                                <w:rPr>
                                  <w:rFonts w:ascii="Cambria"/>
                                  <w:sz w:val="18"/>
                                </w:rPr>
                              </w:pPr>
                              <w:r>
                                <w:rPr>
                                  <w:rFonts w:ascii="Cambria"/>
                                  <w:color w:val="585858"/>
                                  <w:sz w:val="18"/>
                                </w:rPr>
                                <w:t>0.50%</w:t>
                              </w:r>
                            </w:p>
                            <w:p w14:paraId="3B883930" w14:textId="77777777" w:rsidR="003E6A84" w:rsidRDefault="003E6A84" w:rsidP="008534BE">
                              <w:pPr>
                                <w:spacing w:before="113"/>
                                <w:rPr>
                                  <w:rFonts w:ascii="Cambria"/>
                                  <w:sz w:val="18"/>
                                </w:rPr>
                              </w:pPr>
                              <w:r>
                                <w:rPr>
                                  <w:rFonts w:ascii="Cambria"/>
                                  <w:color w:val="585858"/>
                                  <w:sz w:val="18"/>
                                </w:rPr>
                                <w:t>0.00%</w:t>
                              </w:r>
                            </w:p>
                          </w:txbxContent>
                        </wps:txbx>
                        <wps:bodyPr rot="0" vert="horz" wrap="square" lIns="0" tIns="0" rIns="0" bIns="0" anchor="t" anchorCtr="0" upright="1">
                          <a:noAutofit/>
                        </wps:bodyPr>
                      </wps:wsp>
                      <wps:wsp>
                        <wps:cNvPr id="16" name="Text Box 17"/>
                        <wps:cNvSpPr txBox="1">
                          <a:spLocks noChangeArrowheads="1"/>
                        </wps:cNvSpPr>
                        <wps:spPr bwMode="auto">
                          <a:xfrm>
                            <a:off x="2373" y="1835"/>
                            <a:ext cx="524"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0E1556" w14:textId="77777777" w:rsidR="003E6A84" w:rsidRDefault="003E6A84" w:rsidP="008534BE">
                              <w:pPr>
                                <w:spacing w:before="2"/>
                                <w:rPr>
                                  <w:rFonts w:ascii="Cambria"/>
                                  <w:sz w:val="18"/>
                                </w:rPr>
                              </w:pPr>
                              <w:r>
                                <w:rPr>
                                  <w:rFonts w:ascii="Cambria"/>
                                  <w:color w:val="404040"/>
                                  <w:sz w:val="18"/>
                                </w:rPr>
                                <w:t>2.79%</w:t>
                              </w:r>
                            </w:p>
                          </w:txbxContent>
                        </wps:txbx>
                        <wps:bodyPr rot="0" vert="horz" wrap="square" lIns="0" tIns="0" rIns="0" bIns="0" anchor="t" anchorCtr="0" upright="1">
                          <a:noAutofit/>
                        </wps:bodyPr>
                      </wps:wsp>
                      <wps:wsp>
                        <wps:cNvPr id="17" name="Text Box 18"/>
                        <wps:cNvSpPr txBox="1">
                          <a:spLocks noChangeArrowheads="1"/>
                        </wps:cNvSpPr>
                        <wps:spPr bwMode="auto">
                          <a:xfrm>
                            <a:off x="4808" y="2913"/>
                            <a:ext cx="524"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5AA510" w14:textId="77777777" w:rsidR="003E6A84" w:rsidRDefault="003E6A84" w:rsidP="008534BE">
                              <w:pPr>
                                <w:spacing w:before="2"/>
                                <w:rPr>
                                  <w:rFonts w:ascii="Cambria"/>
                                  <w:sz w:val="18"/>
                                </w:rPr>
                              </w:pPr>
                              <w:r>
                                <w:rPr>
                                  <w:rFonts w:ascii="Cambria"/>
                                  <w:color w:val="404040"/>
                                  <w:sz w:val="18"/>
                                </w:rPr>
                                <w:t>1.13%</w:t>
                              </w:r>
                            </w:p>
                          </w:txbxContent>
                        </wps:txbx>
                        <wps:bodyPr rot="0" vert="horz" wrap="square" lIns="0" tIns="0" rIns="0" bIns="0" anchor="t" anchorCtr="0" upright="1">
                          <a:noAutofit/>
                        </wps:bodyPr>
                      </wps:wsp>
                      <wps:wsp>
                        <wps:cNvPr id="18" name="Text Box 19"/>
                        <wps:cNvSpPr txBox="1">
                          <a:spLocks noChangeArrowheads="1"/>
                        </wps:cNvSpPr>
                        <wps:spPr bwMode="auto">
                          <a:xfrm>
                            <a:off x="1155" y="3264"/>
                            <a:ext cx="525"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C4ADD8" w14:textId="77777777" w:rsidR="003E6A84" w:rsidRDefault="003E6A84" w:rsidP="008534BE">
                              <w:pPr>
                                <w:spacing w:before="2"/>
                                <w:rPr>
                                  <w:rFonts w:ascii="Cambria"/>
                                  <w:sz w:val="18"/>
                                </w:rPr>
                              </w:pPr>
                              <w:r>
                                <w:rPr>
                                  <w:rFonts w:ascii="Cambria"/>
                                  <w:color w:val="404040"/>
                                  <w:sz w:val="18"/>
                                </w:rPr>
                                <w:t>0.59%</w:t>
                              </w:r>
                            </w:p>
                          </w:txbxContent>
                        </wps:txbx>
                        <wps:bodyPr rot="0" vert="horz" wrap="square" lIns="0" tIns="0" rIns="0" bIns="0" anchor="t" anchorCtr="0" upright="1">
                          <a:noAutofit/>
                        </wps:bodyPr>
                      </wps:wsp>
                      <wps:wsp>
                        <wps:cNvPr id="19" name="Text Box 20"/>
                        <wps:cNvSpPr txBox="1">
                          <a:spLocks noChangeArrowheads="1"/>
                        </wps:cNvSpPr>
                        <wps:spPr bwMode="auto">
                          <a:xfrm>
                            <a:off x="3591" y="3128"/>
                            <a:ext cx="524"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C9CC10" w14:textId="77777777" w:rsidR="003E6A84" w:rsidRDefault="003E6A84" w:rsidP="008534BE">
                              <w:pPr>
                                <w:spacing w:before="2"/>
                                <w:rPr>
                                  <w:rFonts w:ascii="Cambria"/>
                                  <w:sz w:val="18"/>
                                </w:rPr>
                              </w:pPr>
                              <w:r>
                                <w:rPr>
                                  <w:rFonts w:ascii="Cambria"/>
                                  <w:color w:val="404040"/>
                                  <w:sz w:val="18"/>
                                </w:rPr>
                                <w:t>0.80%</w:t>
                              </w:r>
                            </w:p>
                          </w:txbxContent>
                        </wps:txbx>
                        <wps:bodyPr rot="0" vert="horz" wrap="square" lIns="0" tIns="0" rIns="0" bIns="0" anchor="t" anchorCtr="0" upright="1">
                          <a:noAutofit/>
                        </wps:bodyPr>
                      </wps:wsp>
                      <wps:wsp>
                        <wps:cNvPr id="20" name="Text Box 21"/>
                        <wps:cNvSpPr txBox="1">
                          <a:spLocks noChangeArrowheads="1"/>
                        </wps:cNvSpPr>
                        <wps:spPr bwMode="auto">
                          <a:xfrm>
                            <a:off x="954" y="3867"/>
                            <a:ext cx="5867"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CCD8BF" w14:textId="66C87D86" w:rsidR="003E6A84" w:rsidRDefault="003E6A84" w:rsidP="008534BE">
                              <w:pPr>
                                <w:tabs>
                                  <w:tab w:val="left" w:pos="1217"/>
                                  <w:tab w:val="left" w:pos="2435"/>
                                  <w:tab w:val="left" w:pos="3653"/>
                                  <w:tab w:val="left" w:pos="4800"/>
                                </w:tabs>
                                <w:spacing w:before="2"/>
                                <w:rPr>
                                  <w:rFonts w:ascii="Cambria"/>
                                  <w:sz w:val="18"/>
                                </w:rPr>
                              </w:pPr>
                              <w:r>
                                <w:rPr>
                                  <w:rFonts w:ascii="Cambria"/>
                                  <w:color w:val="585858"/>
                                  <w:sz w:val="18"/>
                                  <w:lang w:val="id-ID"/>
                                </w:rPr>
                                <w:t>Testing-</w:t>
                              </w:r>
                              <w:r>
                                <w:rPr>
                                  <w:rFonts w:ascii="Cambria"/>
                                  <w:color w:val="585858"/>
                                  <w:spacing w:val="-4"/>
                                  <w:sz w:val="18"/>
                                </w:rPr>
                                <w:t xml:space="preserve"> </w:t>
                              </w:r>
                              <w:r>
                                <w:rPr>
                                  <w:rFonts w:ascii="Cambria"/>
                                  <w:color w:val="585858"/>
                                  <w:sz w:val="18"/>
                                </w:rPr>
                                <w:t>1</w:t>
                              </w:r>
                              <w:r>
                                <w:rPr>
                                  <w:rFonts w:ascii="Cambria"/>
                                  <w:color w:val="585858"/>
                                  <w:sz w:val="18"/>
                                </w:rPr>
                                <w:tab/>
                              </w:r>
                              <w:r>
                                <w:rPr>
                                  <w:rFonts w:ascii="Cambria"/>
                                  <w:color w:val="585858"/>
                                  <w:sz w:val="18"/>
                                  <w:lang w:val="id-ID"/>
                                </w:rPr>
                                <w:t xml:space="preserve">      Testing-</w:t>
                              </w:r>
                              <w:r>
                                <w:rPr>
                                  <w:rFonts w:ascii="Cambria"/>
                                  <w:color w:val="585858"/>
                                  <w:spacing w:val="-2"/>
                                  <w:sz w:val="18"/>
                                </w:rPr>
                                <w:t xml:space="preserve"> </w:t>
                              </w:r>
                              <w:r>
                                <w:rPr>
                                  <w:rFonts w:ascii="Cambria"/>
                                  <w:color w:val="585858"/>
                                  <w:sz w:val="18"/>
                                </w:rPr>
                                <w:t>2</w:t>
                              </w:r>
                              <w:r>
                                <w:rPr>
                                  <w:rFonts w:ascii="Cambria"/>
                                  <w:color w:val="585858"/>
                                  <w:sz w:val="18"/>
                                </w:rPr>
                                <w:tab/>
                              </w:r>
                              <w:r>
                                <w:rPr>
                                  <w:rFonts w:ascii="Cambria"/>
                                  <w:color w:val="585858"/>
                                  <w:sz w:val="18"/>
                                  <w:lang w:val="id-ID"/>
                                </w:rPr>
                                <w:t xml:space="preserve">          Testing-</w:t>
                              </w:r>
                              <w:r>
                                <w:rPr>
                                  <w:rFonts w:ascii="Cambria"/>
                                  <w:color w:val="585858"/>
                                  <w:spacing w:val="-2"/>
                                  <w:sz w:val="18"/>
                                </w:rPr>
                                <w:t xml:space="preserve"> </w:t>
                              </w:r>
                              <w:r>
                                <w:rPr>
                                  <w:rFonts w:ascii="Cambria"/>
                                  <w:color w:val="585858"/>
                                  <w:sz w:val="18"/>
                                </w:rPr>
                                <w:t>3</w:t>
                              </w:r>
                              <w:r>
                                <w:rPr>
                                  <w:rFonts w:ascii="Cambria"/>
                                  <w:color w:val="585858"/>
                                  <w:sz w:val="18"/>
                                </w:rPr>
                                <w:tab/>
                              </w:r>
                              <w:r>
                                <w:rPr>
                                  <w:rFonts w:ascii="Cambria"/>
                                  <w:color w:val="585858"/>
                                  <w:sz w:val="18"/>
                                  <w:lang w:val="id-ID"/>
                                </w:rPr>
                                <w:t xml:space="preserve">             Testing-</w:t>
                              </w:r>
                              <w:r>
                                <w:rPr>
                                  <w:rFonts w:ascii="Cambria"/>
                                  <w:color w:val="585858"/>
                                  <w:spacing w:val="-2"/>
                                  <w:sz w:val="18"/>
                                </w:rPr>
                                <w:t xml:space="preserve"> </w:t>
                              </w:r>
                              <w:r>
                                <w:rPr>
                                  <w:rFonts w:ascii="Cambria"/>
                                  <w:color w:val="585858"/>
                                  <w:sz w:val="18"/>
                                </w:rPr>
                                <w:t>4</w:t>
                              </w:r>
                              <w:r>
                                <w:rPr>
                                  <w:rFonts w:ascii="Cambria"/>
                                  <w:color w:val="585858"/>
                                  <w:sz w:val="18"/>
                                </w:rPr>
                                <w:tab/>
                              </w:r>
                              <w:r>
                                <w:rPr>
                                  <w:rFonts w:ascii="Cambria"/>
                                  <w:color w:val="585858"/>
                                  <w:sz w:val="18"/>
                                  <w:lang w:val="id-ID"/>
                                </w:rPr>
                                <w:t xml:space="preserve">            Testing-</w:t>
                              </w:r>
                              <w:r>
                                <w:rPr>
                                  <w:rFonts w:ascii="Cambria"/>
                                  <w:color w:val="585858"/>
                                  <w:spacing w:val="-4"/>
                                  <w:sz w:val="18"/>
                                </w:rPr>
                                <w:t xml:space="preserve"> </w:t>
                              </w:r>
                              <w:r>
                                <w:rPr>
                                  <w:rFonts w:ascii="Cambria"/>
                                  <w:color w:val="585858"/>
                                  <w:sz w:val="18"/>
                                </w:rPr>
                                <w:t>5</w:t>
                              </w:r>
                            </w:p>
                          </w:txbxContent>
                        </wps:txbx>
                        <wps:bodyPr rot="0" vert="horz" wrap="square" lIns="0" tIns="0" rIns="0" bIns="0" anchor="t" anchorCtr="0" upright="1">
                          <a:noAutofit/>
                        </wps:bodyPr>
                      </wps:wsp>
                    </wpg:wgp>
                  </a:graphicData>
                </a:graphic>
              </wp:inline>
            </w:drawing>
          </mc:Choice>
          <mc:Fallback>
            <w:pict>
              <v:group w14:anchorId="4749F1A2" id="Group 5" o:spid="_x0000_s1026" style="width:398.95pt;height:210.75pt;mso-position-horizontal-relative:char;mso-position-vertical-relative:line" coordorigin="7,7" coordsize="7095,4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">
                <v:shape id="AutoShape 8" o:spid="_x0000_s1027" style="position:absolute;left:796;top:1479;width:6087;height:1949;visibility:visible;mso-wrap-style:square;v-text-anchor:top" coordsize="6087,1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" path="m,1949r6087,m,1623r6087,m,1301r6087,m,975r6087,m,648r6087,m,327r6087,m,l6087,e" filled="f" strokecolor="#d9d9d9">
                  <v:path arrowok="t" o:connecttype="custom" o:connectlocs="0,3428;6087,3428;0,3102;6087,3102;0,2780;6087,2780;0,2454;6087,2454;0,2127;6087,2127;0,1806;6087,1806;0,1479;6087,1479" o:connectangles="0,0,0,0,0,0,0,0,0,0,0,0,0,0"/>
                </v:shape>
                <v:shape id="AutoShape 9" o:spid="_x0000_s1028" style="position:absolute;left:1381;top:1260;width:4917;height:2129;visibility:visible;mso-wrap-style:square;v-text-anchor:top" coordsize="4917,2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" path="m1241,694l30,2115r16,13l1242,724r27,l1241,694xm1239,634l,2089r15,13l1240,664r28,l1239,634xm1269,724r-27,l2449,2003r124,-22l2456,1981,1269,724xm4900,23l3680,1768,2456,1981r117,l3692,1787,4917,34,4900,23xm1268,664r-28,l2463,1960r124,-22l2471,1938,1268,664xm4867,l3657,1732,2471,1938r116,l3668,1750,4884,11,4867,xe" fillcolor="#4f81bc" stroked="f">
                  <v:path arrowok="t" o:connecttype="custom" o:connectlocs="1241,1955;30,3376;46,3389;1242,1985;1269,1985;1241,1955;1239,1895;0,3350;15,3363;1240,1925;1268,1925;1239,1895;1269,1985;1242,1985;2449,3264;2573,3242;2456,3242;1269,1985;4900,1284;3680,3029;2456,3242;2573,3242;3692,3048;4917,1295;4900,1284;1268,1925;1240,1925;2463,3221;2587,3199;2471,3199;1268,1925;4867,1261;3657,2993;2471,3199;2587,3199;3668,3011;4884,1272;4867,1261" o:connectangles="0,0,0,0,0,0,0,0,0,0,0,0,0,0,0,0,0,0,0,0,0,0,0,0,0,0,0,0,0,0,0,0,0,0,0,0,0,0"/>
                </v:shape>
                <v:shape id="AutoShape 10" o:spid="_x0000_s1029" style="position:absolute;left:796;top:829;width:6087;height:324;visibility:visible;mso-wrap-style:square;v-text-anchor:top" coordsize="608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" path="m,324r6087,m,l6087,e" filled="f" strokecolor="#d9d9d9">
                  <v:path arrowok="t" o:connecttype="custom" o:connectlocs="0,1153;6087,1153;0,829;6087,829" o:connectangles="0,0,0,0"/>
                </v:shape>
                <v:line id="Line 11" o:spid="_x0000_s1030" style="position:absolute;visibility:visible;mso-wrap-style:square" from="796,3753" to="6883,3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" strokecolor="#d9d9d9" strokeweight=".25pt"/>
                <v:rect id="Rectangle 12" o:spid="_x0000_s1031" style="position:absolute;left:7;top:7;width:7095;height:4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" filled="f" strokecolor="#d9d9d9"/>
                <v:shapetype id="_x0000_t202" coordsize="21600,21600" o:spt="202" path="m,l,21600r21600,l21600,xe">
                  <v:stroke joinstyle="miter"/>
                  <v:path gradientshapeok="t" o:connecttype="rect"/>
                </v:shapetype>
                <v:shape id="Text Box 13" o:spid="_x0000_s1032" type="#_x0000_t202" style="position:absolute;left:2632;top:157;width:1844;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" filled="f" stroked="f">
                  <v:textbox inset="0,0,0,0">
                    <w:txbxContent>
                      <w:p w14:paraId="5BC9352B" w14:textId="7178A15C" w:rsidR="003E6A84" w:rsidRDefault="003E6A84" w:rsidP="008534BE">
                        <w:pPr>
                          <w:rPr>
                            <w:rFonts w:ascii="Cambria"/>
                            <w:b/>
                            <w:sz w:val="36"/>
                          </w:rPr>
                        </w:pPr>
                        <w:r>
                          <w:rPr>
                            <w:rFonts w:ascii="Cambria"/>
                            <w:b/>
                            <w:color w:val="7E7E7E"/>
                            <w:spacing w:val="22"/>
                            <w:sz w:val="36"/>
                          </w:rPr>
                          <w:t>S</w:t>
                        </w:r>
                        <w:r>
                          <w:rPr>
                            <w:rFonts w:ascii="Cambria"/>
                            <w:b/>
                            <w:color w:val="7E7E7E"/>
                            <w:spacing w:val="22"/>
                            <w:sz w:val="36"/>
                            <w:lang w:val="id-ID"/>
                          </w:rPr>
                          <w:t>A</w:t>
                        </w:r>
                        <w:r>
                          <w:rPr>
                            <w:rFonts w:ascii="Cambria"/>
                            <w:b/>
                            <w:color w:val="7E7E7E"/>
                            <w:spacing w:val="22"/>
                            <w:sz w:val="36"/>
                          </w:rPr>
                          <w:t>MP</w:t>
                        </w:r>
                        <w:r>
                          <w:rPr>
                            <w:rFonts w:ascii="Cambria"/>
                            <w:b/>
                            <w:color w:val="7E7E7E"/>
                            <w:spacing w:val="22"/>
                            <w:sz w:val="36"/>
                            <w:lang w:val="id-ID"/>
                          </w:rPr>
                          <w:t>LE</w:t>
                        </w:r>
                        <w:r>
                          <w:rPr>
                            <w:rFonts w:ascii="Cambria"/>
                            <w:b/>
                            <w:color w:val="7E7E7E"/>
                            <w:spacing w:val="72"/>
                            <w:sz w:val="36"/>
                          </w:rPr>
                          <w:t xml:space="preserve"> </w:t>
                        </w:r>
                        <w:r>
                          <w:rPr>
                            <w:rFonts w:ascii="Cambria"/>
                            <w:b/>
                            <w:color w:val="7E7E7E"/>
                            <w:sz w:val="36"/>
                          </w:rPr>
                          <w:t>1</w:t>
                        </w:r>
                      </w:p>
                    </w:txbxContent>
                  </v:textbox>
                </v:shape>
                <v:shape id="Text Box 14" o:spid="_x0000_s1033" type="#_x0000_t202" style="position:absolute;left:138;top:716;width:519;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75C32385" w14:textId="77777777" w:rsidR="003E6A84" w:rsidRDefault="003E6A84" w:rsidP="008534BE">
                        <w:pPr>
                          <w:spacing w:before="2"/>
                          <w:rPr>
                            <w:rFonts w:ascii="Cambria"/>
                            <w:sz w:val="18"/>
                          </w:rPr>
                        </w:pPr>
                        <w:r>
                          <w:rPr>
                            <w:rFonts w:ascii="Cambria"/>
                            <w:color w:val="585858"/>
                            <w:sz w:val="18"/>
                          </w:rPr>
                          <w:t>4.50%</w:t>
                        </w:r>
                      </w:p>
                      <w:p w14:paraId="5A369D6D" w14:textId="77777777" w:rsidR="003E6A84" w:rsidRDefault="003E6A84" w:rsidP="008534BE">
                        <w:pPr>
                          <w:spacing w:before="114"/>
                          <w:rPr>
                            <w:rFonts w:ascii="Cambria"/>
                            <w:sz w:val="18"/>
                          </w:rPr>
                        </w:pPr>
                        <w:r>
                          <w:rPr>
                            <w:rFonts w:ascii="Cambria"/>
                            <w:color w:val="585858"/>
                            <w:sz w:val="18"/>
                          </w:rPr>
                          <w:t>4.00%</w:t>
                        </w:r>
                      </w:p>
                      <w:p w14:paraId="7C423F07" w14:textId="77777777" w:rsidR="003E6A84" w:rsidRDefault="003E6A84" w:rsidP="008534BE">
                        <w:pPr>
                          <w:spacing w:before="114"/>
                          <w:rPr>
                            <w:rFonts w:ascii="Cambria"/>
                            <w:sz w:val="18"/>
                          </w:rPr>
                        </w:pPr>
                        <w:r>
                          <w:rPr>
                            <w:rFonts w:ascii="Cambria"/>
                            <w:color w:val="585858"/>
                            <w:sz w:val="18"/>
                          </w:rPr>
                          <w:t>3.50%</w:t>
                        </w:r>
                      </w:p>
                    </w:txbxContent>
                  </v:textbox>
                </v:shape>
                <v:shape id="Text Box 15" o:spid="_x0000_s1034" type="#_x0000_t202" style="position:absolute;left:6026;top:1172;width:52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qS0wQAAANsAAAAPAAAAZHJzL2Rvd25yZXYueG1sRE9Ni8Iw&#10;EL0v+B/CCN7W1E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GoCpLTBAAAA2wAAAA8AAAAA&#10;AAAAAAAAAAAABwIAAGRycy9kb3ducmV2LnhtbFBLBQYAAAAAAwADALcAAAD1AgAAAAA=&#10;" filled="f" stroked="f">
                  <v:textbox inset="0,0,0,0">
                    <w:txbxContent>
                      <w:p w14:paraId="7D41F330" w14:textId="77777777" w:rsidR="003E6A84" w:rsidRDefault="003E6A84" w:rsidP="008534BE">
                        <w:pPr>
                          <w:spacing w:before="2"/>
                          <w:rPr>
                            <w:rFonts w:ascii="Cambria"/>
                            <w:sz w:val="18"/>
                          </w:rPr>
                        </w:pPr>
                        <w:r>
                          <w:rPr>
                            <w:rFonts w:ascii="Cambria"/>
                            <w:color w:val="404040"/>
                            <w:sz w:val="18"/>
                          </w:rPr>
                          <w:t>3.81%</w:t>
                        </w:r>
                      </w:p>
                    </w:txbxContent>
                  </v:textbox>
                </v:shape>
                <v:shape id="Text Box 16" o:spid="_x0000_s1035" type="#_x0000_t202" style="position:absolute;left:138;top:1690;width:519;height:2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vwQAAANsAAAAPAAAAZHJzL2Rvd25yZXYueG1sRE9Ni8Iw&#10;EL0v+B/CCN7W1AVl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AVOAS/BAAAA2wAAAA8AAAAA&#10;AAAAAAAAAAAABwIAAGRycy9kb3ducmV2LnhtbFBLBQYAAAAAAwADALcAAAD1AgAAAAA=&#10;" filled="f" stroked="f">
                  <v:textbox inset="0,0,0,0">
                    <w:txbxContent>
                      <w:p w14:paraId="44637A9B" w14:textId="77777777" w:rsidR="003E6A84" w:rsidRDefault="003E6A84" w:rsidP="008534BE">
                        <w:pPr>
                          <w:spacing w:before="2"/>
                          <w:rPr>
                            <w:rFonts w:ascii="Cambria"/>
                            <w:sz w:val="18"/>
                          </w:rPr>
                        </w:pPr>
                        <w:r>
                          <w:rPr>
                            <w:rFonts w:ascii="Cambria"/>
                            <w:color w:val="585858"/>
                            <w:sz w:val="18"/>
                          </w:rPr>
                          <w:t>3.00%</w:t>
                        </w:r>
                      </w:p>
                      <w:p w14:paraId="37637476" w14:textId="77777777" w:rsidR="003E6A84" w:rsidRDefault="003E6A84" w:rsidP="008534BE">
                        <w:pPr>
                          <w:spacing w:before="114"/>
                          <w:rPr>
                            <w:rFonts w:ascii="Cambria"/>
                            <w:sz w:val="18"/>
                          </w:rPr>
                        </w:pPr>
                        <w:r>
                          <w:rPr>
                            <w:rFonts w:ascii="Cambria"/>
                            <w:color w:val="585858"/>
                            <w:sz w:val="18"/>
                          </w:rPr>
                          <w:t>2.50%</w:t>
                        </w:r>
                      </w:p>
                      <w:p w14:paraId="7D7798C6" w14:textId="77777777" w:rsidR="003E6A84" w:rsidRDefault="003E6A84" w:rsidP="008534BE">
                        <w:pPr>
                          <w:spacing w:before="114"/>
                          <w:rPr>
                            <w:rFonts w:ascii="Cambria"/>
                            <w:sz w:val="18"/>
                          </w:rPr>
                        </w:pPr>
                        <w:r>
                          <w:rPr>
                            <w:rFonts w:ascii="Cambria"/>
                            <w:color w:val="585858"/>
                            <w:sz w:val="18"/>
                          </w:rPr>
                          <w:t>2.00%</w:t>
                        </w:r>
                      </w:p>
                      <w:p w14:paraId="702CCFD3" w14:textId="77777777" w:rsidR="003E6A84" w:rsidRDefault="003E6A84" w:rsidP="008534BE">
                        <w:pPr>
                          <w:spacing w:before="114"/>
                          <w:rPr>
                            <w:rFonts w:ascii="Cambria"/>
                            <w:sz w:val="18"/>
                          </w:rPr>
                        </w:pPr>
                        <w:r>
                          <w:rPr>
                            <w:rFonts w:ascii="Cambria"/>
                            <w:color w:val="585858"/>
                            <w:sz w:val="18"/>
                          </w:rPr>
                          <w:t>1.50%</w:t>
                        </w:r>
                      </w:p>
                      <w:p w14:paraId="022DC113" w14:textId="77777777" w:rsidR="003E6A84" w:rsidRDefault="003E6A84" w:rsidP="008534BE">
                        <w:pPr>
                          <w:spacing w:before="114"/>
                          <w:rPr>
                            <w:rFonts w:ascii="Cambria"/>
                            <w:sz w:val="18"/>
                          </w:rPr>
                        </w:pPr>
                        <w:r>
                          <w:rPr>
                            <w:rFonts w:ascii="Cambria"/>
                            <w:color w:val="585858"/>
                            <w:sz w:val="18"/>
                          </w:rPr>
                          <w:t>1.00%</w:t>
                        </w:r>
                      </w:p>
                      <w:p w14:paraId="3054AD47" w14:textId="77777777" w:rsidR="003E6A84" w:rsidRDefault="003E6A84" w:rsidP="008534BE">
                        <w:pPr>
                          <w:spacing w:before="114"/>
                          <w:rPr>
                            <w:rFonts w:ascii="Cambria"/>
                            <w:sz w:val="18"/>
                          </w:rPr>
                        </w:pPr>
                        <w:r>
                          <w:rPr>
                            <w:rFonts w:ascii="Cambria"/>
                            <w:color w:val="585858"/>
                            <w:sz w:val="18"/>
                          </w:rPr>
                          <w:t>0.50%</w:t>
                        </w:r>
                      </w:p>
                      <w:p w14:paraId="3B883930" w14:textId="77777777" w:rsidR="003E6A84" w:rsidRDefault="003E6A84" w:rsidP="008534BE">
                        <w:pPr>
                          <w:spacing w:before="113"/>
                          <w:rPr>
                            <w:rFonts w:ascii="Cambria"/>
                            <w:sz w:val="18"/>
                          </w:rPr>
                        </w:pPr>
                        <w:r>
                          <w:rPr>
                            <w:rFonts w:ascii="Cambria"/>
                            <w:color w:val="585858"/>
                            <w:sz w:val="18"/>
                          </w:rPr>
                          <w:t>0.00%</w:t>
                        </w:r>
                      </w:p>
                    </w:txbxContent>
                  </v:textbox>
                </v:shape>
                <v:shape id="Text Box 17" o:spid="_x0000_s1036" type="#_x0000_t202" style="position:absolute;left:2373;top:1835;width:52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420E1556" w14:textId="77777777" w:rsidR="003E6A84" w:rsidRDefault="003E6A84" w:rsidP="008534BE">
                        <w:pPr>
                          <w:spacing w:before="2"/>
                          <w:rPr>
                            <w:rFonts w:ascii="Cambria"/>
                            <w:sz w:val="18"/>
                          </w:rPr>
                        </w:pPr>
                        <w:r>
                          <w:rPr>
                            <w:rFonts w:ascii="Cambria"/>
                            <w:color w:val="404040"/>
                            <w:sz w:val="18"/>
                          </w:rPr>
                          <w:t>2.79%</w:t>
                        </w:r>
                      </w:p>
                    </w:txbxContent>
                  </v:textbox>
                </v:shape>
                <v:shape id="Text Box 18" o:spid="_x0000_s1037" type="#_x0000_t202" style="position:absolute;left:4808;top:2913;width:52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" filled="f" stroked="f">
                  <v:textbox inset="0,0,0,0">
                    <w:txbxContent>
                      <w:p w14:paraId="325AA510" w14:textId="77777777" w:rsidR="003E6A84" w:rsidRDefault="003E6A84" w:rsidP="008534BE">
                        <w:pPr>
                          <w:spacing w:before="2"/>
                          <w:rPr>
                            <w:rFonts w:ascii="Cambria"/>
                            <w:sz w:val="18"/>
                          </w:rPr>
                        </w:pPr>
                        <w:r>
                          <w:rPr>
                            <w:rFonts w:ascii="Cambria"/>
                            <w:color w:val="404040"/>
                            <w:sz w:val="18"/>
                          </w:rPr>
                          <w:t>1.13%</w:t>
                        </w:r>
                      </w:p>
                    </w:txbxContent>
                  </v:textbox>
                </v:shape>
                <v:shape id="Text Box 19" o:spid="_x0000_s1038" type="#_x0000_t202" style="position:absolute;left:1155;top:3264;width:525;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3FC4ADD8" w14:textId="77777777" w:rsidR="003E6A84" w:rsidRDefault="003E6A84" w:rsidP="008534BE">
                        <w:pPr>
                          <w:spacing w:before="2"/>
                          <w:rPr>
                            <w:rFonts w:ascii="Cambria"/>
                            <w:sz w:val="18"/>
                          </w:rPr>
                        </w:pPr>
                        <w:r>
                          <w:rPr>
                            <w:rFonts w:ascii="Cambria"/>
                            <w:color w:val="404040"/>
                            <w:sz w:val="18"/>
                          </w:rPr>
                          <w:t>0.59%</w:t>
                        </w:r>
                      </w:p>
                    </w:txbxContent>
                  </v:textbox>
                </v:shape>
                <v:shape id="Text Box 20" o:spid="_x0000_s1039" type="#_x0000_t202" style="position:absolute;left:3591;top:3128;width:52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09C9CC10" w14:textId="77777777" w:rsidR="003E6A84" w:rsidRDefault="003E6A84" w:rsidP="008534BE">
                        <w:pPr>
                          <w:spacing w:before="2"/>
                          <w:rPr>
                            <w:rFonts w:ascii="Cambria"/>
                            <w:sz w:val="18"/>
                          </w:rPr>
                        </w:pPr>
                        <w:r>
                          <w:rPr>
                            <w:rFonts w:ascii="Cambria"/>
                            <w:color w:val="404040"/>
                            <w:sz w:val="18"/>
                          </w:rPr>
                          <w:t>0.80%</w:t>
                        </w:r>
                      </w:p>
                    </w:txbxContent>
                  </v:textbox>
                </v:shape>
                <v:shape id="Text Box 21" o:spid="_x0000_s1040" type="#_x0000_t202" style="position:absolute;left:954;top:3867;width:5867;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0DCCD8BF" w14:textId="66C87D86" w:rsidR="003E6A84" w:rsidRDefault="003E6A84" w:rsidP="008534BE">
                        <w:pPr>
                          <w:tabs>
                            <w:tab w:val="left" w:pos="1217"/>
                            <w:tab w:val="left" w:pos="2435"/>
                            <w:tab w:val="left" w:pos="3653"/>
                            <w:tab w:val="left" w:pos="4800"/>
                          </w:tabs>
                          <w:spacing w:before="2"/>
                          <w:rPr>
                            <w:rFonts w:ascii="Cambria"/>
                            <w:sz w:val="18"/>
                          </w:rPr>
                        </w:pPr>
                        <w:r>
                          <w:rPr>
                            <w:rFonts w:ascii="Cambria"/>
                            <w:color w:val="585858"/>
                            <w:sz w:val="18"/>
                            <w:lang w:val="id-ID"/>
                          </w:rPr>
                          <w:t>Testing-</w:t>
                        </w:r>
                        <w:r>
                          <w:rPr>
                            <w:rFonts w:ascii="Cambria"/>
                            <w:color w:val="585858"/>
                            <w:spacing w:val="-4"/>
                            <w:sz w:val="18"/>
                          </w:rPr>
                          <w:t xml:space="preserve"> </w:t>
                        </w:r>
                        <w:r>
                          <w:rPr>
                            <w:rFonts w:ascii="Cambria"/>
                            <w:color w:val="585858"/>
                            <w:sz w:val="18"/>
                          </w:rPr>
                          <w:t>1</w:t>
                        </w:r>
                        <w:r>
                          <w:rPr>
                            <w:rFonts w:ascii="Cambria"/>
                            <w:color w:val="585858"/>
                            <w:sz w:val="18"/>
                          </w:rPr>
                          <w:tab/>
                        </w:r>
                        <w:r>
                          <w:rPr>
                            <w:rFonts w:ascii="Cambria"/>
                            <w:color w:val="585858"/>
                            <w:sz w:val="18"/>
                            <w:lang w:val="id-ID"/>
                          </w:rPr>
                          <w:t xml:space="preserve">      Testing-</w:t>
                        </w:r>
                        <w:r>
                          <w:rPr>
                            <w:rFonts w:ascii="Cambria"/>
                            <w:color w:val="585858"/>
                            <w:spacing w:val="-2"/>
                            <w:sz w:val="18"/>
                          </w:rPr>
                          <w:t xml:space="preserve"> </w:t>
                        </w:r>
                        <w:r>
                          <w:rPr>
                            <w:rFonts w:ascii="Cambria"/>
                            <w:color w:val="585858"/>
                            <w:sz w:val="18"/>
                          </w:rPr>
                          <w:t>2</w:t>
                        </w:r>
                        <w:r>
                          <w:rPr>
                            <w:rFonts w:ascii="Cambria"/>
                            <w:color w:val="585858"/>
                            <w:sz w:val="18"/>
                          </w:rPr>
                          <w:tab/>
                        </w:r>
                        <w:r>
                          <w:rPr>
                            <w:rFonts w:ascii="Cambria"/>
                            <w:color w:val="585858"/>
                            <w:sz w:val="18"/>
                            <w:lang w:val="id-ID"/>
                          </w:rPr>
                          <w:t xml:space="preserve">          Testing-</w:t>
                        </w:r>
                        <w:r>
                          <w:rPr>
                            <w:rFonts w:ascii="Cambria"/>
                            <w:color w:val="585858"/>
                            <w:spacing w:val="-2"/>
                            <w:sz w:val="18"/>
                          </w:rPr>
                          <w:t xml:space="preserve"> </w:t>
                        </w:r>
                        <w:r>
                          <w:rPr>
                            <w:rFonts w:ascii="Cambria"/>
                            <w:color w:val="585858"/>
                            <w:sz w:val="18"/>
                          </w:rPr>
                          <w:t>3</w:t>
                        </w:r>
                        <w:r>
                          <w:rPr>
                            <w:rFonts w:ascii="Cambria"/>
                            <w:color w:val="585858"/>
                            <w:sz w:val="18"/>
                          </w:rPr>
                          <w:tab/>
                        </w:r>
                        <w:r>
                          <w:rPr>
                            <w:rFonts w:ascii="Cambria"/>
                            <w:color w:val="585858"/>
                            <w:sz w:val="18"/>
                            <w:lang w:val="id-ID"/>
                          </w:rPr>
                          <w:t xml:space="preserve">             Testing-</w:t>
                        </w:r>
                        <w:r>
                          <w:rPr>
                            <w:rFonts w:ascii="Cambria"/>
                            <w:color w:val="585858"/>
                            <w:spacing w:val="-2"/>
                            <w:sz w:val="18"/>
                          </w:rPr>
                          <w:t xml:space="preserve"> </w:t>
                        </w:r>
                        <w:r>
                          <w:rPr>
                            <w:rFonts w:ascii="Cambria"/>
                            <w:color w:val="585858"/>
                            <w:sz w:val="18"/>
                          </w:rPr>
                          <w:t>4</w:t>
                        </w:r>
                        <w:r>
                          <w:rPr>
                            <w:rFonts w:ascii="Cambria"/>
                            <w:color w:val="585858"/>
                            <w:sz w:val="18"/>
                          </w:rPr>
                          <w:tab/>
                        </w:r>
                        <w:r>
                          <w:rPr>
                            <w:rFonts w:ascii="Cambria"/>
                            <w:color w:val="585858"/>
                            <w:sz w:val="18"/>
                            <w:lang w:val="id-ID"/>
                          </w:rPr>
                          <w:t xml:space="preserve">            Testing-</w:t>
                        </w:r>
                        <w:r>
                          <w:rPr>
                            <w:rFonts w:ascii="Cambria"/>
                            <w:color w:val="585858"/>
                            <w:spacing w:val="-4"/>
                            <w:sz w:val="18"/>
                          </w:rPr>
                          <w:t xml:space="preserve"> </w:t>
                        </w:r>
                        <w:r>
                          <w:rPr>
                            <w:rFonts w:ascii="Cambria"/>
                            <w:color w:val="585858"/>
                            <w:sz w:val="18"/>
                          </w:rPr>
                          <w:t>5</w:t>
                        </w:r>
                      </w:p>
                    </w:txbxContent>
                  </v:textbox>
                </v:shape>
                <w10:anchorlock/>
              </v:group>
            </w:pict>
          </mc:Fallback>
        </mc:AlternateContent>
      </w:r>
    </w:p>
    <w:p w14:paraId="5BFB86A5" w14:textId="40AE121E" w:rsidR="008534BE" w:rsidRPr="00C71E28" w:rsidRDefault="00895DD0" w:rsidP="00FC26B0">
      <w:pPr>
        <w:pStyle w:val="FigureCaption"/>
        <w:rPr>
          <w:lang w:val="id-ID"/>
        </w:rPr>
      </w:pPr>
      <w:r w:rsidRPr="00E328B5">
        <w:rPr>
          <w:b/>
          <w:szCs w:val="18"/>
          <w:lang w:val="id-ID"/>
        </w:rPr>
        <w:t>FIGURE 1</w:t>
      </w:r>
      <w:r w:rsidR="00FC26B0">
        <w:rPr>
          <w:b/>
          <w:szCs w:val="18"/>
        </w:rPr>
        <w:t>.</w:t>
      </w:r>
      <w:r w:rsidRPr="00E328B5">
        <w:rPr>
          <w:szCs w:val="18"/>
          <w:lang w:val="id-ID"/>
        </w:rPr>
        <w:t xml:space="preserve"> </w:t>
      </w:r>
      <w:r w:rsidRPr="00C71E28">
        <w:rPr>
          <w:lang w:val="id-ID"/>
        </w:rPr>
        <w:t>Graph of the relationship between sample testing and water content reduction in sample 1</w:t>
      </w:r>
    </w:p>
    <w:p w14:paraId="1C88ED00" w14:textId="77777777" w:rsidR="00B71212" w:rsidRPr="00C71E28" w:rsidRDefault="00B71212" w:rsidP="008534BE">
      <w:pPr>
        <w:pStyle w:val="Paragraph"/>
        <w:jc w:val="center"/>
        <w:rPr>
          <w:lang w:val="id-ID"/>
        </w:rPr>
      </w:pPr>
    </w:p>
    <w:p w14:paraId="485EBD32" w14:textId="351898A7" w:rsidR="008534BE" w:rsidRPr="00FC26B0" w:rsidRDefault="00B71212" w:rsidP="00B71212">
      <w:pPr>
        <w:pStyle w:val="Paragraph"/>
        <w:rPr>
          <w:rStyle w:val="Emphasis"/>
        </w:rPr>
      </w:pPr>
      <w:r w:rsidRPr="00FC26B0">
        <w:rPr>
          <w:rStyle w:val="Emphasis"/>
        </w:rPr>
        <w:lastRenderedPageBreak/>
        <w:t>In the first sample, 5 tests were carried out and the average water content shrinkage value was 1,824%</w:t>
      </w:r>
      <w:r w:rsidR="00FC26B0" w:rsidRPr="00FC26B0">
        <w:rPr>
          <w:rStyle w:val="Emphasis"/>
        </w:rPr>
        <w:t xml:space="preserve">, as shown in </w:t>
      </w:r>
      <w:r w:rsidR="00FC26B0" w:rsidRPr="00DC6A25">
        <w:rPr>
          <w:rStyle w:val="Emphasis"/>
          <w:b/>
          <w:bCs/>
        </w:rPr>
        <w:t>FIGURE 1</w:t>
      </w:r>
      <w:r w:rsidRPr="00FC26B0">
        <w:rPr>
          <w:rStyle w:val="Emphasis"/>
        </w:rPr>
        <w:t>.</w:t>
      </w:r>
    </w:p>
    <w:p w14:paraId="3D66954B" w14:textId="77777777" w:rsidR="008534BE" w:rsidRPr="00E328B5" w:rsidRDefault="008534BE" w:rsidP="008534BE">
      <w:pPr>
        <w:pStyle w:val="Paragraph"/>
        <w:jc w:val="center"/>
        <w:rPr>
          <w:sz w:val="24"/>
          <w:szCs w:val="24"/>
          <w:lang w:val="id-ID"/>
        </w:rPr>
      </w:pPr>
    </w:p>
    <w:p w14:paraId="237A3FE1" w14:textId="56790C3C" w:rsidR="008534BE" w:rsidRPr="00E328B5" w:rsidRDefault="00B71212" w:rsidP="008534BE">
      <w:pPr>
        <w:pStyle w:val="Paragraph"/>
        <w:jc w:val="center"/>
        <w:rPr>
          <w:sz w:val="24"/>
          <w:szCs w:val="24"/>
          <w:lang w:val="id-ID"/>
        </w:rPr>
      </w:pPr>
      <w:r w:rsidRPr="00E328B5">
        <w:rPr>
          <w:noProof/>
          <w:sz w:val="24"/>
          <w:szCs w:val="24"/>
          <w:lang w:val="id-ID" w:eastAsia="id-ID"/>
        </w:rPr>
        <mc:AlternateContent>
          <mc:Choice Requires="wpg">
            <w:drawing>
              <wp:inline distT="0" distB="0" distL="0" distR="0" wp14:anchorId="7CD73C53" wp14:editId="62336D65">
                <wp:extent cx="5000625" cy="2409825"/>
                <wp:effectExtent l="0" t="0" r="9525" b="9525"/>
                <wp:docPr id="105" name="Group 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00625" cy="2409825"/>
                          <a:chOff x="3059" y="232"/>
                          <a:chExt cx="7065" cy="4035"/>
                        </a:xfrm>
                      </wpg:grpSpPr>
                      <wps:wsp>
                        <wps:cNvPr id="106" name="AutoShape 107"/>
                        <wps:cNvSpPr>
                          <a:spLocks/>
                        </wps:cNvSpPr>
                        <wps:spPr bwMode="auto">
                          <a:xfrm>
                            <a:off x="3954" y="1612"/>
                            <a:ext cx="5942" cy="1920"/>
                          </a:xfrm>
                          <a:custGeom>
                            <a:avLst/>
                            <a:gdLst>
                              <a:gd name="T0" fmla="+- 0 3955 3955"/>
                              <a:gd name="T1" fmla="*/ T0 w 5942"/>
                              <a:gd name="T2" fmla="+- 0 3532 1612"/>
                              <a:gd name="T3" fmla="*/ 3532 h 1920"/>
                              <a:gd name="T4" fmla="+- 0 9896 3955"/>
                              <a:gd name="T5" fmla="*/ T4 w 5942"/>
                              <a:gd name="T6" fmla="+- 0 3532 1612"/>
                              <a:gd name="T7" fmla="*/ 3532 h 1920"/>
                              <a:gd name="T8" fmla="+- 0 3955 3955"/>
                              <a:gd name="T9" fmla="*/ T8 w 5942"/>
                              <a:gd name="T10" fmla="+- 0 3259 1612"/>
                              <a:gd name="T11" fmla="*/ 3259 h 1920"/>
                              <a:gd name="T12" fmla="+- 0 9896 3955"/>
                              <a:gd name="T13" fmla="*/ T12 w 5942"/>
                              <a:gd name="T14" fmla="+- 0 3259 1612"/>
                              <a:gd name="T15" fmla="*/ 3259 h 1920"/>
                              <a:gd name="T16" fmla="+- 0 3955 3955"/>
                              <a:gd name="T17" fmla="*/ T16 w 5942"/>
                              <a:gd name="T18" fmla="+- 0 2980 1612"/>
                              <a:gd name="T19" fmla="*/ 2980 h 1920"/>
                              <a:gd name="T20" fmla="+- 0 9896 3955"/>
                              <a:gd name="T21" fmla="*/ T20 w 5942"/>
                              <a:gd name="T22" fmla="+- 0 2980 1612"/>
                              <a:gd name="T23" fmla="*/ 2980 h 1920"/>
                              <a:gd name="T24" fmla="+- 0 3955 3955"/>
                              <a:gd name="T25" fmla="*/ T24 w 5942"/>
                              <a:gd name="T26" fmla="+- 0 2707 1612"/>
                              <a:gd name="T27" fmla="*/ 2707 h 1920"/>
                              <a:gd name="T28" fmla="+- 0 9896 3955"/>
                              <a:gd name="T29" fmla="*/ T28 w 5942"/>
                              <a:gd name="T30" fmla="+- 0 2707 1612"/>
                              <a:gd name="T31" fmla="*/ 2707 h 1920"/>
                              <a:gd name="T32" fmla="+- 0 3955 3955"/>
                              <a:gd name="T33" fmla="*/ T32 w 5942"/>
                              <a:gd name="T34" fmla="+- 0 2433 1612"/>
                              <a:gd name="T35" fmla="*/ 2433 h 1920"/>
                              <a:gd name="T36" fmla="+- 0 9896 3955"/>
                              <a:gd name="T37" fmla="*/ T36 w 5942"/>
                              <a:gd name="T38" fmla="+- 0 2433 1612"/>
                              <a:gd name="T39" fmla="*/ 2433 h 1920"/>
                              <a:gd name="T40" fmla="+- 0 3955 3955"/>
                              <a:gd name="T41" fmla="*/ T40 w 5942"/>
                              <a:gd name="T42" fmla="+- 0 2159 1612"/>
                              <a:gd name="T43" fmla="*/ 2159 h 1920"/>
                              <a:gd name="T44" fmla="+- 0 9896 3955"/>
                              <a:gd name="T45" fmla="*/ T44 w 5942"/>
                              <a:gd name="T46" fmla="+- 0 2159 1612"/>
                              <a:gd name="T47" fmla="*/ 2159 h 1920"/>
                              <a:gd name="T48" fmla="+- 0 3955 3955"/>
                              <a:gd name="T49" fmla="*/ T48 w 5942"/>
                              <a:gd name="T50" fmla="+- 0 1886 1612"/>
                              <a:gd name="T51" fmla="*/ 1886 h 1920"/>
                              <a:gd name="T52" fmla="+- 0 9896 3955"/>
                              <a:gd name="T53" fmla="*/ T52 w 5942"/>
                              <a:gd name="T54" fmla="+- 0 1886 1612"/>
                              <a:gd name="T55" fmla="*/ 1886 h 1920"/>
                              <a:gd name="T56" fmla="+- 0 3955 3955"/>
                              <a:gd name="T57" fmla="*/ T56 w 5942"/>
                              <a:gd name="T58" fmla="+- 0 1612 1612"/>
                              <a:gd name="T59" fmla="*/ 1612 h 1920"/>
                              <a:gd name="T60" fmla="+- 0 9896 3955"/>
                              <a:gd name="T61" fmla="*/ T60 w 5942"/>
                              <a:gd name="T62" fmla="+- 0 1612 1612"/>
                              <a:gd name="T63" fmla="*/ 1612 h 19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942" h="1920">
                                <a:moveTo>
                                  <a:pt x="0" y="1920"/>
                                </a:moveTo>
                                <a:lnTo>
                                  <a:pt x="5941" y="1920"/>
                                </a:lnTo>
                                <a:moveTo>
                                  <a:pt x="0" y="1647"/>
                                </a:moveTo>
                                <a:lnTo>
                                  <a:pt x="5941" y="1647"/>
                                </a:lnTo>
                                <a:moveTo>
                                  <a:pt x="0" y="1368"/>
                                </a:moveTo>
                                <a:lnTo>
                                  <a:pt x="5941" y="1368"/>
                                </a:lnTo>
                                <a:moveTo>
                                  <a:pt x="0" y="1095"/>
                                </a:moveTo>
                                <a:lnTo>
                                  <a:pt x="5941" y="1095"/>
                                </a:lnTo>
                                <a:moveTo>
                                  <a:pt x="0" y="821"/>
                                </a:moveTo>
                                <a:lnTo>
                                  <a:pt x="5941" y="821"/>
                                </a:lnTo>
                                <a:moveTo>
                                  <a:pt x="0" y="547"/>
                                </a:moveTo>
                                <a:lnTo>
                                  <a:pt x="5941" y="547"/>
                                </a:lnTo>
                                <a:moveTo>
                                  <a:pt x="0" y="274"/>
                                </a:moveTo>
                                <a:lnTo>
                                  <a:pt x="5941" y="274"/>
                                </a:lnTo>
                                <a:moveTo>
                                  <a:pt x="0" y="0"/>
                                </a:moveTo>
                                <a:lnTo>
                                  <a:pt x="5941"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 name="AutoShape 108"/>
                        <wps:cNvSpPr>
                          <a:spLocks/>
                        </wps:cNvSpPr>
                        <wps:spPr bwMode="auto">
                          <a:xfrm>
                            <a:off x="4536" y="1421"/>
                            <a:ext cx="4778" cy="841"/>
                          </a:xfrm>
                          <a:custGeom>
                            <a:avLst/>
                            <a:gdLst>
                              <a:gd name="T0" fmla="+- 0 6992 4536"/>
                              <a:gd name="T1" fmla="*/ T0 w 4778"/>
                              <a:gd name="T2" fmla="+- 0 1897 1422"/>
                              <a:gd name="T3" fmla="*/ 1897 h 841"/>
                              <a:gd name="T4" fmla="+- 0 6924 4536"/>
                              <a:gd name="T5" fmla="*/ T4 w 4778"/>
                              <a:gd name="T6" fmla="+- 0 1897 1422"/>
                              <a:gd name="T7" fmla="*/ 1897 h 841"/>
                              <a:gd name="T8" fmla="+- 0 8114 4536"/>
                              <a:gd name="T9" fmla="*/ T8 w 4778"/>
                              <a:gd name="T10" fmla="+- 0 2262 1422"/>
                              <a:gd name="T11" fmla="*/ 2262 h 841"/>
                              <a:gd name="T12" fmla="+- 0 8165 4536"/>
                              <a:gd name="T13" fmla="*/ T12 w 4778"/>
                              <a:gd name="T14" fmla="+- 0 2241 1422"/>
                              <a:gd name="T15" fmla="*/ 2241 h 841"/>
                              <a:gd name="T16" fmla="+- 0 8113 4536"/>
                              <a:gd name="T17" fmla="*/ T16 w 4778"/>
                              <a:gd name="T18" fmla="+- 0 2241 1422"/>
                              <a:gd name="T19" fmla="*/ 2241 h 841"/>
                              <a:gd name="T20" fmla="+- 0 6992 4536"/>
                              <a:gd name="T21" fmla="*/ T20 w 4778"/>
                              <a:gd name="T22" fmla="+- 0 1897 1422"/>
                              <a:gd name="T23" fmla="*/ 1897 h 841"/>
                              <a:gd name="T24" fmla="+- 0 9306 4536"/>
                              <a:gd name="T25" fmla="*/ T24 w 4778"/>
                              <a:gd name="T26" fmla="+- 0 1746 1422"/>
                              <a:gd name="T27" fmla="*/ 1746 h 841"/>
                              <a:gd name="T28" fmla="+- 0 8113 4536"/>
                              <a:gd name="T29" fmla="*/ T28 w 4778"/>
                              <a:gd name="T30" fmla="+- 0 2241 1422"/>
                              <a:gd name="T31" fmla="*/ 2241 h 841"/>
                              <a:gd name="T32" fmla="+- 0 8165 4536"/>
                              <a:gd name="T33" fmla="*/ T32 w 4778"/>
                              <a:gd name="T34" fmla="+- 0 2241 1422"/>
                              <a:gd name="T35" fmla="*/ 2241 h 841"/>
                              <a:gd name="T36" fmla="+- 0 9314 4536"/>
                              <a:gd name="T37" fmla="*/ T36 w 4778"/>
                              <a:gd name="T38" fmla="+- 0 1765 1422"/>
                              <a:gd name="T39" fmla="*/ 1765 h 841"/>
                              <a:gd name="T40" fmla="+- 0 9306 4536"/>
                              <a:gd name="T41" fmla="*/ T40 w 4778"/>
                              <a:gd name="T42" fmla="+- 0 1746 1422"/>
                              <a:gd name="T43" fmla="*/ 1746 h 841"/>
                              <a:gd name="T44" fmla="+- 0 6996 4536"/>
                              <a:gd name="T45" fmla="*/ T44 w 4778"/>
                              <a:gd name="T46" fmla="+- 0 1856 1422"/>
                              <a:gd name="T47" fmla="*/ 1856 h 841"/>
                              <a:gd name="T48" fmla="+- 0 6927 4536"/>
                              <a:gd name="T49" fmla="*/ T48 w 4778"/>
                              <a:gd name="T50" fmla="+- 0 1856 1422"/>
                              <a:gd name="T51" fmla="*/ 1856 h 841"/>
                              <a:gd name="T52" fmla="+- 0 8111 4536"/>
                              <a:gd name="T53" fmla="*/ T52 w 4778"/>
                              <a:gd name="T54" fmla="+- 0 2220 1422"/>
                              <a:gd name="T55" fmla="*/ 2220 h 841"/>
                              <a:gd name="T56" fmla="+- 0 8163 4536"/>
                              <a:gd name="T57" fmla="*/ T56 w 4778"/>
                              <a:gd name="T58" fmla="+- 0 2199 1422"/>
                              <a:gd name="T59" fmla="*/ 2199 h 841"/>
                              <a:gd name="T60" fmla="+- 0 8110 4536"/>
                              <a:gd name="T61" fmla="*/ T60 w 4778"/>
                              <a:gd name="T62" fmla="+- 0 2199 1422"/>
                              <a:gd name="T63" fmla="*/ 2199 h 841"/>
                              <a:gd name="T64" fmla="+- 0 6996 4536"/>
                              <a:gd name="T65" fmla="*/ T64 w 4778"/>
                              <a:gd name="T66" fmla="+- 0 1856 1422"/>
                              <a:gd name="T67" fmla="*/ 1856 h 841"/>
                              <a:gd name="T68" fmla="+- 0 9291 4536"/>
                              <a:gd name="T69" fmla="*/ T68 w 4778"/>
                              <a:gd name="T70" fmla="+- 0 1709 1422"/>
                              <a:gd name="T71" fmla="*/ 1709 h 841"/>
                              <a:gd name="T72" fmla="+- 0 8110 4536"/>
                              <a:gd name="T73" fmla="*/ T72 w 4778"/>
                              <a:gd name="T74" fmla="+- 0 2199 1422"/>
                              <a:gd name="T75" fmla="*/ 2199 h 841"/>
                              <a:gd name="T76" fmla="+- 0 8163 4536"/>
                              <a:gd name="T77" fmla="*/ T76 w 4778"/>
                              <a:gd name="T78" fmla="+- 0 2199 1422"/>
                              <a:gd name="T79" fmla="*/ 2199 h 841"/>
                              <a:gd name="T80" fmla="+- 0 9298 4536"/>
                              <a:gd name="T81" fmla="*/ T80 w 4778"/>
                              <a:gd name="T82" fmla="+- 0 1728 1422"/>
                              <a:gd name="T83" fmla="*/ 1728 h 841"/>
                              <a:gd name="T84" fmla="+- 0 9291 4536"/>
                              <a:gd name="T85" fmla="*/ T84 w 4778"/>
                              <a:gd name="T86" fmla="+- 0 1709 1422"/>
                              <a:gd name="T87" fmla="*/ 1709 h 841"/>
                              <a:gd name="T88" fmla="+- 0 4545 4536"/>
                              <a:gd name="T89" fmla="*/ T88 w 4778"/>
                              <a:gd name="T90" fmla="+- 0 1458 1422"/>
                              <a:gd name="T91" fmla="*/ 1458 h 841"/>
                              <a:gd name="T92" fmla="+- 0 4536 4536"/>
                              <a:gd name="T93" fmla="*/ T92 w 4778"/>
                              <a:gd name="T94" fmla="+- 0 1476 1422"/>
                              <a:gd name="T95" fmla="*/ 1476 h 841"/>
                              <a:gd name="T96" fmla="+- 0 5731 4536"/>
                              <a:gd name="T97" fmla="*/ T96 w 4778"/>
                              <a:gd name="T98" fmla="+- 0 2032 1422"/>
                              <a:gd name="T99" fmla="*/ 2032 h 841"/>
                              <a:gd name="T100" fmla="+- 0 5914 4536"/>
                              <a:gd name="T101" fmla="*/ T100 w 4778"/>
                              <a:gd name="T102" fmla="+- 0 2011 1422"/>
                              <a:gd name="T103" fmla="*/ 2011 h 841"/>
                              <a:gd name="T104" fmla="+- 0 5734 4536"/>
                              <a:gd name="T105" fmla="*/ T104 w 4778"/>
                              <a:gd name="T106" fmla="+- 0 2011 1422"/>
                              <a:gd name="T107" fmla="*/ 2011 h 841"/>
                              <a:gd name="T108" fmla="+- 0 4545 4536"/>
                              <a:gd name="T109" fmla="*/ T108 w 4778"/>
                              <a:gd name="T110" fmla="+- 0 1458 1422"/>
                              <a:gd name="T111" fmla="*/ 1458 h 841"/>
                              <a:gd name="T112" fmla="+- 0 6925 4536"/>
                              <a:gd name="T113" fmla="*/ T112 w 4778"/>
                              <a:gd name="T114" fmla="+- 0 1877 1422"/>
                              <a:gd name="T115" fmla="*/ 1877 h 841"/>
                              <a:gd name="T116" fmla="+- 0 5734 4536"/>
                              <a:gd name="T117" fmla="*/ T116 w 4778"/>
                              <a:gd name="T118" fmla="+- 0 2011 1422"/>
                              <a:gd name="T119" fmla="*/ 2011 h 841"/>
                              <a:gd name="T120" fmla="+- 0 5914 4536"/>
                              <a:gd name="T121" fmla="*/ T120 w 4778"/>
                              <a:gd name="T122" fmla="+- 0 2011 1422"/>
                              <a:gd name="T123" fmla="*/ 2011 h 841"/>
                              <a:gd name="T124" fmla="+- 0 6924 4536"/>
                              <a:gd name="T125" fmla="*/ T124 w 4778"/>
                              <a:gd name="T126" fmla="+- 0 1897 1422"/>
                              <a:gd name="T127" fmla="*/ 1897 h 841"/>
                              <a:gd name="T128" fmla="+- 0 6992 4536"/>
                              <a:gd name="T129" fmla="*/ T128 w 4778"/>
                              <a:gd name="T130" fmla="+- 0 1897 1422"/>
                              <a:gd name="T131" fmla="*/ 1897 h 841"/>
                              <a:gd name="T132" fmla="+- 0 6925 4536"/>
                              <a:gd name="T133" fmla="*/ T132 w 4778"/>
                              <a:gd name="T134" fmla="+- 0 1877 1422"/>
                              <a:gd name="T135" fmla="*/ 1877 h 841"/>
                              <a:gd name="T136" fmla="+- 0 4562 4536"/>
                              <a:gd name="T137" fmla="*/ T136 w 4778"/>
                              <a:gd name="T138" fmla="+- 0 1422 1422"/>
                              <a:gd name="T139" fmla="*/ 1422 h 841"/>
                              <a:gd name="T140" fmla="+- 0 4553 4536"/>
                              <a:gd name="T141" fmla="*/ T140 w 4778"/>
                              <a:gd name="T142" fmla="+- 0 1440 1422"/>
                              <a:gd name="T143" fmla="*/ 1440 h 841"/>
                              <a:gd name="T144" fmla="+- 0 5738 4536"/>
                              <a:gd name="T145" fmla="*/ T144 w 4778"/>
                              <a:gd name="T146" fmla="+- 0 1991 1422"/>
                              <a:gd name="T147" fmla="*/ 1991 h 841"/>
                              <a:gd name="T148" fmla="+- 0 5920 4536"/>
                              <a:gd name="T149" fmla="*/ T148 w 4778"/>
                              <a:gd name="T150" fmla="+- 0 1970 1422"/>
                              <a:gd name="T151" fmla="*/ 1970 h 841"/>
                              <a:gd name="T152" fmla="+- 0 5741 4536"/>
                              <a:gd name="T153" fmla="*/ T152 w 4778"/>
                              <a:gd name="T154" fmla="+- 0 1970 1422"/>
                              <a:gd name="T155" fmla="*/ 1970 h 841"/>
                              <a:gd name="T156" fmla="+- 0 4562 4536"/>
                              <a:gd name="T157" fmla="*/ T156 w 4778"/>
                              <a:gd name="T158" fmla="+- 0 1422 1422"/>
                              <a:gd name="T159" fmla="*/ 1422 h 841"/>
                              <a:gd name="T160" fmla="+- 0 6929 4536"/>
                              <a:gd name="T161" fmla="*/ T160 w 4778"/>
                              <a:gd name="T162" fmla="+- 0 1836 1422"/>
                              <a:gd name="T163" fmla="*/ 1836 h 841"/>
                              <a:gd name="T164" fmla="+- 0 5741 4536"/>
                              <a:gd name="T165" fmla="*/ T164 w 4778"/>
                              <a:gd name="T166" fmla="+- 0 1970 1422"/>
                              <a:gd name="T167" fmla="*/ 1970 h 841"/>
                              <a:gd name="T168" fmla="+- 0 5920 4536"/>
                              <a:gd name="T169" fmla="*/ T168 w 4778"/>
                              <a:gd name="T170" fmla="+- 0 1970 1422"/>
                              <a:gd name="T171" fmla="*/ 1970 h 841"/>
                              <a:gd name="T172" fmla="+- 0 6927 4536"/>
                              <a:gd name="T173" fmla="*/ T172 w 4778"/>
                              <a:gd name="T174" fmla="+- 0 1856 1422"/>
                              <a:gd name="T175" fmla="*/ 1856 h 841"/>
                              <a:gd name="T176" fmla="+- 0 6996 4536"/>
                              <a:gd name="T177" fmla="*/ T176 w 4778"/>
                              <a:gd name="T178" fmla="+- 0 1856 1422"/>
                              <a:gd name="T179" fmla="*/ 1856 h 841"/>
                              <a:gd name="T180" fmla="+- 0 6929 4536"/>
                              <a:gd name="T181" fmla="*/ T180 w 4778"/>
                              <a:gd name="T182" fmla="+- 0 1836 1422"/>
                              <a:gd name="T183" fmla="*/ 1836 h 8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4778" h="841">
                                <a:moveTo>
                                  <a:pt x="2456" y="475"/>
                                </a:moveTo>
                                <a:lnTo>
                                  <a:pt x="2388" y="475"/>
                                </a:lnTo>
                                <a:lnTo>
                                  <a:pt x="3578" y="840"/>
                                </a:lnTo>
                                <a:lnTo>
                                  <a:pt x="3629" y="819"/>
                                </a:lnTo>
                                <a:lnTo>
                                  <a:pt x="3577" y="819"/>
                                </a:lnTo>
                                <a:lnTo>
                                  <a:pt x="2456" y="475"/>
                                </a:lnTo>
                                <a:close/>
                                <a:moveTo>
                                  <a:pt x="4770" y="324"/>
                                </a:moveTo>
                                <a:lnTo>
                                  <a:pt x="3577" y="819"/>
                                </a:lnTo>
                                <a:lnTo>
                                  <a:pt x="3629" y="819"/>
                                </a:lnTo>
                                <a:lnTo>
                                  <a:pt x="4778" y="343"/>
                                </a:lnTo>
                                <a:lnTo>
                                  <a:pt x="4770" y="324"/>
                                </a:lnTo>
                                <a:close/>
                                <a:moveTo>
                                  <a:pt x="2460" y="434"/>
                                </a:moveTo>
                                <a:lnTo>
                                  <a:pt x="2391" y="434"/>
                                </a:lnTo>
                                <a:lnTo>
                                  <a:pt x="3575" y="798"/>
                                </a:lnTo>
                                <a:lnTo>
                                  <a:pt x="3627" y="777"/>
                                </a:lnTo>
                                <a:lnTo>
                                  <a:pt x="3574" y="777"/>
                                </a:lnTo>
                                <a:lnTo>
                                  <a:pt x="2460" y="434"/>
                                </a:lnTo>
                                <a:close/>
                                <a:moveTo>
                                  <a:pt x="4755" y="287"/>
                                </a:moveTo>
                                <a:lnTo>
                                  <a:pt x="3574" y="777"/>
                                </a:lnTo>
                                <a:lnTo>
                                  <a:pt x="3627" y="777"/>
                                </a:lnTo>
                                <a:lnTo>
                                  <a:pt x="4762" y="306"/>
                                </a:lnTo>
                                <a:lnTo>
                                  <a:pt x="4755" y="287"/>
                                </a:lnTo>
                                <a:close/>
                                <a:moveTo>
                                  <a:pt x="9" y="36"/>
                                </a:moveTo>
                                <a:lnTo>
                                  <a:pt x="0" y="54"/>
                                </a:lnTo>
                                <a:lnTo>
                                  <a:pt x="1195" y="610"/>
                                </a:lnTo>
                                <a:lnTo>
                                  <a:pt x="1378" y="589"/>
                                </a:lnTo>
                                <a:lnTo>
                                  <a:pt x="1198" y="589"/>
                                </a:lnTo>
                                <a:lnTo>
                                  <a:pt x="9" y="36"/>
                                </a:lnTo>
                                <a:close/>
                                <a:moveTo>
                                  <a:pt x="2389" y="455"/>
                                </a:moveTo>
                                <a:lnTo>
                                  <a:pt x="1198" y="589"/>
                                </a:lnTo>
                                <a:lnTo>
                                  <a:pt x="1378" y="589"/>
                                </a:lnTo>
                                <a:lnTo>
                                  <a:pt x="2388" y="475"/>
                                </a:lnTo>
                                <a:lnTo>
                                  <a:pt x="2456" y="475"/>
                                </a:lnTo>
                                <a:lnTo>
                                  <a:pt x="2389" y="455"/>
                                </a:lnTo>
                                <a:close/>
                                <a:moveTo>
                                  <a:pt x="26" y="0"/>
                                </a:moveTo>
                                <a:lnTo>
                                  <a:pt x="17" y="18"/>
                                </a:lnTo>
                                <a:lnTo>
                                  <a:pt x="1202" y="569"/>
                                </a:lnTo>
                                <a:lnTo>
                                  <a:pt x="1384" y="548"/>
                                </a:lnTo>
                                <a:lnTo>
                                  <a:pt x="1205" y="548"/>
                                </a:lnTo>
                                <a:lnTo>
                                  <a:pt x="26" y="0"/>
                                </a:lnTo>
                                <a:close/>
                                <a:moveTo>
                                  <a:pt x="2393" y="414"/>
                                </a:moveTo>
                                <a:lnTo>
                                  <a:pt x="1205" y="548"/>
                                </a:lnTo>
                                <a:lnTo>
                                  <a:pt x="1384" y="548"/>
                                </a:lnTo>
                                <a:lnTo>
                                  <a:pt x="2391" y="434"/>
                                </a:lnTo>
                                <a:lnTo>
                                  <a:pt x="2460" y="434"/>
                                </a:lnTo>
                                <a:lnTo>
                                  <a:pt x="2393" y="414"/>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 name="AutoShape 109"/>
                        <wps:cNvSpPr>
                          <a:spLocks/>
                        </wps:cNvSpPr>
                        <wps:spPr bwMode="auto">
                          <a:xfrm>
                            <a:off x="3954" y="1062"/>
                            <a:ext cx="5942" cy="277"/>
                          </a:xfrm>
                          <a:custGeom>
                            <a:avLst/>
                            <a:gdLst>
                              <a:gd name="T0" fmla="+- 0 3955 3955"/>
                              <a:gd name="T1" fmla="*/ T0 w 5942"/>
                              <a:gd name="T2" fmla="+- 0 1339 1062"/>
                              <a:gd name="T3" fmla="*/ 1339 h 277"/>
                              <a:gd name="T4" fmla="+- 0 9896 3955"/>
                              <a:gd name="T5" fmla="*/ T4 w 5942"/>
                              <a:gd name="T6" fmla="+- 0 1339 1062"/>
                              <a:gd name="T7" fmla="*/ 1339 h 277"/>
                              <a:gd name="T8" fmla="+- 0 3955 3955"/>
                              <a:gd name="T9" fmla="*/ T8 w 5942"/>
                              <a:gd name="T10" fmla="+- 0 1062 1062"/>
                              <a:gd name="T11" fmla="*/ 1062 h 277"/>
                              <a:gd name="T12" fmla="+- 0 9896 3955"/>
                              <a:gd name="T13" fmla="*/ T12 w 5942"/>
                              <a:gd name="T14" fmla="+- 0 1062 1062"/>
                              <a:gd name="T15" fmla="*/ 1062 h 277"/>
                            </a:gdLst>
                            <a:ahLst/>
                            <a:cxnLst>
                              <a:cxn ang="0">
                                <a:pos x="T1" y="T3"/>
                              </a:cxn>
                              <a:cxn ang="0">
                                <a:pos x="T5" y="T7"/>
                              </a:cxn>
                              <a:cxn ang="0">
                                <a:pos x="T9" y="T11"/>
                              </a:cxn>
                              <a:cxn ang="0">
                                <a:pos x="T13" y="T15"/>
                              </a:cxn>
                            </a:cxnLst>
                            <a:rect l="0" t="0" r="r" b="b"/>
                            <a:pathLst>
                              <a:path w="5942" h="277">
                                <a:moveTo>
                                  <a:pt x="0" y="277"/>
                                </a:moveTo>
                                <a:lnTo>
                                  <a:pt x="5941" y="277"/>
                                </a:lnTo>
                                <a:moveTo>
                                  <a:pt x="0" y="0"/>
                                </a:moveTo>
                                <a:lnTo>
                                  <a:pt x="5941"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 name="Line 110"/>
                        <wps:cNvCnPr/>
                        <wps:spPr bwMode="auto">
                          <a:xfrm>
                            <a:off x="3955" y="3805"/>
                            <a:ext cx="5941" cy="0"/>
                          </a:xfrm>
                          <a:prstGeom prst="line">
                            <a:avLst/>
                          </a:prstGeom>
                          <a:noFill/>
                          <a:ln w="3175">
                            <a:solidFill>
                              <a:srgbClr val="D9D9D9"/>
                            </a:solidFill>
                            <a:round/>
                            <a:headEnd/>
                            <a:tailEnd/>
                          </a:ln>
                          <a:extLst>
                            <a:ext uri="{909E8E84-426E-40DD-AFC4-6F175D3DCCD1}">
                              <a14:hiddenFill xmlns:a14="http://schemas.microsoft.com/office/drawing/2010/main">
                                <a:noFill/>
                              </a14:hiddenFill>
                            </a:ext>
                          </a:extLst>
                        </wps:spPr>
                        <wps:bodyPr/>
                      </wps:wsp>
                      <wps:wsp>
                        <wps:cNvPr id="110" name="Rectangle 111"/>
                        <wps:cNvSpPr>
                          <a:spLocks noChangeArrowheads="1"/>
                        </wps:cNvSpPr>
                        <wps:spPr bwMode="auto">
                          <a:xfrm>
                            <a:off x="3066" y="239"/>
                            <a:ext cx="7050" cy="4020"/>
                          </a:xfrm>
                          <a:prstGeom prst="rect">
                            <a:avLst/>
                          </a:prstGeom>
                          <a:noFill/>
                          <a:ln w="9525">
                            <a:solidFill>
                              <a:srgbClr val="D9D9D9"/>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 name="Text Box 112"/>
                        <wps:cNvSpPr txBox="1">
                          <a:spLocks noChangeArrowheads="1"/>
                        </wps:cNvSpPr>
                        <wps:spPr bwMode="auto">
                          <a:xfrm>
                            <a:off x="5667" y="390"/>
                            <a:ext cx="1844"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122904" w14:textId="3FB6E67C" w:rsidR="003E6A84" w:rsidRDefault="003E6A84">
                              <w:pPr>
                                <w:rPr>
                                  <w:rFonts w:ascii="Cambria"/>
                                  <w:b/>
                                  <w:sz w:val="36"/>
                                </w:rPr>
                              </w:pPr>
                              <w:r>
                                <w:rPr>
                                  <w:rFonts w:ascii="Cambria"/>
                                  <w:b/>
                                  <w:color w:val="7E7E7E"/>
                                  <w:spacing w:val="22"/>
                                  <w:sz w:val="36"/>
                                </w:rPr>
                                <w:t>S</w:t>
                              </w:r>
                              <w:r>
                                <w:rPr>
                                  <w:rFonts w:ascii="Cambria"/>
                                  <w:b/>
                                  <w:color w:val="7E7E7E"/>
                                  <w:spacing w:val="22"/>
                                  <w:sz w:val="36"/>
                                  <w:lang w:val="id-ID"/>
                                </w:rPr>
                                <w:t>A</w:t>
                              </w:r>
                              <w:r>
                                <w:rPr>
                                  <w:rFonts w:ascii="Cambria"/>
                                  <w:b/>
                                  <w:color w:val="7E7E7E"/>
                                  <w:spacing w:val="22"/>
                                  <w:sz w:val="36"/>
                                </w:rPr>
                                <w:t>M</w:t>
                              </w:r>
                              <w:r>
                                <w:rPr>
                                  <w:rFonts w:ascii="Cambria"/>
                                  <w:b/>
                                  <w:color w:val="7E7E7E"/>
                                  <w:spacing w:val="22"/>
                                  <w:sz w:val="36"/>
                                  <w:lang w:val="id-ID"/>
                                </w:rPr>
                                <w:t>PLE</w:t>
                              </w:r>
                              <w:r>
                                <w:rPr>
                                  <w:rFonts w:ascii="Cambria"/>
                                  <w:b/>
                                  <w:color w:val="7E7E7E"/>
                                  <w:spacing w:val="72"/>
                                  <w:sz w:val="36"/>
                                </w:rPr>
                                <w:t xml:space="preserve"> </w:t>
                              </w:r>
                              <w:r>
                                <w:rPr>
                                  <w:rFonts w:ascii="Cambria"/>
                                  <w:b/>
                                  <w:color w:val="7E7E7E"/>
                                  <w:sz w:val="36"/>
                                </w:rPr>
                                <w:t>2</w:t>
                              </w:r>
                            </w:p>
                          </w:txbxContent>
                        </wps:txbx>
                        <wps:bodyPr rot="0" vert="horz" wrap="square" lIns="0" tIns="0" rIns="0" bIns="0" anchor="t" anchorCtr="0" upright="1">
                          <a:noAutofit/>
                        </wps:bodyPr>
                      </wps:wsp>
                      <wps:wsp>
                        <wps:cNvPr id="112" name="Text Box 113"/>
                        <wps:cNvSpPr txBox="1">
                          <a:spLocks noChangeArrowheads="1"/>
                        </wps:cNvSpPr>
                        <wps:spPr bwMode="auto">
                          <a:xfrm>
                            <a:off x="3197" y="950"/>
                            <a:ext cx="620" cy="29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BC3B84" w14:textId="77777777" w:rsidR="003E6A84" w:rsidRDefault="003E6A84">
                              <w:pPr>
                                <w:spacing w:before="2"/>
                                <w:rPr>
                                  <w:rFonts w:ascii="Cambria"/>
                                  <w:sz w:val="18"/>
                                </w:rPr>
                              </w:pPr>
                              <w:r>
                                <w:rPr>
                                  <w:rFonts w:ascii="Cambria"/>
                                  <w:color w:val="585858"/>
                                  <w:sz w:val="18"/>
                                </w:rPr>
                                <w:t>10.00%</w:t>
                              </w:r>
                            </w:p>
                            <w:p w14:paraId="73443894" w14:textId="77777777" w:rsidR="003E6A84" w:rsidRDefault="003E6A84">
                              <w:pPr>
                                <w:spacing w:before="63"/>
                                <w:ind w:left="99"/>
                                <w:rPr>
                                  <w:rFonts w:ascii="Cambria"/>
                                  <w:sz w:val="18"/>
                                </w:rPr>
                              </w:pPr>
                              <w:r>
                                <w:rPr>
                                  <w:rFonts w:ascii="Cambria"/>
                                  <w:color w:val="585858"/>
                                  <w:sz w:val="18"/>
                                </w:rPr>
                                <w:t>9.00%</w:t>
                              </w:r>
                            </w:p>
                            <w:p w14:paraId="1B3B68C0" w14:textId="77777777" w:rsidR="003E6A84" w:rsidRDefault="003E6A84">
                              <w:pPr>
                                <w:spacing w:before="64"/>
                                <w:ind w:left="99"/>
                                <w:rPr>
                                  <w:rFonts w:ascii="Cambria"/>
                                  <w:sz w:val="18"/>
                                </w:rPr>
                              </w:pPr>
                              <w:r>
                                <w:rPr>
                                  <w:rFonts w:ascii="Cambria"/>
                                  <w:color w:val="585858"/>
                                  <w:sz w:val="18"/>
                                </w:rPr>
                                <w:t>8.00%</w:t>
                              </w:r>
                            </w:p>
                            <w:p w14:paraId="512E3F47" w14:textId="77777777" w:rsidR="003E6A84" w:rsidRDefault="003E6A84">
                              <w:pPr>
                                <w:spacing w:before="63"/>
                                <w:ind w:left="99"/>
                                <w:rPr>
                                  <w:rFonts w:ascii="Cambria"/>
                                  <w:sz w:val="18"/>
                                </w:rPr>
                              </w:pPr>
                              <w:r>
                                <w:rPr>
                                  <w:rFonts w:ascii="Cambria"/>
                                  <w:color w:val="585858"/>
                                  <w:sz w:val="18"/>
                                </w:rPr>
                                <w:t>7.00%</w:t>
                              </w:r>
                            </w:p>
                            <w:p w14:paraId="763E631A" w14:textId="77777777" w:rsidR="003E6A84" w:rsidRDefault="003E6A84">
                              <w:pPr>
                                <w:spacing w:before="63"/>
                                <w:ind w:left="99"/>
                                <w:rPr>
                                  <w:rFonts w:ascii="Cambria"/>
                                  <w:sz w:val="18"/>
                                </w:rPr>
                              </w:pPr>
                              <w:r>
                                <w:rPr>
                                  <w:rFonts w:ascii="Cambria"/>
                                  <w:color w:val="585858"/>
                                  <w:sz w:val="18"/>
                                </w:rPr>
                                <w:t>6.00%</w:t>
                              </w:r>
                            </w:p>
                            <w:p w14:paraId="526CD441" w14:textId="77777777" w:rsidR="003E6A84" w:rsidRDefault="003E6A84">
                              <w:pPr>
                                <w:spacing w:before="64"/>
                                <w:ind w:left="99"/>
                                <w:rPr>
                                  <w:rFonts w:ascii="Cambria"/>
                                  <w:sz w:val="18"/>
                                </w:rPr>
                              </w:pPr>
                              <w:r>
                                <w:rPr>
                                  <w:rFonts w:ascii="Cambria"/>
                                  <w:color w:val="585858"/>
                                  <w:sz w:val="18"/>
                                </w:rPr>
                                <w:t>5.00%</w:t>
                              </w:r>
                            </w:p>
                            <w:p w14:paraId="3417AC89" w14:textId="77777777" w:rsidR="003E6A84" w:rsidRDefault="003E6A84">
                              <w:pPr>
                                <w:spacing w:before="63"/>
                                <w:ind w:left="99"/>
                                <w:rPr>
                                  <w:rFonts w:ascii="Cambria"/>
                                  <w:sz w:val="18"/>
                                </w:rPr>
                              </w:pPr>
                              <w:r>
                                <w:rPr>
                                  <w:rFonts w:ascii="Cambria"/>
                                  <w:color w:val="585858"/>
                                  <w:sz w:val="18"/>
                                </w:rPr>
                                <w:t>4.00%</w:t>
                              </w:r>
                            </w:p>
                            <w:p w14:paraId="0B42E554" w14:textId="77777777" w:rsidR="003E6A84" w:rsidRDefault="003E6A84">
                              <w:pPr>
                                <w:spacing w:before="63"/>
                                <w:ind w:left="99"/>
                                <w:rPr>
                                  <w:rFonts w:ascii="Cambria"/>
                                  <w:sz w:val="18"/>
                                </w:rPr>
                              </w:pPr>
                              <w:r>
                                <w:rPr>
                                  <w:rFonts w:ascii="Cambria"/>
                                  <w:color w:val="585858"/>
                                  <w:sz w:val="18"/>
                                </w:rPr>
                                <w:t>3.00%</w:t>
                              </w:r>
                            </w:p>
                            <w:p w14:paraId="20648E07" w14:textId="77777777" w:rsidR="003E6A84" w:rsidRDefault="003E6A84">
                              <w:pPr>
                                <w:spacing w:before="63"/>
                                <w:ind w:left="99"/>
                                <w:rPr>
                                  <w:rFonts w:ascii="Cambria"/>
                                  <w:sz w:val="18"/>
                                </w:rPr>
                              </w:pPr>
                              <w:r>
                                <w:rPr>
                                  <w:rFonts w:ascii="Cambria"/>
                                  <w:color w:val="585858"/>
                                  <w:sz w:val="18"/>
                                </w:rPr>
                                <w:t>2.00%</w:t>
                              </w:r>
                            </w:p>
                            <w:p w14:paraId="4CA95319" w14:textId="77777777" w:rsidR="003E6A84" w:rsidRDefault="003E6A84">
                              <w:pPr>
                                <w:spacing w:before="64"/>
                                <w:ind w:left="99"/>
                                <w:rPr>
                                  <w:rFonts w:ascii="Cambria"/>
                                  <w:sz w:val="18"/>
                                </w:rPr>
                              </w:pPr>
                              <w:r>
                                <w:rPr>
                                  <w:rFonts w:ascii="Cambria"/>
                                  <w:color w:val="585858"/>
                                  <w:sz w:val="18"/>
                                </w:rPr>
                                <w:t>1.00%</w:t>
                              </w:r>
                            </w:p>
                            <w:p w14:paraId="16E5B489" w14:textId="77777777" w:rsidR="003E6A84" w:rsidRDefault="003E6A84">
                              <w:pPr>
                                <w:spacing w:before="64"/>
                                <w:ind w:left="99"/>
                                <w:rPr>
                                  <w:rFonts w:ascii="Cambria"/>
                                  <w:sz w:val="18"/>
                                </w:rPr>
                              </w:pPr>
                              <w:r>
                                <w:rPr>
                                  <w:rFonts w:ascii="Cambria"/>
                                  <w:color w:val="585858"/>
                                  <w:sz w:val="18"/>
                                </w:rPr>
                                <w:t>0.00%</w:t>
                              </w:r>
                            </w:p>
                          </w:txbxContent>
                        </wps:txbx>
                        <wps:bodyPr rot="0" vert="horz" wrap="square" lIns="0" tIns="0" rIns="0" bIns="0" anchor="t" anchorCtr="0" upright="1">
                          <a:noAutofit/>
                        </wps:bodyPr>
                      </wps:wsp>
                      <wps:wsp>
                        <wps:cNvPr id="113" name="Text Box 114"/>
                        <wps:cNvSpPr txBox="1">
                          <a:spLocks noChangeArrowheads="1"/>
                        </wps:cNvSpPr>
                        <wps:spPr bwMode="auto">
                          <a:xfrm>
                            <a:off x="4717" y="1345"/>
                            <a:ext cx="524"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4BA611" w14:textId="77777777" w:rsidR="003E6A84" w:rsidRDefault="003E6A84">
                              <w:pPr>
                                <w:spacing w:before="2"/>
                                <w:rPr>
                                  <w:rFonts w:ascii="Cambria"/>
                                  <w:sz w:val="18"/>
                                </w:rPr>
                              </w:pPr>
                              <w:r>
                                <w:rPr>
                                  <w:rFonts w:ascii="Cambria"/>
                                  <w:color w:val="404040"/>
                                  <w:sz w:val="18"/>
                                </w:rPr>
                                <w:t>8.59%</w:t>
                              </w:r>
                            </w:p>
                          </w:txbxContent>
                        </wps:txbx>
                        <wps:bodyPr rot="0" vert="horz" wrap="square" lIns="0" tIns="0" rIns="0" bIns="0" anchor="t" anchorCtr="0" upright="1">
                          <a:noAutofit/>
                        </wps:bodyPr>
                      </wps:wsp>
                      <wps:wsp>
                        <wps:cNvPr id="114" name="Text Box 115"/>
                        <wps:cNvSpPr txBox="1">
                          <a:spLocks noChangeArrowheads="1"/>
                        </wps:cNvSpPr>
                        <wps:spPr bwMode="auto">
                          <a:xfrm>
                            <a:off x="5906" y="1899"/>
                            <a:ext cx="524"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2E99CA" w14:textId="77777777" w:rsidR="003E6A84" w:rsidRDefault="003E6A84">
                              <w:pPr>
                                <w:spacing w:before="2"/>
                                <w:rPr>
                                  <w:rFonts w:ascii="Cambria"/>
                                  <w:sz w:val="18"/>
                                </w:rPr>
                              </w:pPr>
                              <w:r>
                                <w:rPr>
                                  <w:rFonts w:ascii="Cambria"/>
                                  <w:color w:val="404040"/>
                                  <w:sz w:val="18"/>
                                </w:rPr>
                                <w:t>6.57%</w:t>
                              </w:r>
                            </w:p>
                          </w:txbxContent>
                        </wps:txbx>
                        <wps:bodyPr rot="0" vert="horz" wrap="square" lIns="0" tIns="0" rIns="0" bIns="0" anchor="t" anchorCtr="0" upright="1">
                          <a:noAutofit/>
                        </wps:bodyPr>
                      </wps:wsp>
                      <wps:wsp>
                        <wps:cNvPr id="115" name="Text Box 116"/>
                        <wps:cNvSpPr txBox="1">
                          <a:spLocks noChangeArrowheads="1"/>
                        </wps:cNvSpPr>
                        <wps:spPr bwMode="auto">
                          <a:xfrm>
                            <a:off x="7095" y="1762"/>
                            <a:ext cx="524"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CEBC64" w14:textId="77777777" w:rsidR="003E6A84" w:rsidRDefault="003E6A84">
                              <w:pPr>
                                <w:spacing w:before="2"/>
                                <w:rPr>
                                  <w:rFonts w:ascii="Cambria"/>
                                  <w:sz w:val="18"/>
                                </w:rPr>
                              </w:pPr>
                              <w:r>
                                <w:rPr>
                                  <w:rFonts w:ascii="Cambria"/>
                                  <w:color w:val="404040"/>
                                  <w:sz w:val="18"/>
                                </w:rPr>
                                <w:t>7.07%</w:t>
                              </w:r>
                            </w:p>
                          </w:txbxContent>
                        </wps:txbx>
                        <wps:bodyPr rot="0" vert="horz" wrap="square" lIns="0" tIns="0" rIns="0" bIns="0" anchor="t" anchorCtr="0" upright="1">
                          <a:noAutofit/>
                        </wps:bodyPr>
                      </wps:wsp>
                      <wps:wsp>
                        <wps:cNvPr id="116" name="Text Box 117"/>
                        <wps:cNvSpPr txBox="1">
                          <a:spLocks noChangeArrowheads="1"/>
                        </wps:cNvSpPr>
                        <wps:spPr bwMode="auto">
                          <a:xfrm>
                            <a:off x="9472" y="1633"/>
                            <a:ext cx="524"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1E1248" w14:textId="77777777" w:rsidR="003E6A84" w:rsidRDefault="003E6A84">
                              <w:pPr>
                                <w:spacing w:before="2"/>
                                <w:rPr>
                                  <w:rFonts w:ascii="Cambria"/>
                                  <w:sz w:val="18"/>
                                </w:rPr>
                              </w:pPr>
                              <w:r>
                                <w:rPr>
                                  <w:rFonts w:ascii="Cambria"/>
                                  <w:color w:val="404040"/>
                                  <w:sz w:val="18"/>
                                </w:rPr>
                                <w:t>7.54%</w:t>
                              </w:r>
                            </w:p>
                          </w:txbxContent>
                        </wps:txbx>
                        <wps:bodyPr rot="0" vert="horz" wrap="square" lIns="0" tIns="0" rIns="0" bIns="0" anchor="t" anchorCtr="0" upright="1">
                          <a:noAutofit/>
                        </wps:bodyPr>
                      </wps:wsp>
                      <wps:wsp>
                        <wps:cNvPr id="117" name="Text Box 118"/>
                        <wps:cNvSpPr txBox="1">
                          <a:spLocks noChangeArrowheads="1"/>
                        </wps:cNvSpPr>
                        <wps:spPr bwMode="auto">
                          <a:xfrm>
                            <a:off x="8283" y="2127"/>
                            <a:ext cx="524"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B038B6" w14:textId="77777777" w:rsidR="003E6A84" w:rsidRDefault="003E6A84">
                              <w:pPr>
                                <w:spacing w:before="2"/>
                                <w:rPr>
                                  <w:rFonts w:ascii="Cambria"/>
                                  <w:sz w:val="18"/>
                                </w:rPr>
                              </w:pPr>
                              <w:r>
                                <w:rPr>
                                  <w:rFonts w:ascii="Cambria"/>
                                  <w:color w:val="404040"/>
                                  <w:sz w:val="18"/>
                                </w:rPr>
                                <w:t>5.74%</w:t>
                              </w:r>
                            </w:p>
                          </w:txbxContent>
                        </wps:txbx>
                        <wps:bodyPr rot="0" vert="horz" wrap="square" lIns="0" tIns="0" rIns="0" bIns="0" anchor="t" anchorCtr="0" upright="1">
                          <a:noAutofit/>
                        </wps:bodyPr>
                      </wps:wsp>
                      <wps:wsp>
                        <wps:cNvPr id="118" name="Text Box 119"/>
                        <wps:cNvSpPr txBox="1">
                          <a:spLocks noChangeArrowheads="1"/>
                        </wps:cNvSpPr>
                        <wps:spPr bwMode="auto">
                          <a:xfrm>
                            <a:off x="4099" y="3921"/>
                            <a:ext cx="5751"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7C6ED1" w14:textId="06A20CE1" w:rsidR="003E6A84" w:rsidRPr="00B71212" w:rsidRDefault="003E6A84">
                              <w:pPr>
                                <w:tabs>
                                  <w:tab w:val="left" w:pos="1238"/>
                                  <w:tab w:val="left" w:pos="2427"/>
                                  <w:tab w:val="left" w:pos="3616"/>
                                  <w:tab w:val="left" w:pos="4684"/>
                                </w:tabs>
                                <w:spacing w:before="2"/>
                                <w:rPr>
                                  <w:rFonts w:ascii="Cambria"/>
                                  <w:sz w:val="18"/>
                                  <w:lang w:val="id-ID"/>
                                </w:rPr>
                              </w:pPr>
                              <w:r>
                                <w:rPr>
                                  <w:rFonts w:ascii="Cambria"/>
                                  <w:color w:val="585858"/>
                                  <w:sz w:val="18"/>
                                  <w:lang w:val="id-ID"/>
                                </w:rPr>
                                <w:t>Testing-</w:t>
                              </w:r>
                              <w:r>
                                <w:rPr>
                                  <w:rFonts w:ascii="Cambria"/>
                                  <w:color w:val="585858"/>
                                  <w:spacing w:val="-4"/>
                                  <w:sz w:val="18"/>
                                </w:rPr>
                                <w:t xml:space="preserve"> </w:t>
                              </w:r>
                              <w:r>
                                <w:rPr>
                                  <w:rFonts w:ascii="Cambria"/>
                                  <w:color w:val="585858"/>
                                  <w:sz w:val="18"/>
                                </w:rPr>
                                <w:t>1</w:t>
                              </w:r>
                              <w:r>
                                <w:rPr>
                                  <w:rFonts w:ascii="Cambria"/>
                                  <w:color w:val="585858"/>
                                  <w:sz w:val="18"/>
                                </w:rPr>
                                <w:tab/>
                              </w:r>
                              <w:r>
                                <w:rPr>
                                  <w:rFonts w:ascii="Cambria"/>
                                  <w:color w:val="585858"/>
                                  <w:sz w:val="18"/>
                                  <w:lang w:val="id-ID"/>
                                </w:rPr>
                                <w:t xml:space="preserve">     Testing-</w:t>
                              </w:r>
                              <w:r>
                                <w:rPr>
                                  <w:rFonts w:ascii="Cambria"/>
                                  <w:color w:val="585858"/>
                                  <w:spacing w:val="-4"/>
                                  <w:sz w:val="18"/>
                                </w:rPr>
                                <w:t xml:space="preserve"> </w:t>
                              </w:r>
                              <w:r>
                                <w:rPr>
                                  <w:rFonts w:ascii="Cambria"/>
                                  <w:color w:val="585858"/>
                                  <w:sz w:val="18"/>
                                </w:rPr>
                                <w:t>2</w:t>
                              </w:r>
                              <w:r>
                                <w:rPr>
                                  <w:rFonts w:ascii="Cambria"/>
                                  <w:color w:val="585858"/>
                                  <w:sz w:val="18"/>
                                </w:rPr>
                                <w:tab/>
                              </w:r>
                              <w:r>
                                <w:rPr>
                                  <w:rFonts w:ascii="Cambria"/>
                                  <w:color w:val="585858"/>
                                  <w:sz w:val="18"/>
                                  <w:lang w:val="id-ID"/>
                                </w:rPr>
                                <w:t xml:space="preserve">          Testing-</w:t>
                              </w:r>
                              <w:r>
                                <w:rPr>
                                  <w:rFonts w:ascii="Cambria"/>
                                  <w:color w:val="585858"/>
                                  <w:spacing w:val="-4"/>
                                  <w:sz w:val="18"/>
                                </w:rPr>
                                <w:t xml:space="preserve"> </w:t>
                              </w:r>
                              <w:r>
                                <w:rPr>
                                  <w:rFonts w:ascii="Cambria"/>
                                  <w:color w:val="585858"/>
                                  <w:spacing w:val="-4"/>
                                  <w:sz w:val="18"/>
                                  <w:lang w:val="id-ID"/>
                                </w:rPr>
                                <w:t xml:space="preserve">3                </w:t>
                              </w:r>
                              <w:r>
                                <w:rPr>
                                  <w:rFonts w:ascii="Cambria"/>
                                  <w:color w:val="585858"/>
                                  <w:sz w:val="18"/>
                                  <w:lang w:val="id-ID"/>
                                </w:rPr>
                                <w:t>Testing-</w:t>
                              </w:r>
                              <w:r>
                                <w:rPr>
                                  <w:rFonts w:ascii="Cambria"/>
                                  <w:color w:val="585858"/>
                                  <w:spacing w:val="-4"/>
                                  <w:sz w:val="18"/>
                                </w:rPr>
                                <w:t xml:space="preserve"> </w:t>
                              </w:r>
                              <w:r>
                                <w:rPr>
                                  <w:rFonts w:ascii="Cambria"/>
                                  <w:color w:val="585858"/>
                                  <w:sz w:val="18"/>
                                </w:rPr>
                                <w:t>4</w:t>
                              </w:r>
                              <w:r>
                                <w:rPr>
                                  <w:rFonts w:ascii="Cambria"/>
                                  <w:color w:val="585858"/>
                                  <w:sz w:val="18"/>
                                </w:rPr>
                                <w:tab/>
                              </w:r>
                              <w:r>
                                <w:rPr>
                                  <w:rFonts w:ascii="Cambria"/>
                                  <w:color w:val="585858"/>
                                  <w:sz w:val="18"/>
                                  <w:lang w:val="id-ID"/>
                                </w:rPr>
                                <w:t xml:space="preserve">         Testing-5</w:t>
                              </w:r>
                              <w:r>
                                <w:rPr>
                                  <w:rFonts w:ascii="Cambria"/>
                                  <w:color w:val="585858"/>
                                  <w:spacing w:val="-3"/>
                                  <w:sz w:val="18"/>
                                </w:rPr>
                                <w:t xml:space="preserve"> </w:t>
                              </w:r>
                            </w:p>
                          </w:txbxContent>
                        </wps:txbx>
                        <wps:bodyPr rot="0" vert="horz" wrap="square" lIns="0" tIns="0" rIns="0" bIns="0" anchor="t" anchorCtr="0" upright="1">
                          <a:noAutofit/>
                        </wps:bodyPr>
                      </wps:wsp>
                    </wpg:wgp>
                  </a:graphicData>
                </a:graphic>
              </wp:inline>
            </w:drawing>
          </mc:Choice>
          <mc:Fallback>
            <w:pict>
              <v:group w14:anchorId="7CD73C53" id="Group 105" o:spid="_x0000_s1041" style="width:393.75pt;height:189.75pt;mso-position-horizontal-relative:char;mso-position-vertical-relative:line" coordorigin="3059,232" coordsize="7065,4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">
                <v:shape id="AutoShape 107" o:spid="_x0000_s1042" style="position:absolute;left:3954;top:1612;width:5942;height:1920;visibility:visible;mso-wrap-style:square;v-text-anchor:top" coordsize="5942,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" path="m,1920r5941,m,1647r5941,m,1368r5941,m,1095r5941,m,821r5941,m,547r5941,m,274r5941,m,l5941,e" filled="f" strokecolor="#d9d9d9">
                  <v:path arrowok="t" o:connecttype="custom" o:connectlocs="0,3532;5941,3532;0,3259;5941,3259;0,2980;5941,2980;0,2707;5941,2707;0,2433;5941,2433;0,2159;5941,2159;0,1886;5941,1886;0,1612;5941,1612" o:connectangles="0,0,0,0,0,0,0,0,0,0,0,0,0,0,0,0"/>
                </v:shape>
                <v:shape id="AutoShape 108" o:spid="_x0000_s1043" style="position:absolute;left:4536;top:1421;width:4778;height:841;visibility:visible;mso-wrap-style:square;v-text-anchor:top" coordsize="4778,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" path="m2456,475r-68,l3578,840r51,-21l3577,819,2456,475xm4770,324l3577,819r52,l4778,343r-8,-19xm2460,434r-69,l3575,798r52,-21l3574,777,2460,434xm4755,287l3574,777r53,l4762,306r-7,-19xm9,36l,54,1195,610r183,-21l1198,589,9,36xm2389,455l1198,589r180,l2388,475r68,l2389,455xm26,l17,18,1202,569r182,-21l1205,548,26,xm2393,414l1205,548r179,l2391,434r69,l2393,414xe" fillcolor="#4f81bc" stroked="f">
                  <v:path arrowok="t" o:connecttype="custom" o:connectlocs="2456,1897;2388,1897;3578,2262;3629,2241;3577,2241;2456,1897;4770,1746;3577,2241;3629,2241;4778,1765;4770,1746;2460,1856;2391,1856;3575,2220;3627,2199;3574,2199;2460,1856;4755,1709;3574,2199;3627,2199;4762,1728;4755,1709;9,1458;0,1476;1195,2032;1378,2011;1198,2011;9,1458;2389,1877;1198,2011;1378,2011;2388,1897;2456,1897;2389,1877;26,1422;17,1440;1202,1991;1384,1970;1205,1970;26,1422;2393,1836;1205,1970;1384,1970;2391,1856;2460,1856;2393,1836" o:connectangles="0,0,0,0,0,0,0,0,0,0,0,0,0,0,0,0,0,0,0,0,0,0,0,0,0,0,0,0,0,0,0,0,0,0,0,0,0,0,0,0,0,0,0,0,0,0"/>
                </v:shape>
                <v:shape id="AutoShape 109" o:spid="_x0000_s1044" style="position:absolute;left:3954;top:1062;width:5942;height:277;visibility:visible;mso-wrap-style:square;v-text-anchor:top" coordsize="5942,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" path="m,277r5941,m,l5941,e" filled="f" strokecolor="#d9d9d9">
                  <v:path arrowok="t" o:connecttype="custom" o:connectlocs="0,1339;5941,1339;0,1062;5941,1062" o:connectangles="0,0,0,0"/>
                </v:shape>
                <v:line id="Line 110" o:spid="_x0000_s1045" style="position:absolute;visibility:visible;mso-wrap-style:square" from="3955,3805" to="9896,3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" strokecolor="#d9d9d9" strokeweight=".25pt"/>
                <v:rect id="Rectangle 111" o:spid="_x0000_s1046" style="position:absolute;left:3066;top:239;width:7050;height:4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" filled="f" strokecolor="#d9d9d9"/>
                <v:shape id="Text Box 112" o:spid="_x0000_s1047" type="#_x0000_t202" style="position:absolute;left:5667;top:390;width:1844;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" filled="f" stroked="f">
                  <v:textbox inset="0,0,0,0">
                    <w:txbxContent>
                      <w:p w14:paraId="1C122904" w14:textId="3FB6E67C" w:rsidR="003E6A84" w:rsidRDefault="003E6A84">
                        <w:pPr>
                          <w:rPr>
                            <w:rFonts w:ascii="Cambria"/>
                            <w:b/>
                            <w:sz w:val="36"/>
                          </w:rPr>
                        </w:pPr>
                        <w:r>
                          <w:rPr>
                            <w:rFonts w:ascii="Cambria"/>
                            <w:b/>
                            <w:color w:val="7E7E7E"/>
                            <w:spacing w:val="22"/>
                            <w:sz w:val="36"/>
                          </w:rPr>
                          <w:t>S</w:t>
                        </w:r>
                        <w:r>
                          <w:rPr>
                            <w:rFonts w:ascii="Cambria"/>
                            <w:b/>
                            <w:color w:val="7E7E7E"/>
                            <w:spacing w:val="22"/>
                            <w:sz w:val="36"/>
                            <w:lang w:val="id-ID"/>
                          </w:rPr>
                          <w:t>A</w:t>
                        </w:r>
                        <w:r>
                          <w:rPr>
                            <w:rFonts w:ascii="Cambria"/>
                            <w:b/>
                            <w:color w:val="7E7E7E"/>
                            <w:spacing w:val="22"/>
                            <w:sz w:val="36"/>
                          </w:rPr>
                          <w:t>M</w:t>
                        </w:r>
                        <w:r>
                          <w:rPr>
                            <w:rFonts w:ascii="Cambria"/>
                            <w:b/>
                            <w:color w:val="7E7E7E"/>
                            <w:spacing w:val="22"/>
                            <w:sz w:val="36"/>
                            <w:lang w:val="id-ID"/>
                          </w:rPr>
                          <w:t>PLE</w:t>
                        </w:r>
                        <w:r>
                          <w:rPr>
                            <w:rFonts w:ascii="Cambria"/>
                            <w:b/>
                            <w:color w:val="7E7E7E"/>
                            <w:spacing w:val="72"/>
                            <w:sz w:val="36"/>
                          </w:rPr>
                          <w:t xml:space="preserve"> </w:t>
                        </w:r>
                        <w:r>
                          <w:rPr>
                            <w:rFonts w:ascii="Cambria"/>
                            <w:b/>
                            <w:color w:val="7E7E7E"/>
                            <w:sz w:val="36"/>
                          </w:rPr>
                          <w:t>2</w:t>
                        </w:r>
                      </w:p>
                    </w:txbxContent>
                  </v:textbox>
                </v:shape>
                <v:shape id="Text Box 113" o:spid="_x0000_s1048" type="#_x0000_t202" style="position:absolute;left:3197;top:950;width:620;height:29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" filled="f" stroked="f">
                  <v:textbox inset="0,0,0,0">
                    <w:txbxContent>
                      <w:p w14:paraId="7FBC3B84" w14:textId="77777777" w:rsidR="003E6A84" w:rsidRDefault="003E6A84">
                        <w:pPr>
                          <w:spacing w:before="2"/>
                          <w:rPr>
                            <w:rFonts w:ascii="Cambria"/>
                            <w:sz w:val="18"/>
                          </w:rPr>
                        </w:pPr>
                        <w:r>
                          <w:rPr>
                            <w:rFonts w:ascii="Cambria"/>
                            <w:color w:val="585858"/>
                            <w:sz w:val="18"/>
                          </w:rPr>
                          <w:t>10.00%</w:t>
                        </w:r>
                      </w:p>
                      <w:p w14:paraId="73443894" w14:textId="77777777" w:rsidR="003E6A84" w:rsidRDefault="003E6A84">
                        <w:pPr>
                          <w:spacing w:before="63"/>
                          <w:ind w:left="99"/>
                          <w:rPr>
                            <w:rFonts w:ascii="Cambria"/>
                            <w:sz w:val="18"/>
                          </w:rPr>
                        </w:pPr>
                        <w:r>
                          <w:rPr>
                            <w:rFonts w:ascii="Cambria"/>
                            <w:color w:val="585858"/>
                            <w:sz w:val="18"/>
                          </w:rPr>
                          <w:t>9.00%</w:t>
                        </w:r>
                      </w:p>
                      <w:p w14:paraId="1B3B68C0" w14:textId="77777777" w:rsidR="003E6A84" w:rsidRDefault="003E6A84">
                        <w:pPr>
                          <w:spacing w:before="64"/>
                          <w:ind w:left="99"/>
                          <w:rPr>
                            <w:rFonts w:ascii="Cambria"/>
                            <w:sz w:val="18"/>
                          </w:rPr>
                        </w:pPr>
                        <w:r>
                          <w:rPr>
                            <w:rFonts w:ascii="Cambria"/>
                            <w:color w:val="585858"/>
                            <w:sz w:val="18"/>
                          </w:rPr>
                          <w:t>8.00%</w:t>
                        </w:r>
                      </w:p>
                      <w:p w14:paraId="512E3F47" w14:textId="77777777" w:rsidR="003E6A84" w:rsidRDefault="003E6A84">
                        <w:pPr>
                          <w:spacing w:before="63"/>
                          <w:ind w:left="99"/>
                          <w:rPr>
                            <w:rFonts w:ascii="Cambria"/>
                            <w:sz w:val="18"/>
                          </w:rPr>
                        </w:pPr>
                        <w:r>
                          <w:rPr>
                            <w:rFonts w:ascii="Cambria"/>
                            <w:color w:val="585858"/>
                            <w:sz w:val="18"/>
                          </w:rPr>
                          <w:t>7.00%</w:t>
                        </w:r>
                      </w:p>
                      <w:p w14:paraId="763E631A" w14:textId="77777777" w:rsidR="003E6A84" w:rsidRDefault="003E6A84">
                        <w:pPr>
                          <w:spacing w:before="63"/>
                          <w:ind w:left="99"/>
                          <w:rPr>
                            <w:rFonts w:ascii="Cambria"/>
                            <w:sz w:val="18"/>
                          </w:rPr>
                        </w:pPr>
                        <w:r>
                          <w:rPr>
                            <w:rFonts w:ascii="Cambria"/>
                            <w:color w:val="585858"/>
                            <w:sz w:val="18"/>
                          </w:rPr>
                          <w:t>6.00%</w:t>
                        </w:r>
                      </w:p>
                      <w:p w14:paraId="526CD441" w14:textId="77777777" w:rsidR="003E6A84" w:rsidRDefault="003E6A84">
                        <w:pPr>
                          <w:spacing w:before="64"/>
                          <w:ind w:left="99"/>
                          <w:rPr>
                            <w:rFonts w:ascii="Cambria"/>
                            <w:sz w:val="18"/>
                          </w:rPr>
                        </w:pPr>
                        <w:r>
                          <w:rPr>
                            <w:rFonts w:ascii="Cambria"/>
                            <w:color w:val="585858"/>
                            <w:sz w:val="18"/>
                          </w:rPr>
                          <w:t>5.00%</w:t>
                        </w:r>
                      </w:p>
                      <w:p w14:paraId="3417AC89" w14:textId="77777777" w:rsidR="003E6A84" w:rsidRDefault="003E6A84">
                        <w:pPr>
                          <w:spacing w:before="63"/>
                          <w:ind w:left="99"/>
                          <w:rPr>
                            <w:rFonts w:ascii="Cambria"/>
                            <w:sz w:val="18"/>
                          </w:rPr>
                        </w:pPr>
                        <w:r>
                          <w:rPr>
                            <w:rFonts w:ascii="Cambria"/>
                            <w:color w:val="585858"/>
                            <w:sz w:val="18"/>
                          </w:rPr>
                          <w:t>4.00%</w:t>
                        </w:r>
                      </w:p>
                      <w:p w14:paraId="0B42E554" w14:textId="77777777" w:rsidR="003E6A84" w:rsidRDefault="003E6A84">
                        <w:pPr>
                          <w:spacing w:before="63"/>
                          <w:ind w:left="99"/>
                          <w:rPr>
                            <w:rFonts w:ascii="Cambria"/>
                            <w:sz w:val="18"/>
                          </w:rPr>
                        </w:pPr>
                        <w:r>
                          <w:rPr>
                            <w:rFonts w:ascii="Cambria"/>
                            <w:color w:val="585858"/>
                            <w:sz w:val="18"/>
                          </w:rPr>
                          <w:t>3.00%</w:t>
                        </w:r>
                      </w:p>
                      <w:p w14:paraId="20648E07" w14:textId="77777777" w:rsidR="003E6A84" w:rsidRDefault="003E6A84">
                        <w:pPr>
                          <w:spacing w:before="63"/>
                          <w:ind w:left="99"/>
                          <w:rPr>
                            <w:rFonts w:ascii="Cambria"/>
                            <w:sz w:val="18"/>
                          </w:rPr>
                        </w:pPr>
                        <w:r>
                          <w:rPr>
                            <w:rFonts w:ascii="Cambria"/>
                            <w:color w:val="585858"/>
                            <w:sz w:val="18"/>
                          </w:rPr>
                          <w:t>2.00%</w:t>
                        </w:r>
                      </w:p>
                      <w:p w14:paraId="4CA95319" w14:textId="77777777" w:rsidR="003E6A84" w:rsidRDefault="003E6A84">
                        <w:pPr>
                          <w:spacing w:before="64"/>
                          <w:ind w:left="99"/>
                          <w:rPr>
                            <w:rFonts w:ascii="Cambria"/>
                            <w:sz w:val="18"/>
                          </w:rPr>
                        </w:pPr>
                        <w:r>
                          <w:rPr>
                            <w:rFonts w:ascii="Cambria"/>
                            <w:color w:val="585858"/>
                            <w:sz w:val="18"/>
                          </w:rPr>
                          <w:t>1.00%</w:t>
                        </w:r>
                      </w:p>
                      <w:p w14:paraId="16E5B489" w14:textId="77777777" w:rsidR="003E6A84" w:rsidRDefault="003E6A84">
                        <w:pPr>
                          <w:spacing w:before="64"/>
                          <w:ind w:left="99"/>
                          <w:rPr>
                            <w:rFonts w:ascii="Cambria"/>
                            <w:sz w:val="18"/>
                          </w:rPr>
                        </w:pPr>
                        <w:r>
                          <w:rPr>
                            <w:rFonts w:ascii="Cambria"/>
                            <w:color w:val="585858"/>
                            <w:sz w:val="18"/>
                          </w:rPr>
                          <w:t>0.00%</w:t>
                        </w:r>
                      </w:p>
                    </w:txbxContent>
                  </v:textbox>
                </v:shape>
                <v:shape id="Text Box 114" o:spid="_x0000_s1049" type="#_x0000_t202" style="position:absolute;left:4717;top:1345;width:52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" filled="f" stroked="f">
                  <v:textbox inset="0,0,0,0">
                    <w:txbxContent>
                      <w:p w14:paraId="054BA611" w14:textId="77777777" w:rsidR="003E6A84" w:rsidRDefault="003E6A84">
                        <w:pPr>
                          <w:spacing w:before="2"/>
                          <w:rPr>
                            <w:rFonts w:ascii="Cambria"/>
                            <w:sz w:val="18"/>
                          </w:rPr>
                        </w:pPr>
                        <w:r>
                          <w:rPr>
                            <w:rFonts w:ascii="Cambria"/>
                            <w:color w:val="404040"/>
                            <w:sz w:val="18"/>
                          </w:rPr>
                          <w:t>8.59%</w:t>
                        </w:r>
                      </w:p>
                    </w:txbxContent>
                  </v:textbox>
                </v:shape>
                <v:shape id="Text Box 115" o:spid="_x0000_s1050" type="#_x0000_t202" style="position:absolute;left:5906;top:1899;width:52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" filled="f" stroked="f">
                  <v:textbox inset="0,0,0,0">
                    <w:txbxContent>
                      <w:p w14:paraId="422E99CA" w14:textId="77777777" w:rsidR="003E6A84" w:rsidRDefault="003E6A84">
                        <w:pPr>
                          <w:spacing w:before="2"/>
                          <w:rPr>
                            <w:rFonts w:ascii="Cambria"/>
                            <w:sz w:val="18"/>
                          </w:rPr>
                        </w:pPr>
                        <w:r>
                          <w:rPr>
                            <w:rFonts w:ascii="Cambria"/>
                            <w:color w:val="404040"/>
                            <w:sz w:val="18"/>
                          </w:rPr>
                          <w:t>6.57%</w:t>
                        </w:r>
                      </w:p>
                    </w:txbxContent>
                  </v:textbox>
                </v:shape>
                <v:shape id="Text Box 116" o:spid="_x0000_s1051" type="#_x0000_t202" style="position:absolute;left:7095;top:1762;width:52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" filled="f" stroked="f">
                  <v:textbox inset="0,0,0,0">
                    <w:txbxContent>
                      <w:p w14:paraId="10CEBC64" w14:textId="77777777" w:rsidR="003E6A84" w:rsidRDefault="003E6A84">
                        <w:pPr>
                          <w:spacing w:before="2"/>
                          <w:rPr>
                            <w:rFonts w:ascii="Cambria"/>
                            <w:sz w:val="18"/>
                          </w:rPr>
                        </w:pPr>
                        <w:r>
                          <w:rPr>
                            <w:rFonts w:ascii="Cambria"/>
                            <w:color w:val="404040"/>
                            <w:sz w:val="18"/>
                          </w:rPr>
                          <w:t>7.07%</w:t>
                        </w:r>
                      </w:p>
                    </w:txbxContent>
                  </v:textbox>
                </v:shape>
                <v:shape id="Text Box 117" o:spid="_x0000_s1052" type="#_x0000_t202" style="position:absolute;left:9472;top:1633;width:52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" filled="f" stroked="f">
                  <v:textbox inset="0,0,0,0">
                    <w:txbxContent>
                      <w:p w14:paraId="661E1248" w14:textId="77777777" w:rsidR="003E6A84" w:rsidRDefault="003E6A84">
                        <w:pPr>
                          <w:spacing w:before="2"/>
                          <w:rPr>
                            <w:rFonts w:ascii="Cambria"/>
                            <w:sz w:val="18"/>
                          </w:rPr>
                        </w:pPr>
                        <w:r>
                          <w:rPr>
                            <w:rFonts w:ascii="Cambria"/>
                            <w:color w:val="404040"/>
                            <w:sz w:val="18"/>
                          </w:rPr>
                          <w:t>7.54%</w:t>
                        </w:r>
                      </w:p>
                    </w:txbxContent>
                  </v:textbox>
                </v:shape>
                <v:shape id="Text Box 118" o:spid="_x0000_s1053" type="#_x0000_t202" style="position:absolute;left:8283;top:2127;width:52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" filled="f" stroked="f">
                  <v:textbox inset="0,0,0,0">
                    <w:txbxContent>
                      <w:p w14:paraId="2AB038B6" w14:textId="77777777" w:rsidR="003E6A84" w:rsidRDefault="003E6A84">
                        <w:pPr>
                          <w:spacing w:before="2"/>
                          <w:rPr>
                            <w:rFonts w:ascii="Cambria"/>
                            <w:sz w:val="18"/>
                          </w:rPr>
                        </w:pPr>
                        <w:r>
                          <w:rPr>
                            <w:rFonts w:ascii="Cambria"/>
                            <w:color w:val="404040"/>
                            <w:sz w:val="18"/>
                          </w:rPr>
                          <w:t>5.74%</w:t>
                        </w:r>
                      </w:p>
                    </w:txbxContent>
                  </v:textbox>
                </v:shape>
                <v:shape id="Text Box 119" o:spid="_x0000_s1054" type="#_x0000_t202" style="position:absolute;left:4099;top:3921;width:5751;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" filled="f" stroked="f">
                  <v:textbox inset="0,0,0,0">
                    <w:txbxContent>
                      <w:p w14:paraId="457C6ED1" w14:textId="06A20CE1" w:rsidR="003E6A84" w:rsidRPr="00B71212" w:rsidRDefault="003E6A84">
                        <w:pPr>
                          <w:tabs>
                            <w:tab w:val="left" w:pos="1238"/>
                            <w:tab w:val="left" w:pos="2427"/>
                            <w:tab w:val="left" w:pos="3616"/>
                            <w:tab w:val="left" w:pos="4684"/>
                          </w:tabs>
                          <w:spacing w:before="2"/>
                          <w:rPr>
                            <w:rFonts w:ascii="Cambria"/>
                            <w:sz w:val="18"/>
                            <w:lang w:val="id-ID"/>
                          </w:rPr>
                        </w:pPr>
                        <w:r>
                          <w:rPr>
                            <w:rFonts w:ascii="Cambria"/>
                            <w:color w:val="585858"/>
                            <w:sz w:val="18"/>
                            <w:lang w:val="id-ID"/>
                          </w:rPr>
                          <w:t>Testing-</w:t>
                        </w:r>
                        <w:r>
                          <w:rPr>
                            <w:rFonts w:ascii="Cambria"/>
                            <w:color w:val="585858"/>
                            <w:spacing w:val="-4"/>
                            <w:sz w:val="18"/>
                          </w:rPr>
                          <w:t xml:space="preserve"> </w:t>
                        </w:r>
                        <w:r>
                          <w:rPr>
                            <w:rFonts w:ascii="Cambria"/>
                            <w:color w:val="585858"/>
                            <w:sz w:val="18"/>
                          </w:rPr>
                          <w:t>1</w:t>
                        </w:r>
                        <w:r>
                          <w:rPr>
                            <w:rFonts w:ascii="Cambria"/>
                            <w:color w:val="585858"/>
                            <w:sz w:val="18"/>
                          </w:rPr>
                          <w:tab/>
                        </w:r>
                        <w:r>
                          <w:rPr>
                            <w:rFonts w:ascii="Cambria"/>
                            <w:color w:val="585858"/>
                            <w:sz w:val="18"/>
                            <w:lang w:val="id-ID"/>
                          </w:rPr>
                          <w:t xml:space="preserve">     Testing-</w:t>
                        </w:r>
                        <w:r>
                          <w:rPr>
                            <w:rFonts w:ascii="Cambria"/>
                            <w:color w:val="585858"/>
                            <w:spacing w:val="-4"/>
                            <w:sz w:val="18"/>
                          </w:rPr>
                          <w:t xml:space="preserve"> </w:t>
                        </w:r>
                        <w:r>
                          <w:rPr>
                            <w:rFonts w:ascii="Cambria"/>
                            <w:color w:val="585858"/>
                            <w:sz w:val="18"/>
                          </w:rPr>
                          <w:t>2</w:t>
                        </w:r>
                        <w:r>
                          <w:rPr>
                            <w:rFonts w:ascii="Cambria"/>
                            <w:color w:val="585858"/>
                            <w:sz w:val="18"/>
                          </w:rPr>
                          <w:tab/>
                        </w:r>
                        <w:r>
                          <w:rPr>
                            <w:rFonts w:ascii="Cambria"/>
                            <w:color w:val="585858"/>
                            <w:sz w:val="18"/>
                            <w:lang w:val="id-ID"/>
                          </w:rPr>
                          <w:t xml:space="preserve">          Testing-</w:t>
                        </w:r>
                        <w:r>
                          <w:rPr>
                            <w:rFonts w:ascii="Cambria"/>
                            <w:color w:val="585858"/>
                            <w:spacing w:val="-4"/>
                            <w:sz w:val="18"/>
                          </w:rPr>
                          <w:t xml:space="preserve"> </w:t>
                        </w:r>
                        <w:r>
                          <w:rPr>
                            <w:rFonts w:ascii="Cambria"/>
                            <w:color w:val="585858"/>
                            <w:spacing w:val="-4"/>
                            <w:sz w:val="18"/>
                            <w:lang w:val="id-ID"/>
                          </w:rPr>
                          <w:t xml:space="preserve">3                </w:t>
                        </w:r>
                        <w:r>
                          <w:rPr>
                            <w:rFonts w:ascii="Cambria"/>
                            <w:color w:val="585858"/>
                            <w:sz w:val="18"/>
                            <w:lang w:val="id-ID"/>
                          </w:rPr>
                          <w:t>Testing-</w:t>
                        </w:r>
                        <w:r>
                          <w:rPr>
                            <w:rFonts w:ascii="Cambria"/>
                            <w:color w:val="585858"/>
                            <w:spacing w:val="-4"/>
                            <w:sz w:val="18"/>
                          </w:rPr>
                          <w:t xml:space="preserve"> </w:t>
                        </w:r>
                        <w:r>
                          <w:rPr>
                            <w:rFonts w:ascii="Cambria"/>
                            <w:color w:val="585858"/>
                            <w:sz w:val="18"/>
                          </w:rPr>
                          <w:t>4</w:t>
                        </w:r>
                        <w:r>
                          <w:rPr>
                            <w:rFonts w:ascii="Cambria"/>
                            <w:color w:val="585858"/>
                            <w:sz w:val="18"/>
                          </w:rPr>
                          <w:tab/>
                        </w:r>
                        <w:r>
                          <w:rPr>
                            <w:rFonts w:ascii="Cambria"/>
                            <w:color w:val="585858"/>
                            <w:sz w:val="18"/>
                            <w:lang w:val="id-ID"/>
                          </w:rPr>
                          <w:t xml:space="preserve">         Testing-5</w:t>
                        </w:r>
                        <w:r>
                          <w:rPr>
                            <w:rFonts w:ascii="Cambria"/>
                            <w:color w:val="585858"/>
                            <w:spacing w:val="-3"/>
                            <w:sz w:val="18"/>
                          </w:rPr>
                          <w:t xml:space="preserve"> </w:t>
                        </w:r>
                      </w:p>
                    </w:txbxContent>
                  </v:textbox>
                </v:shape>
                <w10:anchorlock/>
              </v:group>
            </w:pict>
          </mc:Fallback>
        </mc:AlternateContent>
      </w:r>
    </w:p>
    <w:p w14:paraId="1D87533D" w14:textId="77777777" w:rsidR="00B71212" w:rsidRPr="00E328B5" w:rsidRDefault="00B71212" w:rsidP="008534BE">
      <w:pPr>
        <w:pStyle w:val="Paragraph"/>
        <w:jc w:val="center"/>
        <w:rPr>
          <w:sz w:val="24"/>
          <w:szCs w:val="24"/>
          <w:lang w:val="id-ID"/>
        </w:rPr>
      </w:pPr>
    </w:p>
    <w:p w14:paraId="6B911782" w14:textId="4C41D458" w:rsidR="00B71212" w:rsidRPr="00C71E28" w:rsidRDefault="00B71212" w:rsidP="00FC26B0">
      <w:pPr>
        <w:pStyle w:val="FigureCaption"/>
        <w:rPr>
          <w:lang w:val="id-ID"/>
        </w:rPr>
      </w:pPr>
      <w:r w:rsidRPr="00E328B5">
        <w:rPr>
          <w:b/>
          <w:szCs w:val="18"/>
          <w:lang w:val="id-ID"/>
        </w:rPr>
        <w:t>FIGURE 2</w:t>
      </w:r>
      <w:r w:rsidR="00FC26B0">
        <w:rPr>
          <w:b/>
          <w:szCs w:val="18"/>
        </w:rPr>
        <w:t xml:space="preserve">. </w:t>
      </w:r>
      <w:r w:rsidRPr="00C71E28">
        <w:rPr>
          <w:lang w:val="id-ID"/>
        </w:rPr>
        <w:t>Graph of the relationship between sample testing and water content reduction in sample 2</w:t>
      </w:r>
    </w:p>
    <w:p w14:paraId="383FD9F4" w14:textId="77777777" w:rsidR="00B71212" w:rsidRPr="00C71E28" w:rsidRDefault="00B71212" w:rsidP="008534BE">
      <w:pPr>
        <w:pStyle w:val="Paragraph"/>
        <w:jc w:val="center"/>
        <w:rPr>
          <w:lang w:val="id-ID"/>
        </w:rPr>
      </w:pPr>
    </w:p>
    <w:p w14:paraId="4E9F1547" w14:textId="6AC83521" w:rsidR="00B71212" w:rsidRPr="00FC26B0" w:rsidRDefault="00B71212" w:rsidP="00B71212">
      <w:pPr>
        <w:pStyle w:val="Paragraph"/>
        <w:rPr>
          <w:rStyle w:val="Emphasis"/>
        </w:rPr>
      </w:pPr>
      <w:r w:rsidRPr="00FC26B0">
        <w:rPr>
          <w:rStyle w:val="Emphasis"/>
        </w:rPr>
        <w:t>In the second sample, 5 tests were carried out and the average water content shrinkage value was 7.102%</w:t>
      </w:r>
      <w:r w:rsidR="00FC26B0" w:rsidRPr="00FC26B0">
        <w:rPr>
          <w:rStyle w:val="Emphasis"/>
        </w:rPr>
        <w:t xml:space="preserve">, as shown in </w:t>
      </w:r>
      <w:r w:rsidR="00FC26B0" w:rsidRPr="00DC6A25">
        <w:rPr>
          <w:rStyle w:val="Emphasis"/>
          <w:b/>
          <w:bCs/>
        </w:rPr>
        <w:t>FIGURE 2</w:t>
      </w:r>
      <w:r w:rsidRPr="00FC26B0">
        <w:rPr>
          <w:rStyle w:val="Emphasis"/>
        </w:rPr>
        <w:t>.</w:t>
      </w:r>
    </w:p>
    <w:p w14:paraId="2175AE8F" w14:textId="77777777" w:rsidR="008534BE" w:rsidRPr="00E328B5" w:rsidRDefault="008534BE" w:rsidP="008534BE">
      <w:pPr>
        <w:pStyle w:val="Paragraph"/>
        <w:jc w:val="center"/>
        <w:rPr>
          <w:sz w:val="24"/>
          <w:szCs w:val="24"/>
          <w:lang w:val="id-ID"/>
        </w:rPr>
      </w:pPr>
    </w:p>
    <w:p w14:paraId="3AB67300" w14:textId="10D9082A" w:rsidR="008534BE" w:rsidRPr="00E328B5" w:rsidRDefault="00895DD0" w:rsidP="008534BE">
      <w:pPr>
        <w:pStyle w:val="Paragraph"/>
        <w:jc w:val="center"/>
        <w:rPr>
          <w:sz w:val="24"/>
          <w:szCs w:val="24"/>
          <w:lang w:val="id-ID"/>
        </w:rPr>
      </w:pPr>
      <w:r w:rsidRPr="00E328B5">
        <w:rPr>
          <w:rFonts w:eastAsia="Arial MT"/>
          <w:noProof/>
          <w:sz w:val="22"/>
          <w:szCs w:val="22"/>
          <w:lang w:val="id-ID" w:eastAsia="id-ID"/>
        </w:rPr>
        <mc:AlternateContent>
          <mc:Choice Requires="wpg">
            <w:drawing>
              <wp:inline distT="0" distB="0" distL="0" distR="0" wp14:anchorId="77541094" wp14:editId="1366143F">
                <wp:extent cx="4562475" cy="2667000"/>
                <wp:effectExtent l="0" t="0" r="28575" b="19050"/>
                <wp:docPr id="119"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62475" cy="2667000"/>
                          <a:chOff x="7" y="7"/>
                          <a:chExt cx="7185" cy="4200"/>
                        </a:xfrm>
                      </wpg:grpSpPr>
                      <wps:wsp>
                        <wps:cNvPr id="120" name="AutoShape 121"/>
                        <wps:cNvSpPr>
                          <a:spLocks/>
                        </wps:cNvSpPr>
                        <wps:spPr bwMode="auto">
                          <a:xfrm>
                            <a:off x="895" y="1124"/>
                            <a:ext cx="6077" cy="2338"/>
                          </a:xfrm>
                          <a:custGeom>
                            <a:avLst/>
                            <a:gdLst>
                              <a:gd name="T0" fmla="+- 0 896 896"/>
                              <a:gd name="T1" fmla="*/ T0 w 6077"/>
                              <a:gd name="T2" fmla="+- 0 3462 1124"/>
                              <a:gd name="T3" fmla="*/ 3462 h 2338"/>
                              <a:gd name="T4" fmla="+- 0 6972 896"/>
                              <a:gd name="T5" fmla="*/ T4 w 6077"/>
                              <a:gd name="T6" fmla="+- 0 3462 1124"/>
                              <a:gd name="T7" fmla="*/ 3462 h 2338"/>
                              <a:gd name="T8" fmla="+- 0 896 896"/>
                              <a:gd name="T9" fmla="*/ T8 w 6077"/>
                              <a:gd name="T10" fmla="+- 0 3169 1124"/>
                              <a:gd name="T11" fmla="*/ 3169 h 2338"/>
                              <a:gd name="T12" fmla="+- 0 6972 896"/>
                              <a:gd name="T13" fmla="*/ T12 w 6077"/>
                              <a:gd name="T14" fmla="+- 0 3169 1124"/>
                              <a:gd name="T15" fmla="*/ 3169 h 2338"/>
                              <a:gd name="T16" fmla="+- 0 896 896"/>
                              <a:gd name="T17" fmla="*/ T16 w 6077"/>
                              <a:gd name="T18" fmla="+- 0 2876 1124"/>
                              <a:gd name="T19" fmla="*/ 2876 h 2338"/>
                              <a:gd name="T20" fmla="+- 0 6972 896"/>
                              <a:gd name="T21" fmla="*/ T20 w 6077"/>
                              <a:gd name="T22" fmla="+- 0 2876 1124"/>
                              <a:gd name="T23" fmla="*/ 2876 h 2338"/>
                              <a:gd name="T24" fmla="+- 0 896 896"/>
                              <a:gd name="T25" fmla="*/ T24 w 6077"/>
                              <a:gd name="T26" fmla="+- 0 2583 1124"/>
                              <a:gd name="T27" fmla="*/ 2583 h 2338"/>
                              <a:gd name="T28" fmla="+- 0 6972 896"/>
                              <a:gd name="T29" fmla="*/ T28 w 6077"/>
                              <a:gd name="T30" fmla="+- 0 2583 1124"/>
                              <a:gd name="T31" fmla="*/ 2583 h 2338"/>
                              <a:gd name="T32" fmla="+- 0 896 896"/>
                              <a:gd name="T33" fmla="*/ T32 w 6077"/>
                              <a:gd name="T34" fmla="+- 0 2291 1124"/>
                              <a:gd name="T35" fmla="*/ 2291 h 2338"/>
                              <a:gd name="T36" fmla="+- 0 6972 896"/>
                              <a:gd name="T37" fmla="*/ T36 w 6077"/>
                              <a:gd name="T38" fmla="+- 0 2291 1124"/>
                              <a:gd name="T39" fmla="*/ 2291 h 2338"/>
                              <a:gd name="T40" fmla="+- 0 896 896"/>
                              <a:gd name="T41" fmla="*/ T40 w 6077"/>
                              <a:gd name="T42" fmla="+- 0 1998 1124"/>
                              <a:gd name="T43" fmla="*/ 1998 h 2338"/>
                              <a:gd name="T44" fmla="+- 0 6972 896"/>
                              <a:gd name="T45" fmla="*/ T44 w 6077"/>
                              <a:gd name="T46" fmla="+- 0 1998 1124"/>
                              <a:gd name="T47" fmla="*/ 1998 h 2338"/>
                              <a:gd name="T48" fmla="+- 0 896 896"/>
                              <a:gd name="T49" fmla="*/ T48 w 6077"/>
                              <a:gd name="T50" fmla="+- 0 1705 1124"/>
                              <a:gd name="T51" fmla="*/ 1705 h 2338"/>
                              <a:gd name="T52" fmla="+- 0 6972 896"/>
                              <a:gd name="T53" fmla="*/ T52 w 6077"/>
                              <a:gd name="T54" fmla="+- 0 1705 1124"/>
                              <a:gd name="T55" fmla="*/ 1705 h 2338"/>
                              <a:gd name="T56" fmla="+- 0 896 896"/>
                              <a:gd name="T57" fmla="*/ T56 w 6077"/>
                              <a:gd name="T58" fmla="+- 0 1412 1124"/>
                              <a:gd name="T59" fmla="*/ 1412 h 2338"/>
                              <a:gd name="T60" fmla="+- 0 6972 896"/>
                              <a:gd name="T61" fmla="*/ T60 w 6077"/>
                              <a:gd name="T62" fmla="+- 0 1412 1124"/>
                              <a:gd name="T63" fmla="*/ 1412 h 2338"/>
                              <a:gd name="T64" fmla="+- 0 896 896"/>
                              <a:gd name="T65" fmla="*/ T64 w 6077"/>
                              <a:gd name="T66" fmla="+- 0 1124 1124"/>
                              <a:gd name="T67" fmla="*/ 1124 h 2338"/>
                              <a:gd name="T68" fmla="+- 0 6972 896"/>
                              <a:gd name="T69" fmla="*/ T68 w 6077"/>
                              <a:gd name="T70" fmla="+- 0 1124 1124"/>
                              <a:gd name="T71" fmla="*/ 1124 h 23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6077" h="2338">
                                <a:moveTo>
                                  <a:pt x="0" y="2338"/>
                                </a:moveTo>
                                <a:lnTo>
                                  <a:pt x="6076" y="2338"/>
                                </a:lnTo>
                                <a:moveTo>
                                  <a:pt x="0" y="2045"/>
                                </a:moveTo>
                                <a:lnTo>
                                  <a:pt x="6076" y="2045"/>
                                </a:lnTo>
                                <a:moveTo>
                                  <a:pt x="0" y="1752"/>
                                </a:moveTo>
                                <a:lnTo>
                                  <a:pt x="6076" y="1752"/>
                                </a:lnTo>
                                <a:moveTo>
                                  <a:pt x="0" y="1459"/>
                                </a:moveTo>
                                <a:lnTo>
                                  <a:pt x="6076" y="1459"/>
                                </a:lnTo>
                                <a:moveTo>
                                  <a:pt x="0" y="1167"/>
                                </a:moveTo>
                                <a:lnTo>
                                  <a:pt x="6076" y="1167"/>
                                </a:lnTo>
                                <a:moveTo>
                                  <a:pt x="0" y="874"/>
                                </a:moveTo>
                                <a:lnTo>
                                  <a:pt x="6076" y="874"/>
                                </a:lnTo>
                                <a:moveTo>
                                  <a:pt x="0" y="581"/>
                                </a:moveTo>
                                <a:lnTo>
                                  <a:pt x="6076" y="581"/>
                                </a:lnTo>
                                <a:moveTo>
                                  <a:pt x="0" y="288"/>
                                </a:moveTo>
                                <a:lnTo>
                                  <a:pt x="6076" y="288"/>
                                </a:lnTo>
                                <a:moveTo>
                                  <a:pt x="0" y="0"/>
                                </a:moveTo>
                                <a:lnTo>
                                  <a:pt x="6076"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 name="Freeform 122"/>
                        <wps:cNvSpPr>
                          <a:spLocks/>
                        </wps:cNvSpPr>
                        <wps:spPr bwMode="auto">
                          <a:xfrm>
                            <a:off x="1503" y="1127"/>
                            <a:ext cx="4862" cy="909"/>
                          </a:xfrm>
                          <a:custGeom>
                            <a:avLst/>
                            <a:gdLst>
                              <a:gd name="T0" fmla="+- 0 1504 1504"/>
                              <a:gd name="T1" fmla="*/ T0 w 4862"/>
                              <a:gd name="T2" fmla="+- 0 1230 1128"/>
                              <a:gd name="T3" fmla="*/ 1230 h 909"/>
                              <a:gd name="T4" fmla="+- 0 2719 1504"/>
                              <a:gd name="T5" fmla="*/ T4 w 4862"/>
                              <a:gd name="T6" fmla="+- 0 2037 1128"/>
                              <a:gd name="T7" fmla="*/ 2037 h 909"/>
                              <a:gd name="T8" fmla="+- 0 3933 1504"/>
                              <a:gd name="T9" fmla="*/ T8 w 4862"/>
                              <a:gd name="T10" fmla="+- 0 1383 1128"/>
                              <a:gd name="T11" fmla="*/ 1383 h 909"/>
                              <a:gd name="T12" fmla="+- 0 5147 1504"/>
                              <a:gd name="T13" fmla="*/ T12 w 4862"/>
                              <a:gd name="T14" fmla="+- 0 1128 1128"/>
                              <a:gd name="T15" fmla="*/ 1128 h 909"/>
                              <a:gd name="T16" fmla="+- 0 6365 1504"/>
                              <a:gd name="T17" fmla="*/ T16 w 4862"/>
                              <a:gd name="T18" fmla="+- 0 1926 1128"/>
                              <a:gd name="T19" fmla="*/ 1926 h 909"/>
                            </a:gdLst>
                            <a:ahLst/>
                            <a:cxnLst>
                              <a:cxn ang="0">
                                <a:pos x="T1" y="T3"/>
                              </a:cxn>
                              <a:cxn ang="0">
                                <a:pos x="T5" y="T7"/>
                              </a:cxn>
                              <a:cxn ang="0">
                                <a:pos x="T9" y="T11"/>
                              </a:cxn>
                              <a:cxn ang="0">
                                <a:pos x="T13" y="T15"/>
                              </a:cxn>
                              <a:cxn ang="0">
                                <a:pos x="T17" y="T19"/>
                              </a:cxn>
                            </a:cxnLst>
                            <a:rect l="0" t="0" r="r" b="b"/>
                            <a:pathLst>
                              <a:path w="4862" h="909">
                                <a:moveTo>
                                  <a:pt x="0" y="102"/>
                                </a:moveTo>
                                <a:lnTo>
                                  <a:pt x="1215" y="909"/>
                                </a:lnTo>
                                <a:lnTo>
                                  <a:pt x="2429" y="255"/>
                                </a:lnTo>
                                <a:lnTo>
                                  <a:pt x="3643" y="0"/>
                                </a:lnTo>
                                <a:lnTo>
                                  <a:pt x="4861" y="798"/>
                                </a:lnTo>
                              </a:path>
                            </a:pathLst>
                          </a:custGeom>
                          <a:noFill/>
                          <a:ln w="28575">
                            <a:solidFill>
                              <a:srgbClr val="4F81B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 name="AutoShape 123"/>
                        <wps:cNvSpPr>
                          <a:spLocks/>
                        </wps:cNvSpPr>
                        <wps:spPr bwMode="auto">
                          <a:xfrm>
                            <a:off x="895" y="829"/>
                            <a:ext cx="6077" cy="2923"/>
                          </a:xfrm>
                          <a:custGeom>
                            <a:avLst/>
                            <a:gdLst>
                              <a:gd name="T0" fmla="+- 0 896 896"/>
                              <a:gd name="T1" fmla="*/ T0 w 6077"/>
                              <a:gd name="T2" fmla="+- 0 829 829"/>
                              <a:gd name="T3" fmla="*/ 829 h 2923"/>
                              <a:gd name="T4" fmla="+- 0 6972 896"/>
                              <a:gd name="T5" fmla="*/ T4 w 6077"/>
                              <a:gd name="T6" fmla="+- 0 829 829"/>
                              <a:gd name="T7" fmla="*/ 829 h 2923"/>
                              <a:gd name="T8" fmla="+- 0 896 896"/>
                              <a:gd name="T9" fmla="*/ T8 w 6077"/>
                              <a:gd name="T10" fmla="+- 0 3752 829"/>
                              <a:gd name="T11" fmla="*/ 3752 h 2923"/>
                              <a:gd name="T12" fmla="+- 0 6972 896"/>
                              <a:gd name="T13" fmla="*/ T12 w 6077"/>
                              <a:gd name="T14" fmla="+- 0 3752 829"/>
                              <a:gd name="T15" fmla="*/ 3752 h 2923"/>
                            </a:gdLst>
                            <a:ahLst/>
                            <a:cxnLst>
                              <a:cxn ang="0">
                                <a:pos x="T1" y="T3"/>
                              </a:cxn>
                              <a:cxn ang="0">
                                <a:pos x="T5" y="T7"/>
                              </a:cxn>
                              <a:cxn ang="0">
                                <a:pos x="T9" y="T11"/>
                              </a:cxn>
                              <a:cxn ang="0">
                                <a:pos x="T13" y="T15"/>
                              </a:cxn>
                            </a:cxnLst>
                            <a:rect l="0" t="0" r="r" b="b"/>
                            <a:pathLst>
                              <a:path w="6077" h="2923">
                                <a:moveTo>
                                  <a:pt x="0" y="0"/>
                                </a:moveTo>
                                <a:lnTo>
                                  <a:pt x="6076" y="0"/>
                                </a:lnTo>
                                <a:moveTo>
                                  <a:pt x="0" y="2923"/>
                                </a:moveTo>
                                <a:lnTo>
                                  <a:pt x="6076" y="2923"/>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 name="Rectangle 124"/>
                        <wps:cNvSpPr>
                          <a:spLocks noChangeArrowheads="1"/>
                        </wps:cNvSpPr>
                        <wps:spPr bwMode="auto">
                          <a:xfrm>
                            <a:off x="7" y="7"/>
                            <a:ext cx="7185" cy="4200"/>
                          </a:xfrm>
                          <a:prstGeom prst="rect">
                            <a:avLst/>
                          </a:prstGeom>
                          <a:noFill/>
                          <a:ln w="9525">
                            <a:solidFill>
                              <a:srgbClr val="D9D9D9"/>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 name="Text Box 125"/>
                        <wps:cNvSpPr txBox="1">
                          <a:spLocks noChangeArrowheads="1"/>
                        </wps:cNvSpPr>
                        <wps:spPr bwMode="auto">
                          <a:xfrm>
                            <a:off x="2794" y="157"/>
                            <a:ext cx="1964"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26B90" w14:textId="64A22BB4" w:rsidR="003E6A84" w:rsidRDefault="003E6A84" w:rsidP="00895DD0">
                              <w:pPr>
                                <w:jc w:val="center"/>
                                <w:rPr>
                                  <w:rFonts w:ascii="Cambria"/>
                                  <w:b/>
                                  <w:sz w:val="36"/>
                                </w:rPr>
                              </w:pPr>
                              <w:r>
                                <w:rPr>
                                  <w:rFonts w:ascii="Cambria"/>
                                  <w:b/>
                                  <w:color w:val="585858"/>
                                  <w:sz w:val="36"/>
                                </w:rPr>
                                <w:t>S</w:t>
                              </w:r>
                              <w:r>
                                <w:rPr>
                                  <w:rFonts w:ascii="Cambria"/>
                                  <w:b/>
                                  <w:color w:val="585858"/>
                                  <w:sz w:val="36"/>
                                  <w:lang w:val="id-ID"/>
                                </w:rPr>
                                <w:t>A</w:t>
                              </w:r>
                              <w:r>
                                <w:rPr>
                                  <w:rFonts w:ascii="Cambria"/>
                                  <w:b/>
                                  <w:color w:val="585858"/>
                                  <w:sz w:val="36"/>
                                </w:rPr>
                                <w:t>MP</w:t>
                              </w:r>
                              <w:r>
                                <w:rPr>
                                  <w:rFonts w:ascii="Cambria"/>
                                  <w:b/>
                                  <w:color w:val="585858"/>
                                  <w:sz w:val="36"/>
                                  <w:lang w:val="id-ID"/>
                                </w:rPr>
                                <w:t>LE</w:t>
                              </w:r>
                              <w:r>
                                <w:rPr>
                                  <w:rFonts w:ascii="Cambria"/>
                                  <w:b/>
                                  <w:color w:val="585858"/>
                                  <w:spacing w:val="-3"/>
                                  <w:sz w:val="36"/>
                                </w:rPr>
                                <w:t xml:space="preserve"> </w:t>
                              </w:r>
                              <w:r>
                                <w:rPr>
                                  <w:rFonts w:ascii="Cambria"/>
                                  <w:b/>
                                  <w:color w:val="585858"/>
                                  <w:sz w:val="36"/>
                                </w:rPr>
                                <w:t>3</w:t>
                              </w:r>
                            </w:p>
                          </w:txbxContent>
                        </wps:txbx>
                        <wps:bodyPr rot="0" vert="horz" wrap="square" lIns="0" tIns="0" rIns="0" bIns="0" anchor="t" anchorCtr="0" upright="1">
                          <a:noAutofit/>
                        </wps:bodyPr>
                      </wps:wsp>
                      <wps:wsp>
                        <wps:cNvPr id="125" name="Text Box 126"/>
                        <wps:cNvSpPr txBox="1">
                          <a:spLocks noChangeArrowheads="1"/>
                        </wps:cNvSpPr>
                        <wps:spPr bwMode="auto">
                          <a:xfrm>
                            <a:off x="138" y="716"/>
                            <a:ext cx="620" cy="3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08F0A9" w14:textId="77777777" w:rsidR="003E6A84" w:rsidRDefault="003E6A84" w:rsidP="00895DD0">
                              <w:pPr>
                                <w:spacing w:before="2"/>
                                <w:rPr>
                                  <w:rFonts w:ascii="Cambria"/>
                                  <w:sz w:val="18"/>
                                </w:rPr>
                              </w:pPr>
                              <w:r>
                                <w:rPr>
                                  <w:rFonts w:ascii="Cambria"/>
                                  <w:color w:val="585858"/>
                                  <w:sz w:val="18"/>
                                </w:rPr>
                                <w:t>10.00%</w:t>
                              </w:r>
                            </w:p>
                            <w:p w14:paraId="18056913" w14:textId="77777777" w:rsidR="003E6A84" w:rsidRDefault="003E6A84" w:rsidP="00895DD0">
                              <w:pPr>
                                <w:spacing w:before="81"/>
                                <w:ind w:left="99"/>
                                <w:rPr>
                                  <w:rFonts w:ascii="Cambria"/>
                                  <w:sz w:val="18"/>
                                </w:rPr>
                              </w:pPr>
                              <w:r>
                                <w:rPr>
                                  <w:rFonts w:ascii="Cambria"/>
                                  <w:color w:val="585858"/>
                                  <w:sz w:val="18"/>
                                </w:rPr>
                                <w:t>9.00%</w:t>
                              </w:r>
                            </w:p>
                            <w:p w14:paraId="229CC40A" w14:textId="77777777" w:rsidR="003E6A84" w:rsidRDefault="003E6A84" w:rsidP="00895DD0">
                              <w:pPr>
                                <w:spacing w:before="82"/>
                                <w:ind w:left="99"/>
                                <w:rPr>
                                  <w:rFonts w:ascii="Cambria"/>
                                  <w:sz w:val="18"/>
                                </w:rPr>
                              </w:pPr>
                              <w:r>
                                <w:rPr>
                                  <w:rFonts w:ascii="Cambria"/>
                                  <w:color w:val="585858"/>
                                  <w:sz w:val="18"/>
                                </w:rPr>
                                <w:t>8.00%</w:t>
                              </w:r>
                            </w:p>
                            <w:p w14:paraId="731967B5" w14:textId="77777777" w:rsidR="003E6A84" w:rsidRDefault="003E6A84" w:rsidP="00895DD0">
                              <w:pPr>
                                <w:spacing w:before="81"/>
                                <w:ind w:left="99"/>
                                <w:rPr>
                                  <w:rFonts w:ascii="Cambria"/>
                                  <w:sz w:val="18"/>
                                </w:rPr>
                              </w:pPr>
                              <w:r>
                                <w:rPr>
                                  <w:rFonts w:ascii="Cambria"/>
                                  <w:color w:val="585858"/>
                                  <w:sz w:val="18"/>
                                </w:rPr>
                                <w:t>7.00%</w:t>
                              </w:r>
                            </w:p>
                            <w:p w14:paraId="30AC6DCF" w14:textId="77777777" w:rsidR="003E6A84" w:rsidRDefault="003E6A84" w:rsidP="00895DD0">
                              <w:pPr>
                                <w:spacing w:before="82"/>
                                <w:ind w:left="99"/>
                                <w:rPr>
                                  <w:rFonts w:ascii="Cambria"/>
                                  <w:sz w:val="18"/>
                                </w:rPr>
                              </w:pPr>
                              <w:r>
                                <w:rPr>
                                  <w:rFonts w:ascii="Cambria"/>
                                  <w:color w:val="585858"/>
                                  <w:sz w:val="18"/>
                                </w:rPr>
                                <w:t>6.00%</w:t>
                              </w:r>
                            </w:p>
                            <w:p w14:paraId="61FD7CFB" w14:textId="77777777" w:rsidR="003E6A84" w:rsidRDefault="003E6A84" w:rsidP="00895DD0">
                              <w:pPr>
                                <w:spacing w:before="81"/>
                                <w:ind w:left="99"/>
                                <w:rPr>
                                  <w:rFonts w:ascii="Cambria"/>
                                  <w:sz w:val="18"/>
                                </w:rPr>
                              </w:pPr>
                              <w:r>
                                <w:rPr>
                                  <w:rFonts w:ascii="Cambria"/>
                                  <w:color w:val="585858"/>
                                  <w:sz w:val="18"/>
                                </w:rPr>
                                <w:t>5.00%</w:t>
                              </w:r>
                            </w:p>
                            <w:p w14:paraId="54B0A0C5" w14:textId="77777777" w:rsidR="003E6A84" w:rsidRDefault="003E6A84" w:rsidP="00895DD0">
                              <w:pPr>
                                <w:spacing w:before="81"/>
                                <w:ind w:left="99"/>
                                <w:rPr>
                                  <w:rFonts w:ascii="Cambria"/>
                                  <w:sz w:val="18"/>
                                </w:rPr>
                              </w:pPr>
                              <w:r>
                                <w:rPr>
                                  <w:rFonts w:ascii="Cambria"/>
                                  <w:color w:val="585858"/>
                                  <w:sz w:val="18"/>
                                </w:rPr>
                                <w:t>4.00%</w:t>
                              </w:r>
                            </w:p>
                            <w:p w14:paraId="17147B83" w14:textId="77777777" w:rsidR="003E6A84" w:rsidRDefault="003E6A84" w:rsidP="00895DD0">
                              <w:pPr>
                                <w:spacing w:before="81"/>
                                <w:ind w:left="99"/>
                                <w:rPr>
                                  <w:rFonts w:ascii="Cambria"/>
                                  <w:sz w:val="18"/>
                                </w:rPr>
                              </w:pPr>
                              <w:r>
                                <w:rPr>
                                  <w:rFonts w:ascii="Cambria"/>
                                  <w:color w:val="585858"/>
                                  <w:sz w:val="18"/>
                                </w:rPr>
                                <w:t>3.00%</w:t>
                              </w:r>
                            </w:p>
                            <w:p w14:paraId="07D3112F" w14:textId="77777777" w:rsidR="003E6A84" w:rsidRDefault="003E6A84" w:rsidP="00895DD0">
                              <w:pPr>
                                <w:spacing w:before="82"/>
                                <w:ind w:left="99"/>
                                <w:rPr>
                                  <w:rFonts w:ascii="Cambria"/>
                                  <w:sz w:val="18"/>
                                </w:rPr>
                              </w:pPr>
                              <w:r>
                                <w:rPr>
                                  <w:rFonts w:ascii="Cambria"/>
                                  <w:color w:val="585858"/>
                                  <w:sz w:val="18"/>
                                </w:rPr>
                                <w:t>2.00%</w:t>
                              </w:r>
                            </w:p>
                            <w:p w14:paraId="4746DB37" w14:textId="77777777" w:rsidR="003E6A84" w:rsidRDefault="003E6A84" w:rsidP="00895DD0">
                              <w:pPr>
                                <w:spacing w:before="81"/>
                                <w:ind w:left="99"/>
                                <w:rPr>
                                  <w:rFonts w:ascii="Cambria"/>
                                  <w:sz w:val="18"/>
                                </w:rPr>
                              </w:pPr>
                              <w:r>
                                <w:rPr>
                                  <w:rFonts w:ascii="Cambria"/>
                                  <w:color w:val="585858"/>
                                  <w:sz w:val="18"/>
                                </w:rPr>
                                <w:t>1.00%</w:t>
                              </w:r>
                            </w:p>
                            <w:p w14:paraId="0454AE17" w14:textId="77777777" w:rsidR="003E6A84" w:rsidRDefault="003E6A84" w:rsidP="00895DD0">
                              <w:pPr>
                                <w:spacing w:before="81"/>
                                <w:ind w:left="99"/>
                                <w:rPr>
                                  <w:rFonts w:ascii="Cambria"/>
                                  <w:sz w:val="18"/>
                                </w:rPr>
                              </w:pPr>
                              <w:r>
                                <w:rPr>
                                  <w:rFonts w:ascii="Cambria"/>
                                  <w:color w:val="585858"/>
                                  <w:sz w:val="18"/>
                                </w:rPr>
                                <w:t>0.00%</w:t>
                              </w:r>
                            </w:p>
                          </w:txbxContent>
                        </wps:txbx>
                        <wps:bodyPr rot="0" vert="horz" wrap="square" lIns="0" tIns="0" rIns="0" bIns="0" anchor="t" anchorCtr="0" upright="1">
                          <a:noAutofit/>
                        </wps:bodyPr>
                      </wps:wsp>
                      <wps:wsp>
                        <wps:cNvPr id="126" name="Text Box 127"/>
                        <wps:cNvSpPr txBox="1">
                          <a:spLocks noChangeArrowheads="1"/>
                        </wps:cNvSpPr>
                        <wps:spPr bwMode="auto">
                          <a:xfrm>
                            <a:off x="1668" y="1124"/>
                            <a:ext cx="524"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D0B127" w14:textId="77777777" w:rsidR="003E6A84" w:rsidRDefault="003E6A84" w:rsidP="00895DD0">
                              <w:pPr>
                                <w:spacing w:before="2"/>
                                <w:rPr>
                                  <w:rFonts w:ascii="Cambria"/>
                                  <w:sz w:val="18"/>
                                </w:rPr>
                              </w:pPr>
                              <w:r>
                                <w:rPr>
                                  <w:rFonts w:ascii="Cambria"/>
                                  <w:color w:val="404040"/>
                                  <w:sz w:val="18"/>
                                </w:rPr>
                                <w:t>8.63%</w:t>
                              </w:r>
                            </w:p>
                          </w:txbxContent>
                        </wps:txbx>
                        <wps:bodyPr rot="0" vert="horz" wrap="square" lIns="0" tIns="0" rIns="0" bIns="0" anchor="t" anchorCtr="0" upright="1">
                          <a:noAutofit/>
                        </wps:bodyPr>
                      </wps:wsp>
                      <wps:wsp>
                        <wps:cNvPr id="127" name="Text Box 128"/>
                        <wps:cNvSpPr txBox="1">
                          <a:spLocks noChangeArrowheads="1"/>
                        </wps:cNvSpPr>
                        <wps:spPr bwMode="auto">
                          <a:xfrm>
                            <a:off x="5315" y="1022"/>
                            <a:ext cx="524"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C098F0" w14:textId="77777777" w:rsidR="003E6A84" w:rsidRDefault="003E6A84" w:rsidP="00895DD0">
                              <w:pPr>
                                <w:spacing w:before="2"/>
                                <w:rPr>
                                  <w:rFonts w:ascii="Cambria"/>
                                  <w:sz w:val="18"/>
                                </w:rPr>
                              </w:pPr>
                              <w:r>
                                <w:rPr>
                                  <w:rFonts w:ascii="Cambria"/>
                                  <w:color w:val="404040"/>
                                  <w:sz w:val="18"/>
                                </w:rPr>
                                <w:t>8.98%</w:t>
                              </w:r>
                            </w:p>
                          </w:txbxContent>
                        </wps:txbx>
                        <wps:bodyPr rot="0" vert="horz" wrap="square" lIns="0" tIns="0" rIns="0" bIns="0" anchor="t" anchorCtr="0" upright="1">
                          <a:noAutofit/>
                        </wps:bodyPr>
                      </wps:wsp>
                      <wps:wsp>
                        <wps:cNvPr id="128" name="Text Box 129"/>
                        <wps:cNvSpPr txBox="1">
                          <a:spLocks noChangeArrowheads="1"/>
                        </wps:cNvSpPr>
                        <wps:spPr bwMode="auto">
                          <a:xfrm>
                            <a:off x="4099" y="1276"/>
                            <a:ext cx="524" cy="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98C1BD" w14:textId="77777777" w:rsidR="003E6A84" w:rsidRDefault="003E6A84" w:rsidP="00895DD0">
                              <w:pPr>
                                <w:spacing w:before="2"/>
                                <w:rPr>
                                  <w:rFonts w:ascii="Cambria"/>
                                  <w:sz w:val="18"/>
                                </w:rPr>
                              </w:pPr>
                              <w:r>
                                <w:rPr>
                                  <w:rFonts w:ascii="Cambria"/>
                                  <w:color w:val="404040"/>
                                  <w:sz w:val="18"/>
                                </w:rPr>
                                <w:t>8.11%</w:t>
                              </w:r>
                            </w:p>
                          </w:txbxContent>
                        </wps:txbx>
                        <wps:bodyPr rot="0" vert="horz" wrap="square" lIns="0" tIns="0" rIns="0" bIns="0" anchor="t" anchorCtr="0" upright="1">
                          <a:noAutofit/>
                        </wps:bodyPr>
                      </wps:wsp>
                      <wps:wsp>
                        <wps:cNvPr id="129" name="Text Box 130"/>
                        <wps:cNvSpPr txBox="1">
                          <a:spLocks noChangeArrowheads="1"/>
                        </wps:cNvSpPr>
                        <wps:spPr bwMode="auto">
                          <a:xfrm>
                            <a:off x="2884" y="1931"/>
                            <a:ext cx="524"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3DF0E2" w14:textId="77777777" w:rsidR="003E6A84" w:rsidRDefault="003E6A84" w:rsidP="00895DD0">
                              <w:pPr>
                                <w:spacing w:before="2"/>
                                <w:rPr>
                                  <w:rFonts w:ascii="Cambria"/>
                                  <w:sz w:val="18"/>
                                </w:rPr>
                              </w:pPr>
                              <w:r>
                                <w:rPr>
                                  <w:rFonts w:ascii="Cambria"/>
                                  <w:color w:val="404040"/>
                                  <w:sz w:val="18"/>
                                </w:rPr>
                                <w:t>5.87%</w:t>
                              </w:r>
                            </w:p>
                          </w:txbxContent>
                        </wps:txbx>
                        <wps:bodyPr rot="0" vert="horz" wrap="square" lIns="0" tIns="0" rIns="0" bIns="0" anchor="t" anchorCtr="0" upright="1">
                          <a:noAutofit/>
                        </wps:bodyPr>
                      </wps:wsp>
                      <wps:wsp>
                        <wps:cNvPr id="130" name="Text Box 131"/>
                        <wps:cNvSpPr txBox="1">
                          <a:spLocks noChangeArrowheads="1"/>
                        </wps:cNvSpPr>
                        <wps:spPr bwMode="auto">
                          <a:xfrm>
                            <a:off x="6531" y="1820"/>
                            <a:ext cx="524" cy="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D9C692" w14:textId="77777777" w:rsidR="003E6A84" w:rsidRDefault="003E6A84" w:rsidP="00895DD0">
                              <w:pPr>
                                <w:spacing w:before="2"/>
                                <w:rPr>
                                  <w:rFonts w:ascii="Cambria"/>
                                  <w:sz w:val="18"/>
                                </w:rPr>
                              </w:pPr>
                              <w:r>
                                <w:rPr>
                                  <w:rFonts w:ascii="Cambria"/>
                                  <w:color w:val="404040"/>
                                  <w:sz w:val="18"/>
                                </w:rPr>
                                <w:t>6.25%</w:t>
                              </w:r>
                            </w:p>
                          </w:txbxContent>
                        </wps:txbx>
                        <wps:bodyPr rot="0" vert="horz" wrap="square" lIns="0" tIns="0" rIns="0" bIns="0" anchor="t" anchorCtr="0" upright="1">
                          <a:noAutofit/>
                        </wps:bodyPr>
                      </wps:wsp>
                      <wps:wsp>
                        <wps:cNvPr id="131" name="Text Box 132"/>
                        <wps:cNvSpPr txBox="1">
                          <a:spLocks noChangeArrowheads="1"/>
                        </wps:cNvSpPr>
                        <wps:spPr bwMode="auto">
                          <a:xfrm>
                            <a:off x="1053" y="3867"/>
                            <a:ext cx="5860" cy="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DEAA21" w14:textId="414F46BF" w:rsidR="003E6A84" w:rsidRDefault="003E6A84" w:rsidP="00895DD0">
                              <w:pPr>
                                <w:tabs>
                                  <w:tab w:val="left" w:pos="1215"/>
                                  <w:tab w:val="left" w:pos="2431"/>
                                  <w:tab w:val="left" w:pos="3647"/>
                                  <w:tab w:val="left" w:pos="4792"/>
                                </w:tabs>
                                <w:spacing w:before="2"/>
                                <w:rPr>
                                  <w:rFonts w:ascii="Cambria"/>
                                  <w:sz w:val="18"/>
                                </w:rPr>
                              </w:pPr>
                              <w:r>
                                <w:rPr>
                                  <w:rFonts w:ascii="Cambria"/>
                                  <w:color w:val="585858"/>
                                  <w:sz w:val="18"/>
                                  <w:lang w:val="id-ID"/>
                                </w:rPr>
                                <w:t>Testing-</w:t>
                              </w:r>
                              <w:r>
                                <w:rPr>
                                  <w:rFonts w:ascii="Cambria"/>
                                  <w:color w:val="585858"/>
                                  <w:sz w:val="18"/>
                                </w:rPr>
                                <w:t>1</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2</w:t>
                              </w:r>
                              <w:r>
                                <w:rPr>
                                  <w:rFonts w:ascii="Cambria"/>
                                  <w:color w:val="585858"/>
                                  <w:sz w:val="18"/>
                                </w:rPr>
                                <w:tab/>
                              </w:r>
                              <w:r>
                                <w:rPr>
                                  <w:rFonts w:ascii="Cambria"/>
                                  <w:color w:val="585858"/>
                                  <w:sz w:val="18"/>
                                  <w:lang w:val="id-ID"/>
                                </w:rPr>
                                <w:t>Testing-</w:t>
                              </w:r>
                              <w:r>
                                <w:rPr>
                                  <w:rFonts w:ascii="Cambria"/>
                                  <w:color w:val="585858"/>
                                  <w:spacing w:val="-4"/>
                                  <w:sz w:val="18"/>
                                </w:rPr>
                                <w:t xml:space="preserve"> </w:t>
                              </w:r>
                              <w:r>
                                <w:rPr>
                                  <w:rFonts w:ascii="Cambria"/>
                                  <w:color w:val="585858"/>
                                  <w:sz w:val="18"/>
                                </w:rPr>
                                <w:t>3</w:t>
                              </w:r>
                              <w:r>
                                <w:rPr>
                                  <w:rFonts w:ascii="Cambria"/>
                                  <w:color w:val="585858"/>
                                  <w:sz w:val="18"/>
                                </w:rPr>
                                <w:tab/>
                              </w:r>
                              <w:r>
                                <w:rPr>
                                  <w:rFonts w:ascii="Cambria"/>
                                  <w:color w:val="585858"/>
                                  <w:sz w:val="18"/>
                                  <w:lang w:val="id-ID"/>
                                </w:rPr>
                                <w:t>Testing-</w:t>
                              </w:r>
                              <w:r>
                                <w:rPr>
                                  <w:rFonts w:ascii="Cambria"/>
                                  <w:color w:val="585858"/>
                                  <w:sz w:val="18"/>
                                </w:rPr>
                                <w:t>4</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5</w:t>
                              </w:r>
                            </w:p>
                          </w:txbxContent>
                        </wps:txbx>
                        <wps:bodyPr rot="0" vert="horz" wrap="square" lIns="0" tIns="0" rIns="0" bIns="0" anchor="t" anchorCtr="0" upright="1">
                          <a:noAutofit/>
                        </wps:bodyPr>
                      </wps:wsp>
                    </wpg:wgp>
                  </a:graphicData>
                </a:graphic>
              </wp:inline>
            </w:drawing>
          </mc:Choice>
          <mc:Fallback>
            <w:pict>
              <v:group w14:anchorId="77541094" id="Group 119" o:spid="_x0000_s1055" style="width:359.25pt;height:210pt;mso-position-horizontal-relative:char;mso-position-vertical-relative:line" coordorigin="7,7" coordsize="7185,4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">
                <v:shape id="AutoShape 121" o:spid="_x0000_s1056" style="position:absolute;left:895;top:1124;width:6077;height:2338;visibility:visible;mso-wrap-style:square;v-text-anchor:top" coordsize="6077,2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" path="m,2338r6076,m,2045r6076,m,1752r6076,m,1459r6076,m,1167r6076,m,874r6076,m,581r6076,m,288r6076,m,l6076,e" filled="f" strokecolor="#d9d9d9">
                  <v:path arrowok="t" o:connecttype="custom" o:connectlocs="0,3462;6076,3462;0,3169;6076,3169;0,2876;6076,2876;0,2583;6076,2583;0,2291;6076,2291;0,1998;6076,1998;0,1705;6076,1705;0,1412;6076,1412;0,1124;6076,1124" o:connectangles="0,0,0,0,0,0,0,0,0,0,0,0,0,0,0,0,0,0"/>
                </v:shape>
                <v:shape id="Freeform 122" o:spid="_x0000_s1057" style="position:absolute;left:1503;top:1127;width:4862;height:909;visibility:visible;mso-wrap-style:square;v-text-anchor:top" coordsize="4862,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" path="m,102l1215,909,2429,255,3643,,4861,798e" filled="f" strokecolor="#4f81bc" strokeweight="2.25pt">
                  <v:path arrowok="t" o:connecttype="custom" o:connectlocs="0,1230;1215,2037;2429,1383;3643,1128;4861,1926" o:connectangles="0,0,0,0,0"/>
                </v:shape>
                <v:shape id="AutoShape 123" o:spid="_x0000_s1058" style="position:absolute;left:895;top:829;width:6077;height:2923;visibility:visible;mso-wrap-style:square;v-text-anchor:top" coordsize="6077,2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" path="m,l6076,m,2923r6076,e" filled="f" strokecolor="#d9d9d9">
                  <v:path arrowok="t" o:connecttype="custom" o:connectlocs="0,829;6076,829;0,3752;6076,3752" o:connectangles="0,0,0,0"/>
                </v:shape>
                <v:rect id="Rectangle 124" o:spid="_x0000_s1059" style="position:absolute;left:7;top:7;width:7185;height:4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" filled="f" strokecolor="#d9d9d9"/>
                <v:shape id="Text Box 125" o:spid="_x0000_s1060" type="#_x0000_t202" style="position:absolute;left:2794;top:157;width:1964;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" filled="f" stroked="f">
                  <v:textbox inset="0,0,0,0">
                    <w:txbxContent>
                      <w:p w14:paraId="5FE26B90" w14:textId="64A22BB4" w:rsidR="003E6A84" w:rsidRDefault="003E6A84" w:rsidP="00895DD0">
                        <w:pPr>
                          <w:jc w:val="center"/>
                          <w:rPr>
                            <w:rFonts w:ascii="Cambria"/>
                            <w:b/>
                            <w:sz w:val="36"/>
                          </w:rPr>
                        </w:pPr>
                        <w:r>
                          <w:rPr>
                            <w:rFonts w:ascii="Cambria"/>
                            <w:b/>
                            <w:color w:val="585858"/>
                            <w:sz w:val="36"/>
                          </w:rPr>
                          <w:t>S</w:t>
                        </w:r>
                        <w:r>
                          <w:rPr>
                            <w:rFonts w:ascii="Cambria"/>
                            <w:b/>
                            <w:color w:val="585858"/>
                            <w:sz w:val="36"/>
                            <w:lang w:val="id-ID"/>
                          </w:rPr>
                          <w:t>A</w:t>
                        </w:r>
                        <w:r>
                          <w:rPr>
                            <w:rFonts w:ascii="Cambria"/>
                            <w:b/>
                            <w:color w:val="585858"/>
                            <w:sz w:val="36"/>
                          </w:rPr>
                          <w:t>MP</w:t>
                        </w:r>
                        <w:r>
                          <w:rPr>
                            <w:rFonts w:ascii="Cambria"/>
                            <w:b/>
                            <w:color w:val="585858"/>
                            <w:sz w:val="36"/>
                            <w:lang w:val="id-ID"/>
                          </w:rPr>
                          <w:t>LE</w:t>
                        </w:r>
                        <w:r>
                          <w:rPr>
                            <w:rFonts w:ascii="Cambria"/>
                            <w:b/>
                            <w:color w:val="585858"/>
                            <w:spacing w:val="-3"/>
                            <w:sz w:val="36"/>
                          </w:rPr>
                          <w:t xml:space="preserve"> </w:t>
                        </w:r>
                        <w:r>
                          <w:rPr>
                            <w:rFonts w:ascii="Cambria"/>
                            <w:b/>
                            <w:color w:val="585858"/>
                            <w:sz w:val="36"/>
                          </w:rPr>
                          <w:t>3</w:t>
                        </w:r>
                      </w:p>
                    </w:txbxContent>
                  </v:textbox>
                </v:shape>
                <v:shape id="Text Box 126" o:spid="_x0000_s1061" type="#_x0000_t202" style="position:absolute;left:138;top:716;width:620;height:3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" filled="f" stroked="f">
                  <v:textbox inset="0,0,0,0">
                    <w:txbxContent>
                      <w:p w14:paraId="5E08F0A9" w14:textId="77777777" w:rsidR="003E6A84" w:rsidRDefault="003E6A84" w:rsidP="00895DD0">
                        <w:pPr>
                          <w:spacing w:before="2"/>
                          <w:rPr>
                            <w:rFonts w:ascii="Cambria"/>
                            <w:sz w:val="18"/>
                          </w:rPr>
                        </w:pPr>
                        <w:r>
                          <w:rPr>
                            <w:rFonts w:ascii="Cambria"/>
                            <w:color w:val="585858"/>
                            <w:sz w:val="18"/>
                          </w:rPr>
                          <w:t>10.00%</w:t>
                        </w:r>
                      </w:p>
                      <w:p w14:paraId="18056913" w14:textId="77777777" w:rsidR="003E6A84" w:rsidRDefault="003E6A84" w:rsidP="00895DD0">
                        <w:pPr>
                          <w:spacing w:before="81"/>
                          <w:ind w:left="99"/>
                          <w:rPr>
                            <w:rFonts w:ascii="Cambria"/>
                            <w:sz w:val="18"/>
                          </w:rPr>
                        </w:pPr>
                        <w:r>
                          <w:rPr>
                            <w:rFonts w:ascii="Cambria"/>
                            <w:color w:val="585858"/>
                            <w:sz w:val="18"/>
                          </w:rPr>
                          <w:t>9.00%</w:t>
                        </w:r>
                      </w:p>
                      <w:p w14:paraId="229CC40A" w14:textId="77777777" w:rsidR="003E6A84" w:rsidRDefault="003E6A84" w:rsidP="00895DD0">
                        <w:pPr>
                          <w:spacing w:before="82"/>
                          <w:ind w:left="99"/>
                          <w:rPr>
                            <w:rFonts w:ascii="Cambria"/>
                            <w:sz w:val="18"/>
                          </w:rPr>
                        </w:pPr>
                        <w:r>
                          <w:rPr>
                            <w:rFonts w:ascii="Cambria"/>
                            <w:color w:val="585858"/>
                            <w:sz w:val="18"/>
                          </w:rPr>
                          <w:t>8.00%</w:t>
                        </w:r>
                      </w:p>
                      <w:p w14:paraId="731967B5" w14:textId="77777777" w:rsidR="003E6A84" w:rsidRDefault="003E6A84" w:rsidP="00895DD0">
                        <w:pPr>
                          <w:spacing w:before="81"/>
                          <w:ind w:left="99"/>
                          <w:rPr>
                            <w:rFonts w:ascii="Cambria"/>
                            <w:sz w:val="18"/>
                          </w:rPr>
                        </w:pPr>
                        <w:r>
                          <w:rPr>
                            <w:rFonts w:ascii="Cambria"/>
                            <w:color w:val="585858"/>
                            <w:sz w:val="18"/>
                          </w:rPr>
                          <w:t>7.00%</w:t>
                        </w:r>
                      </w:p>
                      <w:p w14:paraId="30AC6DCF" w14:textId="77777777" w:rsidR="003E6A84" w:rsidRDefault="003E6A84" w:rsidP="00895DD0">
                        <w:pPr>
                          <w:spacing w:before="82"/>
                          <w:ind w:left="99"/>
                          <w:rPr>
                            <w:rFonts w:ascii="Cambria"/>
                            <w:sz w:val="18"/>
                          </w:rPr>
                        </w:pPr>
                        <w:r>
                          <w:rPr>
                            <w:rFonts w:ascii="Cambria"/>
                            <w:color w:val="585858"/>
                            <w:sz w:val="18"/>
                          </w:rPr>
                          <w:t>6.00%</w:t>
                        </w:r>
                      </w:p>
                      <w:p w14:paraId="61FD7CFB" w14:textId="77777777" w:rsidR="003E6A84" w:rsidRDefault="003E6A84" w:rsidP="00895DD0">
                        <w:pPr>
                          <w:spacing w:before="81"/>
                          <w:ind w:left="99"/>
                          <w:rPr>
                            <w:rFonts w:ascii="Cambria"/>
                            <w:sz w:val="18"/>
                          </w:rPr>
                        </w:pPr>
                        <w:r>
                          <w:rPr>
                            <w:rFonts w:ascii="Cambria"/>
                            <w:color w:val="585858"/>
                            <w:sz w:val="18"/>
                          </w:rPr>
                          <w:t>5.00%</w:t>
                        </w:r>
                      </w:p>
                      <w:p w14:paraId="54B0A0C5" w14:textId="77777777" w:rsidR="003E6A84" w:rsidRDefault="003E6A84" w:rsidP="00895DD0">
                        <w:pPr>
                          <w:spacing w:before="81"/>
                          <w:ind w:left="99"/>
                          <w:rPr>
                            <w:rFonts w:ascii="Cambria"/>
                            <w:sz w:val="18"/>
                          </w:rPr>
                        </w:pPr>
                        <w:r>
                          <w:rPr>
                            <w:rFonts w:ascii="Cambria"/>
                            <w:color w:val="585858"/>
                            <w:sz w:val="18"/>
                          </w:rPr>
                          <w:t>4.00%</w:t>
                        </w:r>
                      </w:p>
                      <w:p w14:paraId="17147B83" w14:textId="77777777" w:rsidR="003E6A84" w:rsidRDefault="003E6A84" w:rsidP="00895DD0">
                        <w:pPr>
                          <w:spacing w:before="81"/>
                          <w:ind w:left="99"/>
                          <w:rPr>
                            <w:rFonts w:ascii="Cambria"/>
                            <w:sz w:val="18"/>
                          </w:rPr>
                        </w:pPr>
                        <w:r>
                          <w:rPr>
                            <w:rFonts w:ascii="Cambria"/>
                            <w:color w:val="585858"/>
                            <w:sz w:val="18"/>
                          </w:rPr>
                          <w:t>3.00%</w:t>
                        </w:r>
                      </w:p>
                      <w:p w14:paraId="07D3112F" w14:textId="77777777" w:rsidR="003E6A84" w:rsidRDefault="003E6A84" w:rsidP="00895DD0">
                        <w:pPr>
                          <w:spacing w:before="82"/>
                          <w:ind w:left="99"/>
                          <w:rPr>
                            <w:rFonts w:ascii="Cambria"/>
                            <w:sz w:val="18"/>
                          </w:rPr>
                        </w:pPr>
                        <w:r>
                          <w:rPr>
                            <w:rFonts w:ascii="Cambria"/>
                            <w:color w:val="585858"/>
                            <w:sz w:val="18"/>
                          </w:rPr>
                          <w:t>2.00%</w:t>
                        </w:r>
                      </w:p>
                      <w:p w14:paraId="4746DB37" w14:textId="77777777" w:rsidR="003E6A84" w:rsidRDefault="003E6A84" w:rsidP="00895DD0">
                        <w:pPr>
                          <w:spacing w:before="81"/>
                          <w:ind w:left="99"/>
                          <w:rPr>
                            <w:rFonts w:ascii="Cambria"/>
                            <w:sz w:val="18"/>
                          </w:rPr>
                        </w:pPr>
                        <w:r>
                          <w:rPr>
                            <w:rFonts w:ascii="Cambria"/>
                            <w:color w:val="585858"/>
                            <w:sz w:val="18"/>
                          </w:rPr>
                          <w:t>1.00%</w:t>
                        </w:r>
                      </w:p>
                      <w:p w14:paraId="0454AE17" w14:textId="77777777" w:rsidR="003E6A84" w:rsidRDefault="003E6A84" w:rsidP="00895DD0">
                        <w:pPr>
                          <w:spacing w:before="81"/>
                          <w:ind w:left="99"/>
                          <w:rPr>
                            <w:rFonts w:ascii="Cambria"/>
                            <w:sz w:val="18"/>
                          </w:rPr>
                        </w:pPr>
                        <w:r>
                          <w:rPr>
                            <w:rFonts w:ascii="Cambria"/>
                            <w:color w:val="585858"/>
                            <w:sz w:val="18"/>
                          </w:rPr>
                          <w:t>0.00%</w:t>
                        </w:r>
                      </w:p>
                    </w:txbxContent>
                  </v:textbox>
                </v:shape>
                <v:shape id="Text Box 127" o:spid="_x0000_s1062" type="#_x0000_t202" style="position:absolute;left:1668;top:1124;width:52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" filled="f" stroked="f">
                  <v:textbox inset="0,0,0,0">
                    <w:txbxContent>
                      <w:p w14:paraId="14D0B127" w14:textId="77777777" w:rsidR="003E6A84" w:rsidRDefault="003E6A84" w:rsidP="00895DD0">
                        <w:pPr>
                          <w:spacing w:before="2"/>
                          <w:rPr>
                            <w:rFonts w:ascii="Cambria"/>
                            <w:sz w:val="18"/>
                          </w:rPr>
                        </w:pPr>
                        <w:r>
                          <w:rPr>
                            <w:rFonts w:ascii="Cambria"/>
                            <w:color w:val="404040"/>
                            <w:sz w:val="18"/>
                          </w:rPr>
                          <w:t>8.63%</w:t>
                        </w:r>
                      </w:p>
                    </w:txbxContent>
                  </v:textbox>
                </v:shape>
                <v:shape id="Text Box 128" o:spid="_x0000_s1063" type="#_x0000_t202" style="position:absolute;left:5315;top:1022;width:52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" filled="f" stroked="f">
                  <v:textbox inset="0,0,0,0">
                    <w:txbxContent>
                      <w:p w14:paraId="2EC098F0" w14:textId="77777777" w:rsidR="003E6A84" w:rsidRDefault="003E6A84" w:rsidP="00895DD0">
                        <w:pPr>
                          <w:spacing w:before="2"/>
                          <w:rPr>
                            <w:rFonts w:ascii="Cambria"/>
                            <w:sz w:val="18"/>
                          </w:rPr>
                        </w:pPr>
                        <w:r>
                          <w:rPr>
                            <w:rFonts w:ascii="Cambria"/>
                            <w:color w:val="404040"/>
                            <w:sz w:val="18"/>
                          </w:rPr>
                          <w:t>8.98%</w:t>
                        </w:r>
                      </w:p>
                    </w:txbxContent>
                  </v:textbox>
                </v:shape>
                <v:shape id="Text Box 129" o:spid="_x0000_s1064" type="#_x0000_t202" style="position:absolute;left:4099;top:1276;width:524;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" filled="f" stroked="f">
                  <v:textbox inset="0,0,0,0">
                    <w:txbxContent>
                      <w:p w14:paraId="0598C1BD" w14:textId="77777777" w:rsidR="003E6A84" w:rsidRDefault="003E6A84" w:rsidP="00895DD0">
                        <w:pPr>
                          <w:spacing w:before="2"/>
                          <w:rPr>
                            <w:rFonts w:ascii="Cambria"/>
                            <w:sz w:val="18"/>
                          </w:rPr>
                        </w:pPr>
                        <w:r>
                          <w:rPr>
                            <w:rFonts w:ascii="Cambria"/>
                            <w:color w:val="404040"/>
                            <w:sz w:val="18"/>
                          </w:rPr>
                          <w:t>8.11%</w:t>
                        </w:r>
                      </w:p>
                    </w:txbxContent>
                  </v:textbox>
                </v:shape>
                <v:shape id="Text Box 130" o:spid="_x0000_s1065" type="#_x0000_t202" style="position:absolute;left:2884;top:1931;width:52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3C3DF0E2" w14:textId="77777777" w:rsidR="003E6A84" w:rsidRDefault="003E6A84" w:rsidP="00895DD0">
                        <w:pPr>
                          <w:spacing w:before="2"/>
                          <w:rPr>
                            <w:rFonts w:ascii="Cambria"/>
                            <w:sz w:val="18"/>
                          </w:rPr>
                        </w:pPr>
                        <w:r>
                          <w:rPr>
                            <w:rFonts w:ascii="Cambria"/>
                            <w:color w:val="404040"/>
                            <w:sz w:val="18"/>
                          </w:rPr>
                          <w:t>5.87%</w:t>
                        </w:r>
                      </w:p>
                    </w:txbxContent>
                  </v:textbox>
                </v:shape>
                <v:shape id="Text Box 131" o:spid="_x0000_s1066" type="#_x0000_t202" style="position:absolute;left:6531;top:1820;width:524;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" filled="f" stroked="f">
                  <v:textbox inset="0,0,0,0">
                    <w:txbxContent>
                      <w:p w14:paraId="02D9C692" w14:textId="77777777" w:rsidR="003E6A84" w:rsidRDefault="003E6A84" w:rsidP="00895DD0">
                        <w:pPr>
                          <w:spacing w:before="2"/>
                          <w:rPr>
                            <w:rFonts w:ascii="Cambria"/>
                            <w:sz w:val="18"/>
                          </w:rPr>
                        </w:pPr>
                        <w:r>
                          <w:rPr>
                            <w:rFonts w:ascii="Cambria"/>
                            <w:color w:val="404040"/>
                            <w:sz w:val="18"/>
                          </w:rPr>
                          <w:t>6.25%</w:t>
                        </w:r>
                      </w:p>
                    </w:txbxContent>
                  </v:textbox>
                </v:shape>
                <v:shape id="Text Box 132" o:spid="_x0000_s1067" type="#_x0000_t202" style="position:absolute;left:1053;top:3867;width:5860;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7JwwAAANwAAAAPAAAAZHJzL2Rvd25yZXYueG1sRE9Na8JA&#10;EL0X+h+WKXhrNipI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wP4+ycMAAADcAAAADwAA&#10;AAAAAAAAAAAAAAAHAgAAZHJzL2Rvd25yZXYueG1sUEsFBgAAAAADAAMAtwAAAPcCAAAAAA==&#10;" filled="f" stroked="f">
                  <v:textbox inset="0,0,0,0">
                    <w:txbxContent>
                      <w:p w14:paraId="54DEAA21" w14:textId="414F46BF" w:rsidR="003E6A84" w:rsidRDefault="003E6A84" w:rsidP="00895DD0">
                        <w:pPr>
                          <w:tabs>
                            <w:tab w:val="left" w:pos="1215"/>
                            <w:tab w:val="left" w:pos="2431"/>
                            <w:tab w:val="left" w:pos="3647"/>
                            <w:tab w:val="left" w:pos="4792"/>
                          </w:tabs>
                          <w:spacing w:before="2"/>
                          <w:rPr>
                            <w:rFonts w:ascii="Cambria"/>
                            <w:sz w:val="18"/>
                          </w:rPr>
                        </w:pPr>
                        <w:r>
                          <w:rPr>
                            <w:rFonts w:ascii="Cambria"/>
                            <w:color w:val="585858"/>
                            <w:sz w:val="18"/>
                            <w:lang w:val="id-ID"/>
                          </w:rPr>
                          <w:t>Testing-</w:t>
                        </w:r>
                        <w:r>
                          <w:rPr>
                            <w:rFonts w:ascii="Cambria"/>
                            <w:color w:val="585858"/>
                            <w:sz w:val="18"/>
                          </w:rPr>
                          <w:t>1</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2</w:t>
                        </w:r>
                        <w:r>
                          <w:rPr>
                            <w:rFonts w:ascii="Cambria"/>
                            <w:color w:val="585858"/>
                            <w:sz w:val="18"/>
                          </w:rPr>
                          <w:tab/>
                        </w:r>
                        <w:r>
                          <w:rPr>
                            <w:rFonts w:ascii="Cambria"/>
                            <w:color w:val="585858"/>
                            <w:sz w:val="18"/>
                            <w:lang w:val="id-ID"/>
                          </w:rPr>
                          <w:t>Testing-</w:t>
                        </w:r>
                        <w:r>
                          <w:rPr>
                            <w:rFonts w:ascii="Cambria"/>
                            <w:color w:val="585858"/>
                            <w:spacing w:val="-4"/>
                            <w:sz w:val="18"/>
                          </w:rPr>
                          <w:t xml:space="preserve"> </w:t>
                        </w:r>
                        <w:r>
                          <w:rPr>
                            <w:rFonts w:ascii="Cambria"/>
                            <w:color w:val="585858"/>
                            <w:sz w:val="18"/>
                          </w:rPr>
                          <w:t>3</w:t>
                        </w:r>
                        <w:r>
                          <w:rPr>
                            <w:rFonts w:ascii="Cambria"/>
                            <w:color w:val="585858"/>
                            <w:sz w:val="18"/>
                          </w:rPr>
                          <w:tab/>
                        </w:r>
                        <w:r>
                          <w:rPr>
                            <w:rFonts w:ascii="Cambria"/>
                            <w:color w:val="585858"/>
                            <w:sz w:val="18"/>
                            <w:lang w:val="id-ID"/>
                          </w:rPr>
                          <w:t>Testing-</w:t>
                        </w:r>
                        <w:r>
                          <w:rPr>
                            <w:rFonts w:ascii="Cambria"/>
                            <w:color w:val="585858"/>
                            <w:sz w:val="18"/>
                          </w:rPr>
                          <w:t>4</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5</w:t>
                        </w:r>
                      </w:p>
                    </w:txbxContent>
                  </v:textbox>
                </v:shape>
                <w10:anchorlock/>
              </v:group>
            </w:pict>
          </mc:Fallback>
        </mc:AlternateContent>
      </w:r>
    </w:p>
    <w:p w14:paraId="046692AE" w14:textId="77777777" w:rsidR="008534BE" w:rsidRPr="00E328B5" w:rsidRDefault="008534BE" w:rsidP="008534BE">
      <w:pPr>
        <w:pStyle w:val="Paragraph"/>
        <w:jc w:val="center"/>
        <w:rPr>
          <w:sz w:val="18"/>
          <w:szCs w:val="18"/>
          <w:lang w:val="id-ID"/>
        </w:rPr>
      </w:pPr>
    </w:p>
    <w:p w14:paraId="74F7C2E7" w14:textId="6E87607D" w:rsidR="00EB6031" w:rsidRPr="00C71E28" w:rsidRDefault="00EB6031" w:rsidP="00FC26B0">
      <w:pPr>
        <w:pStyle w:val="FigureCaption"/>
        <w:rPr>
          <w:lang w:val="id-ID"/>
        </w:rPr>
      </w:pPr>
      <w:r w:rsidRPr="00E328B5">
        <w:rPr>
          <w:b/>
          <w:szCs w:val="18"/>
          <w:lang w:val="id-ID"/>
        </w:rPr>
        <w:t>FIGURE 3</w:t>
      </w:r>
      <w:r w:rsidR="00FC26B0">
        <w:rPr>
          <w:b/>
          <w:szCs w:val="18"/>
        </w:rPr>
        <w:t xml:space="preserve">. </w:t>
      </w:r>
      <w:r w:rsidR="00895DD0" w:rsidRPr="00C71E28">
        <w:rPr>
          <w:lang w:val="id-ID"/>
        </w:rPr>
        <w:t xml:space="preserve">Graph of the relationship between sample testing and water </w:t>
      </w:r>
      <w:r w:rsidRPr="00C71E28">
        <w:rPr>
          <w:lang w:val="id-ID"/>
        </w:rPr>
        <w:t>content reduction in sample 3</w:t>
      </w:r>
    </w:p>
    <w:p w14:paraId="0588BC1C" w14:textId="77777777" w:rsidR="00EB6031" w:rsidRPr="00C71E28" w:rsidRDefault="00EB6031" w:rsidP="00EB6031">
      <w:pPr>
        <w:pStyle w:val="Paragraph"/>
        <w:jc w:val="center"/>
        <w:rPr>
          <w:b/>
          <w:lang w:val="id-ID"/>
        </w:rPr>
      </w:pPr>
    </w:p>
    <w:p w14:paraId="163FED8A" w14:textId="0169985B" w:rsidR="00EB6031" w:rsidRPr="00FC26B0" w:rsidRDefault="00895DD0" w:rsidP="00EB6031">
      <w:pPr>
        <w:pStyle w:val="Paragraph"/>
        <w:rPr>
          <w:rStyle w:val="Emphasis"/>
        </w:rPr>
      </w:pPr>
      <w:r w:rsidRPr="00FC26B0">
        <w:rPr>
          <w:rStyle w:val="Emphasis"/>
        </w:rPr>
        <w:t>In the third sample, 5 tests were carried out and the average water content shrinkage value was 7,568%</w:t>
      </w:r>
      <w:r w:rsidR="00FC26B0" w:rsidRPr="00FC26B0">
        <w:rPr>
          <w:rStyle w:val="Emphasis"/>
        </w:rPr>
        <w:t xml:space="preserve">, as shown in </w:t>
      </w:r>
      <w:r w:rsidR="00FC26B0" w:rsidRPr="00DC6A25">
        <w:rPr>
          <w:rStyle w:val="Emphasis"/>
          <w:b/>
          <w:bCs/>
        </w:rPr>
        <w:t>FIGURE 3</w:t>
      </w:r>
      <w:r w:rsidRPr="00FC26B0">
        <w:rPr>
          <w:rStyle w:val="Emphasis"/>
        </w:rPr>
        <w:t>.</w:t>
      </w:r>
    </w:p>
    <w:p w14:paraId="385B52E8" w14:textId="2D8878A9" w:rsidR="006F4F5F" w:rsidRPr="00FC26B0" w:rsidRDefault="00796893" w:rsidP="00EB6031">
      <w:pPr>
        <w:pStyle w:val="Paragraph"/>
        <w:rPr>
          <w:rStyle w:val="Emphasis"/>
        </w:rPr>
      </w:pPr>
      <w:r w:rsidRPr="00FC26B0">
        <w:rPr>
          <w:rStyle w:val="Emphasis"/>
        </w:rPr>
        <w:t>Based on the test results of 3 biobriquette samples, the effect of starch adhesive was obtained from the water content test results. Where the largest reduction in water content in organic waste biobriquettes was found in a mixture of 70%: 25%</w:t>
      </w:r>
    </w:p>
    <w:p w14:paraId="04B63D78" w14:textId="77777777" w:rsidR="00EB6031" w:rsidRPr="00E328B5" w:rsidRDefault="00EB6031" w:rsidP="00EB6031">
      <w:pPr>
        <w:pStyle w:val="Paragraph"/>
        <w:rPr>
          <w:sz w:val="24"/>
          <w:szCs w:val="24"/>
          <w:lang w:val="id-ID"/>
        </w:rPr>
      </w:pPr>
    </w:p>
    <w:p w14:paraId="5E60D033" w14:textId="5EC43C84" w:rsidR="00EB6031" w:rsidRPr="00E328B5" w:rsidRDefault="00F24ABE" w:rsidP="00F24ABE">
      <w:pPr>
        <w:pStyle w:val="Paragraph"/>
        <w:jc w:val="center"/>
        <w:rPr>
          <w:sz w:val="24"/>
          <w:szCs w:val="24"/>
          <w:lang w:val="id-ID"/>
        </w:rPr>
      </w:pPr>
      <w:r w:rsidRPr="00E328B5">
        <w:rPr>
          <w:noProof/>
          <w:lang w:val="id-ID" w:eastAsia="id-ID"/>
        </w:rPr>
        <w:lastRenderedPageBreak/>
        <w:drawing>
          <wp:inline distT="0" distB="0" distL="0" distR="0" wp14:anchorId="6852787D" wp14:editId="0F52E26C">
            <wp:extent cx="4581525" cy="2743200"/>
            <wp:effectExtent l="19050" t="19050" r="28575" b="1905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81525" cy="2743200"/>
                    </a:xfrm>
                    <a:prstGeom prst="rect">
                      <a:avLst/>
                    </a:prstGeom>
                    <a:noFill/>
                    <a:ln>
                      <a:solidFill>
                        <a:srgbClr val="000066"/>
                      </a:solidFill>
                    </a:ln>
                  </pic:spPr>
                </pic:pic>
              </a:graphicData>
            </a:graphic>
          </wp:inline>
        </w:drawing>
      </w:r>
    </w:p>
    <w:p w14:paraId="432029CA" w14:textId="14D0E193" w:rsidR="00EB6031" w:rsidRPr="00C71E28" w:rsidRDefault="00F24ABE" w:rsidP="00FC26B0">
      <w:pPr>
        <w:pStyle w:val="FigureCaption"/>
        <w:rPr>
          <w:lang w:val="id-ID"/>
        </w:rPr>
      </w:pPr>
      <w:r w:rsidRPr="00E328B5">
        <w:rPr>
          <w:b/>
          <w:szCs w:val="18"/>
          <w:lang w:val="id-ID"/>
        </w:rPr>
        <w:t>FIGURE 4</w:t>
      </w:r>
      <w:r w:rsidR="00FC26B0">
        <w:rPr>
          <w:b/>
          <w:szCs w:val="18"/>
        </w:rPr>
        <w:t xml:space="preserve">. </w:t>
      </w:r>
      <w:r w:rsidR="002F4058" w:rsidRPr="00C71E28">
        <w:rPr>
          <w:lang w:val="id-ID"/>
        </w:rPr>
        <w:t>G</w:t>
      </w:r>
      <w:r w:rsidRPr="00C71E28">
        <w:rPr>
          <w:lang w:val="id-ID"/>
        </w:rPr>
        <w:t>raph of sample relationship to percentage of water content shrinkage</w:t>
      </w:r>
    </w:p>
    <w:p w14:paraId="73975A64" w14:textId="77777777" w:rsidR="00F24ABE" w:rsidRPr="00C71E28" w:rsidRDefault="00F24ABE" w:rsidP="00EB6031">
      <w:pPr>
        <w:pStyle w:val="Paragraph"/>
        <w:rPr>
          <w:lang w:val="id-ID"/>
        </w:rPr>
      </w:pPr>
    </w:p>
    <w:p w14:paraId="10739A74" w14:textId="514D20AB" w:rsidR="00F24ABE" w:rsidRPr="00FC26B0" w:rsidRDefault="00F24ABE" w:rsidP="00EB6031">
      <w:pPr>
        <w:pStyle w:val="Paragraph"/>
        <w:rPr>
          <w:rStyle w:val="Emphasis"/>
        </w:rPr>
      </w:pPr>
      <w:r w:rsidRPr="00FC26B0">
        <w:rPr>
          <w:rStyle w:val="Emphasis"/>
        </w:rPr>
        <w:t xml:space="preserve">Based on the data obtained in </w:t>
      </w:r>
      <w:r w:rsidR="00DC6A25" w:rsidRPr="00DC6A25">
        <w:rPr>
          <w:rStyle w:val="Emphasis"/>
          <w:b/>
          <w:bCs/>
        </w:rPr>
        <w:t>TABLE 2</w:t>
      </w:r>
      <w:r w:rsidRPr="00FC26B0">
        <w:rPr>
          <w:rStyle w:val="Emphasis"/>
        </w:rPr>
        <w:t>, a graph is obtained as above with 3 biobriquette samples where the percentage of organic waste material with starch is 50%: 15%, 50%: 20%. 50%: 25%. Based on the data and graphs obtained, it can be described that the more starch mixture used, the higher the water content in the biobriquette. This is because starch has the property of not being resistant to humidity so it easily absorbs water and air.</w:t>
      </w:r>
    </w:p>
    <w:p w14:paraId="2EE62BFE" w14:textId="77777777" w:rsidR="00B54961" w:rsidRPr="00E328B5" w:rsidRDefault="00B54961" w:rsidP="00EB6031">
      <w:pPr>
        <w:pStyle w:val="Paragraph"/>
        <w:rPr>
          <w:b/>
          <w:sz w:val="24"/>
          <w:szCs w:val="24"/>
          <w:lang w:val="id-ID"/>
        </w:rPr>
      </w:pPr>
    </w:p>
    <w:p w14:paraId="4F32731F" w14:textId="0AEB7F27" w:rsidR="00B54961" w:rsidRPr="00E328B5" w:rsidRDefault="00B54961" w:rsidP="00FC26B0">
      <w:pPr>
        <w:pStyle w:val="Heading2"/>
        <w:rPr>
          <w:lang w:val="id-ID"/>
        </w:rPr>
      </w:pPr>
      <w:r w:rsidRPr="00E328B5">
        <w:rPr>
          <w:lang w:val="id-ID"/>
        </w:rPr>
        <w:t>Calorific Value Data Analysis</w:t>
      </w:r>
    </w:p>
    <w:p w14:paraId="279B9DA7" w14:textId="35E2AAD1" w:rsidR="00EB6031" w:rsidRPr="00E328B5" w:rsidRDefault="002F4058" w:rsidP="00FC26B0">
      <w:pPr>
        <w:pStyle w:val="TableCaption"/>
        <w:rPr>
          <w:lang w:val="id-ID"/>
        </w:rPr>
      </w:pPr>
      <w:r w:rsidRPr="00FC26B0">
        <w:rPr>
          <w:b/>
          <w:bCs/>
          <w:lang w:val="id-ID"/>
        </w:rPr>
        <w:t>TABLE 2</w:t>
      </w:r>
      <w:r w:rsidR="00FC26B0">
        <w:t>.</w:t>
      </w:r>
      <w:r w:rsidRPr="00E328B5">
        <w:rPr>
          <w:lang w:val="id-ID"/>
        </w:rPr>
        <w:t xml:space="preserve"> </w:t>
      </w:r>
      <w:r w:rsidR="00630CB6" w:rsidRPr="00E328B5">
        <w:rPr>
          <w:lang w:val="id-ID"/>
        </w:rPr>
        <w:t>Calorific Value Test Results</w:t>
      </w:r>
    </w:p>
    <w:tbl>
      <w:tblPr>
        <w:tblW w:w="8809" w:type="dxa"/>
        <w:tblInd w:w="5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1297"/>
        <w:gridCol w:w="1134"/>
        <w:gridCol w:w="1418"/>
        <w:gridCol w:w="1472"/>
        <w:gridCol w:w="1095"/>
        <w:gridCol w:w="1827"/>
      </w:tblGrid>
      <w:tr w:rsidR="002F4058" w:rsidRPr="00E328B5" w14:paraId="3A726519" w14:textId="77777777" w:rsidTr="00FC26B0">
        <w:trPr>
          <w:trHeight w:val="460"/>
        </w:trPr>
        <w:tc>
          <w:tcPr>
            <w:tcW w:w="566" w:type="dxa"/>
            <w:vMerge w:val="restart"/>
            <w:vAlign w:val="center"/>
          </w:tcPr>
          <w:p w14:paraId="1137F3F3" w14:textId="77777777" w:rsidR="002F4058" w:rsidRPr="00FC26B0" w:rsidRDefault="002F4058" w:rsidP="002F4058">
            <w:pPr>
              <w:widowControl w:val="0"/>
              <w:autoSpaceDE w:val="0"/>
              <w:autoSpaceDN w:val="0"/>
              <w:spacing w:before="11"/>
              <w:jc w:val="center"/>
              <w:rPr>
                <w:rFonts w:eastAsia="Arial MT"/>
                <w:b/>
                <w:sz w:val="20"/>
              </w:rPr>
            </w:pPr>
          </w:p>
          <w:p w14:paraId="2A966BFC" w14:textId="5A2CFE89" w:rsidR="002F4058" w:rsidRPr="00FC26B0" w:rsidRDefault="002F4058" w:rsidP="002F4058">
            <w:pPr>
              <w:widowControl w:val="0"/>
              <w:autoSpaceDE w:val="0"/>
              <w:autoSpaceDN w:val="0"/>
              <w:ind w:left="134"/>
              <w:jc w:val="center"/>
              <w:rPr>
                <w:rFonts w:eastAsia="Arial MT"/>
                <w:b/>
                <w:sz w:val="20"/>
                <w:lang w:val="id-ID"/>
              </w:rPr>
            </w:pPr>
            <w:r w:rsidRPr="00FC26B0">
              <w:rPr>
                <w:rFonts w:eastAsia="Arial MT"/>
                <w:b/>
                <w:sz w:val="20"/>
                <w:lang w:val="id-ID"/>
              </w:rPr>
              <w:t>Number</w:t>
            </w:r>
          </w:p>
        </w:tc>
        <w:tc>
          <w:tcPr>
            <w:tcW w:w="1297" w:type="dxa"/>
            <w:vMerge w:val="restart"/>
            <w:vAlign w:val="center"/>
          </w:tcPr>
          <w:p w14:paraId="67B9754E" w14:textId="325512B5" w:rsidR="002F4058" w:rsidRPr="00FC26B0" w:rsidRDefault="002F4058" w:rsidP="002F4058">
            <w:pPr>
              <w:widowControl w:val="0"/>
              <w:autoSpaceDE w:val="0"/>
              <w:autoSpaceDN w:val="0"/>
              <w:spacing w:line="201" w:lineRule="exact"/>
              <w:ind w:left="110"/>
              <w:jc w:val="center"/>
              <w:rPr>
                <w:rFonts w:eastAsia="Arial MT"/>
                <w:b/>
                <w:sz w:val="20"/>
              </w:rPr>
            </w:pPr>
            <w:r w:rsidRPr="00FC26B0">
              <w:rPr>
                <w:b/>
                <w:sz w:val="20"/>
                <w:lang w:val="id-ID"/>
              </w:rPr>
              <w:t>Code of Sample Name</w:t>
            </w:r>
          </w:p>
        </w:tc>
        <w:tc>
          <w:tcPr>
            <w:tcW w:w="1134" w:type="dxa"/>
            <w:vMerge w:val="restart"/>
            <w:vAlign w:val="center"/>
          </w:tcPr>
          <w:p w14:paraId="50D60FDB" w14:textId="57987BB0" w:rsidR="002F4058" w:rsidRPr="00FC26B0" w:rsidRDefault="002F4058" w:rsidP="002F4058">
            <w:pPr>
              <w:widowControl w:val="0"/>
              <w:autoSpaceDE w:val="0"/>
              <w:autoSpaceDN w:val="0"/>
              <w:ind w:left="106" w:right="181"/>
              <w:jc w:val="center"/>
              <w:rPr>
                <w:rFonts w:eastAsia="Arial MT"/>
                <w:b/>
                <w:sz w:val="20"/>
              </w:rPr>
            </w:pPr>
            <w:r w:rsidRPr="00FC26B0">
              <w:rPr>
                <w:b/>
                <w:sz w:val="20"/>
                <w:lang w:val="id-ID"/>
              </w:rPr>
              <w:t xml:space="preserve">Sample Mass </w:t>
            </w:r>
            <w:r w:rsidRPr="00FC26B0">
              <w:rPr>
                <w:rFonts w:eastAsia="Arial MT"/>
                <w:b/>
                <w:sz w:val="20"/>
              </w:rPr>
              <w:t>(g)</w:t>
            </w:r>
          </w:p>
        </w:tc>
        <w:tc>
          <w:tcPr>
            <w:tcW w:w="3985" w:type="dxa"/>
            <w:gridSpan w:val="3"/>
            <w:vAlign w:val="center"/>
          </w:tcPr>
          <w:p w14:paraId="3F2B36F9" w14:textId="102158F2" w:rsidR="002F4058" w:rsidRPr="00FC26B0" w:rsidRDefault="002F4058" w:rsidP="002F4058">
            <w:pPr>
              <w:widowControl w:val="0"/>
              <w:autoSpaceDE w:val="0"/>
              <w:autoSpaceDN w:val="0"/>
              <w:spacing w:before="1"/>
              <w:ind w:left="1185" w:right="1183"/>
              <w:jc w:val="center"/>
              <w:rPr>
                <w:rFonts w:eastAsia="Arial MT"/>
                <w:b/>
                <w:sz w:val="20"/>
              </w:rPr>
            </w:pPr>
            <w:r w:rsidRPr="00FC26B0">
              <w:rPr>
                <w:b/>
                <w:sz w:val="20"/>
                <w:lang w:val="id-ID"/>
              </w:rPr>
              <w:t>Temperature</w:t>
            </w:r>
            <w:r w:rsidRPr="00FC26B0">
              <w:rPr>
                <w:rFonts w:eastAsia="Arial MT"/>
                <w:b/>
                <w:spacing w:val="-2"/>
                <w:sz w:val="20"/>
              </w:rPr>
              <w:t xml:space="preserve"> </w:t>
            </w:r>
            <w:r w:rsidRPr="00FC26B0">
              <w:rPr>
                <w:rFonts w:eastAsia="Arial MT"/>
                <w:b/>
                <w:sz w:val="20"/>
              </w:rPr>
              <w:t>(°C)</w:t>
            </w:r>
          </w:p>
        </w:tc>
        <w:tc>
          <w:tcPr>
            <w:tcW w:w="1827" w:type="dxa"/>
            <w:vMerge w:val="restart"/>
            <w:vAlign w:val="center"/>
          </w:tcPr>
          <w:p w14:paraId="77E8D64E" w14:textId="3D8A3E16" w:rsidR="002F4058" w:rsidRPr="00FC26B0" w:rsidRDefault="002F4058" w:rsidP="002F4058">
            <w:pPr>
              <w:widowControl w:val="0"/>
              <w:autoSpaceDE w:val="0"/>
              <w:autoSpaceDN w:val="0"/>
              <w:ind w:left="172" w:right="130" w:hanging="5"/>
              <w:jc w:val="center"/>
              <w:rPr>
                <w:rFonts w:eastAsia="Arial MT"/>
                <w:b/>
                <w:sz w:val="20"/>
              </w:rPr>
            </w:pPr>
            <w:r w:rsidRPr="00FC26B0">
              <w:rPr>
                <w:b/>
                <w:sz w:val="20"/>
                <w:lang w:val="id-ID"/>
              </w:rPr>
              <w:t xml:space="preserve">Calorific Value </w:t>
            </w:r>
            <w:r w:rsidRPr="00FC26B0">
              <w:rPr>
                <w:rFonts w:eastAsia="Arial MT"/>
                <w:b/>
                <w:sz w:val="20"/>
              </w:rPr>
              <w:t>(</w:t>
            </w:r>
            <w:proofErr w:type="spellStart"/>
            <w:r w:rsidRPr="00FC26B0">
              <w:rPr>
                <w:rFonts w:eastAsia="Arial MT"/>
                <w:b/>
                <w:sz w:val="20"/>
              </w:rPr>
              <w:t>cal</w:t>
            </w:r>
            <w:proofErr w:type="spellEnd"/>
            <w:r w:rsidRPr="00FC26B0">
              <w:rPr>
                <w:rFonts w:eastAsia="Arial MT"/>
                <w:b/>
                <w:sz w:val="20"/>
              </w:rPr>
              <w:t>/gram)</w:t>
            </w:r>
          </w:p>
        </w:tc>
      </w:tr>
      <w:tr w:rsidR="002F4058" w:rsidRPr="00E328B5" w14:paraId="2E974BB0" w14:textId="77777777" w:rsidTr="00FC26B0">
        <w:trPr>
          <w:trHeight w:val="244"/>
        </w:trPr>
        <w:tc>
          <w:tcPr>
            <w:tcW w:w="566" w:type="dxa"/>
            <w:vMerge/>
            <w:tcBorders>
              <w:top w:val="nil"/>
            </w:tcBorders>
          </w:tcPr>
          <w:p w14:paraId="519D462D" w14:textId="77777777" w:rsidR="002F4058" w:rsidRPr="00E328B5" w:rsidRDefault="002F4058" w:rsidP="002F4058">
            <w:pPr>
              <w:widowControl w:val="0"/>
              <w:autoSpaceDE w:val="0"/>
              <w:autoSpaceDN w:val="0"/>
              <w:rPr>
                <w:rFonts w:eastAsia="Arial MT"/>
                <w:sz w:val="2"/>
                <w:szCs w:val="2"/>
              </w:rPr>
            </w:pPr>
          </w:p>
        </w:tc>
        <w:tc>
          <w:tcPr>
            <w:tcW w:w="1297" w:type="dxa"/>
            <w:vMerge/>
            <w:tcBorders>
              <w:top w:val="nil"/>
            </w:tcBorders>
          </w:tcPr>
          <w:p w14:paraId="1999FAE0" w14:textId="77777777" w:rsidR="002F4058" w:rsidRPr="00E328B5" w:rsidRDefault="002F4058" w:rsidP="002F4058">
            <w:pPr>
              <w:widowControl w:val="0"/>
              <w:autoSpaceDE w:val="0"/>
              <w:autoSpaceDN w:val="0"/>
              <w:rPr>
                <w:rFonts w:eastAsia="Arial MT"/>
                <w:sz w:val="2"/>
                <w:szCs w:val="2"/>
              </w:rPr>
            </w:pPr>
          </w:p>
        </w:tc>
        <w:tc>
          <w:tcPr>
            <w:tcW w:w="1134" w:type="dxa"/>
            <w:vMerge/>
            <w:tcBorders>
              <w:top w:val="nil"/>
            </w:tcBorders>
          </w:tcPr>
          <w:p w14:paraId="433A24A3" w14:textId="77777777" w:rsidR="002F4058" w:rsidRPr="00E328B5" w:rsidRDefault="002F4058" w:rsidP="002F4058">
            <w:pPr>
              <w:widowControl w:val="0"/>
              <w:autoSpaceDE w:val="0"/>
              <w:autoSpaceDN w:val="0"/>
              <w:rPr>
                <w:rFonts w:eastAsia="Arial MT"/>
                <w:sz w:val="2"/>
                <w:szCs w:val="2"/>
              </w:rPr>
            </w:pPr>
          </w:p>
        </w:tc>
        <w:tc>
          <w:tcPr>
            <w:tcW w:w="1418" w:type="dxa"/>
            <w:vAlign w:val="center"/>
          </w:tcPr>
          <w:p w14:paraId="289C6313" w14:textId="0D76560A" w:rsidR="002F4058" w:rsidRPr="00FC26B0" w:rsidRDefault="002F4058" w:rsidP="002F4058">
            <w:pPr>
              <w:widowControl w:val="0"/>
              <w:autoSpaceDE w:val="0"/>
              <w:autoSpaceDN w:val="0"/>
              <w:spacing w:line="224" w:lineRule="exact"/>
              <w:ind w:left="331"/>
              <w:jc w:val="center"/>
              <w:rPr>
                <w:rFonts w:eastAsia="Arial MT"/>
                <w:b/>
                <w:sz w:val="20"/>
              </w:rPr>
            </w:pPr>
            <w:r w:rsidRPr="00FC26B0">
              <w:rPr>
                <w:b/>
                <w:sz w:val="20"/>
                <w:lang w:val="id-ID"/>
              </w:rPr>
              <w:t>Beginning</w:t>
            </w:r>
          </w:p>
        </w:tc>
        <w:tc>
          <w:tcPr>
            <w:tcW w:w="1472" w:type="dxa"/>
            <w:vAlign w:val="center"/>
          </w:tcPr>
          <w:p w14:paraId="1A8DD152" w14:textId="77777777" w:rsidR="002F4058" w:rsidRPr="00FC26B0" w:rsidRDefault="002F4058" w:rsidP="002F4058">
            <w:pPr>
              <w:pStyle w:val="Paragraph"/>
              <w:jc w:val="center"/>
              <w:rPr>
                <w:b/>
                <w:lang w:val="id-ID"/>
              </w:rPr>
            </w:pPr>
            <w:r w:rsidRPr="00FC26B0">
              <w:rPr>
                <w:b/>
                <w:lang w:val="id-ID"/>
              </w:rPr>
              <w:t>End</w:t>
            </w:r>
          </w:p>
          <w:p w14:paraId="12918BEC" w14:textId="7E18DAC6" w:rsidR="002F4058" w:rsidRPr="00FC26B0" w:rsidRDefault="002F4058" w:rsidP="002F4058">
            <w:pPr>
              <w:widowControl w:val="0"/>
              <w:autoSpaceDE w:val="0"/>
              <w:autoSpaceDN w:val="0"/>
              <w:spacing w:line="224" w:lineRule="exact"/>
              <w:ind w:left="321"/>
              <w:jc w:val="center"/>
              <w:rPr>
                <w:rFonts w:eastAsia="Arial MT"/>
                <w:b/>
                <w:sz w:val="20"/>
              </w:rPr>
            </w:pPr>
          </w:p>
        </w:tc>
        <w:tc>
          <w:tcPr>
            <w:tcW w:w="1095" w:type="dxa"/>
            <w:vAlign w:val="center"/>
          </w:tcPr>
          <w:p w14:paraId="74B1A32A" w14:textId="77777777" w:rsidR="002F4058" w:rsidRPr="00FC26B0" w:rsidRDefault="002F4058" w:rsidP="002F4058">
            <w:pPr>
              <w:widowControl w:val="0"/>
              <w:autoSpaceDE w:val="0"/>
              <w:autoSpaceDN w:val="0"/>
              <w:spacing w:before="1" w:line="223" w:lineRule="exact"/>
              <w:ind w:left="413" w:right="396"/>
              <w:jc w:val="center"/>
              <w:rPr>
                <w:rFonts w:eastAsia="Arial MT"/>
                <w:b/>
                <w:sz w:val="20"/>
              </w:rPr>
            </w:pPr>
            <w:r w:rsidRPr="00FC26B0">
              <w:rPr>
                <w:rFonts w:eastAsia="Arial MT"/>
                <w:b/>
                <w:sz w:val="20"/>
              </w:rPr>
              <w:t>ΔT</w:t>
            </w:r>
          </w:p>
        </w:tc>
        <w:tc>
          <w:tcPr>
            <w:tcW w:w="1827" w:type="dxa"/>
            <w:vMerge/>
            <w:tcBorders>
              <w:top w:val="nil"/>
            </w:tcBorders>
          </w:tcPr>
          <w:p w14:paraId="5DCD7891" w14:textId="77777777" w:rsidR="002F4058" w:rsidRPr="00E328B5" w:rsidRDefault="002F4058" w:rsidP="002F4058">
            <w:pPr>
              <w:widowControl w:val="0"/>
              <w:autoSpaceDE w:val="0"/>
              <w:autoSpaceDN w:val="0"/>
              <w:rPr>
                <w:rFonts w:eastAsia="Arial MT"/>
                <w:sz w:val="2"/>
                <w:szCs w:val="2"/>
              </w:rPr>
            </w:pPr>
          </w:p>
        </w:tc>
      </w:tr>
      <w:tr w:rsidR="002F4058" w:rsidRPr="00E328B5" w14:paraId="1271007F" w14:textId="77777777" w:rsidTr="00FC26B0">
        <w:trPr>
          <w:trHeight w:val="230"/>
        </w:trPr>
        <w:tc>
          <w:tcPr>
            <w:tcW w:w="566" w:type="dxa"/>
          </w:tcPr>
          <w:p w14:paraId="7D3F5FD2"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1</w:t>
            </w:r>
          </w:p>
        </w:tc>
        <w:tc>
          <w:tcPr>
            <w:tcW w:w="1297" w:type="dxa"/>
          </w:tcPr>
          <w:p w14:paraId="034C0709" w14:textId="2A898F98"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le</w:t>
            </w:r>
            <w:r w:rsidRPr="00E328B5">
              <w:rPr>
                <w:rFonts w:eastAsia="Arial MT"/>
                <w:spacing w:val="3"/>
                <w:sz w:val="20"/>
                <w:szCs w:val="22"/>
              </w:rPr>
              <w:t xml:space="preserve"> </w:t>
            </w:r>
            <w:r w:rsidRPr="00E328B5">
              <w:rPr>
                <w:rFonts w:eastAsia="Arial MT"/>
                <w:sz w:val="20"/>
                <w:szCs w:val="22"/>
              </w:rPr>
              <w:t>1</w:t>
            </w:r>
          </w:p>
        </w:tc>
        <w:tc>
          <w:tcPr>
            <w:tcW w:w="1134" w:type="dxa"/>
          </w:tcPr>
          <w:p w14:paraId="16B68E9B"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74899BD6"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5</w:t>
            </w:r>
          </w:p>
        </w:tc>
        <w:tc>
          <w:tcPr>
            <w:tcW w:w="1472" w:type="dxa"/>
          </w:tcPr>
          <w:p w14:paraId="5E2C552E"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6.64</w:t>
            </w:r>
          </w:p>
        </w:tc>
        <w:tc>
          <w:tcPr>
            <w:tcW w:w="1095" w:type="dxa"/>
          </w:tcPr>
          <w:p w14:paraId="65CCA9E3"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1.14</w:t>
            </w:r>
          </w:p>
        </w:tc>
        <w:tc>
          <w:tcPr>
            <w:tcW w:w="1827" w:type="dxa"/>
          </w:tcPr>
          <w:p w14:paraId="779E640B"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764.37</w:t>
            </w:r>
          </w:p>
        </w:tc>
      </w:tr>
      <w:tr w:rsidR="002F4058" w:rsidRPr="00E328B5" w14:paraId="3ABFA455" w14:textId="77777777" w:rsidTr="00FC26B0">
        <w:trPr>
          <w:trHeight w:val="230"/>
        </w:trPr>
        <w:tc>
          <w:tcPr>
            <w:tcW w:w="566" w:type="dxa"/>
          </w:tcPr>
          <w:p w14:paraId="142CBD6A"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2</w:t>
            </w:r>
          </w:p>
        </w:tc>
        <w:tc>
          <w:tcPr>
            <w:tcW w:w="1297" w:type="dxa"/>
          </w:tcPr>
          <w:p w14:paraId="136B449B" w14:textId="4D198A96"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le</w:t>
            </w:r>
            <w:r w:rsidRPr="00E328B5">
              <w:rPr>
                <w:rFonts w:eastAsia="Arial MT"/>
                <w:spacing w:val="3"/>
                <w:sz w:val="20"/>
                <w:szCs w:val="22"/>
              </w:rPr>
              <w:t xml:space="preserve"> </w:t>
            </w:r>
            <w:r w:rsidRPr="00E328B5">
              <w:rPr>
                <w:rFonts w:eastAsia="Arial MT"/>
                <w:sz w:val="20"/>
                <w:szCs w:val="22"/>
              </w:rPr>
              <w:t>1</w:t>
            </w:r>
          </w:p>
        </w:tc>
        <w:tc>
          <w:tcPr>
            <w:tcW w:w="1134" w:type="dxa"/>
          </w:tcPr>
          <w:p w14:paraId="1533B186"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7B2E1288"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5</w:t>
            </w:r>
          </w:p>
        </w:tc>
        <w:tc>
          <w:tcPr>
            <w:tcW w:w="1472" w:type="dxa"/>
          </w:tcPr>
          <w:p w14:paraId="3189D5BB"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6.58</w:t>
            </w:r>
          </w:p>
        </w:tc>
        <w:tc>
          <w:tcPr>
            <w:tcW w:w="1095" w:type="dxa"/>
          </w:tcPr>
          <w:p w14:paraId="0FD9372F"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1.08</w:t>
            </w:r>
          </w:p>
        </w:tc>
        <w:tc>
          <w:tcPr>
            <w:tcW w:w="1827" w:type="dxa"/>
          </w:tcPr>
          <w:p w14:paraId="1B26CE28"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680.06</w:t>
            </w:r>
          </w:p>
        </w:tc>
      </w:tr>
      <w:tr w:rsidR="002F4058" w:rsidRPr="00E328B5" w14:paraId="7B1E4D42" w14:textId="77777777" w:rsidTr="00FC26B0">
        <w:trPr>
          <w:trHeight w:val="230"/>
        </w:trPr>
        <w:tc>
          <w:tcPr>
            <w:tcW w:w="566" w:type="dxa"/>
          </w:tcPr>
          <w:p w14:paraId="65101583"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3</w:t>
            </w:r>
          </w:p>
        </w:tc>
        <w:tc>
          <w:tcPr>
            <w:tcW w:w="1297" w:type="dxa"/>
          </w:tcPr>
          <w:p w14:paraId="35162B1E" w14:textId="0F594C6D"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le</w:t>
            </w:r>
            <w:r w:rsidRPr="00E328B5">
              <w:rPr>
                <w:rFonts w:eastAsia="Arial MT"/>
                <w:spacing w:val="3"/>
                <w:sz w:val="20"/>
                <w:szCs w:val="22"/>
              </w:rPr>
              <w:t xml:space="preserve"> </w:t>
            </w:r>
            <w:r w:rsidRPr="00E328B5">
              <w:rPr>
                <w:rFonts w:eastAsia="Arial MT"/>
                <w:sz w:val="20"/>
                <w:szCs w:val="22"/>
              </w:rPr>
              <w:t>1</w:t>
            </w:r>
          </w:p>
        </w:tc>
        <w:tc>
          <w:tcPr>
            <w:tcW w:w="1134" w:type="dxa"/>
          </w:tcPr>
          <w:p w14:paraId="2E80E049"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212927D0"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4</w:t>
            </w:r>
          </w:p>
        </w:tc>
        <w:tc>
          <w:tcPr>
            <w:tcW w:w="1472" w:type="dxa"/>
          </w:tcPr>
          <w:p w14:paraId="42E9217E"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6.56</w:t>
            </w:r>
          </w:p>
        </w:tc>
        <w:tc>
          <w:tcPr>
            <w:tcW w:w="1095" w:type="dxa"/>
          </w:tcPr>
          <w:p w14:paraId="04B6AAD4"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1.06</w:t>
            </w:r>
          </w:p>
        </w:tc>
        <w:tc>
          <w:tcPr>
            <w:tcW w:w="1827" w:type="dxa"/>
          </w:tcPr>
          <w:p w14:paraId="6EC44880"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668.03</w:t>
            </w:r>
          </w:p>
        </w:tc>
      </w:tr>
      <w:tr w:rsidR="002F4058" w:rsidRPr="00E328B5" w14:paraId="2E467E2E" w14:textId="77777777" w:rsidTr="00FC26B0">
        <w:trPr>
          <w:trHeight w:val="230"/>
        </w:trPr>
        <w:tc>
          <w:tcPr>
            <w:tcW w:w="566" w:type="dxa"/>
          </w:tcPr>
          <w:p w14:paraId="5486D96E"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4</w:t>
            </w:r>
          </w:p>
        </w:tc>
        <w:tc>
          <w:tcPr>
            <w:tcW w:w="1297" w:type="dxa"/>
          </w:tcPr>
          <w:p w14:paraId="545045EC" w14:textId="717B4376"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le</w:t>
            </w:r>
            <w:r w:rsidRPr="00E328B5">
              <w:rPr>
                <w:rFonts w:eastAsia="Arial MT"/>
                <w:spacing w:val="3"/>
                <w:sz w:val="20"/>
                <w:szCs w:val="22"/>
              </w:rPr>
              <w:t xml:space="preserve"> </w:t>
            </w:r>
            <w:r w:rsidRPr="00E328B5">
              <w:rPr>
                <w:rFonts w:eastAsia="Arial MT"/>
                <w:sz w:val="20"/>
                <w:szCs w:val="22"/>
              </w:rPr>
              <w:t>1</w:t>
            </w:r>
          </w:p>
        </w:tc>
        <w:tc>
          <w:tcPr>
            <w:tcW w:w="1134" w:type="dxa"/>
          </w:tcPr>
          <w:p w14:paraId="26975D55"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17E43D41"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5</w:t>
            </w:r>
          </w:p>
        </w:tc>
        <w:tc>
          <w:tcPr>
            <w:tcW w:w="1472" w:type="dxa"/>
          </w:tcPr>
          <w:p w14:paraId="2A0EA302"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6.51</w:t>
            </w:r>
          </w:p>
        </w:tc>
        <w:tc>
          <w:tcPr>
            <w:tcW w:w="1095" w:type="dxa"/>
          </w:tcPr>
          <w:p w14:paraId="0E9046A4"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1.01</w:t>
            </w:r>
          </w:p>
        </w:tc>
        <w:tc>
          <w:tcPr>
            <w:tcW w:w="1827" w:type="dxa"/>
          </w:tcPr>
          <w:p w14:paraId="4FF2BCEC"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406.87</w:t>
            </w:r>
          </w:p>
        </w:tc>
      </w:tr>
      <w:tr w:rsidR="002F4058" w:rsidRPr="00E328B5" w14:paraId="3861EA6E" w14:textId="77777777" w:rsidTr="00FC26B0">
        <w:trPr>
          <w:trHeight w:val="230"/>
        </w:trPr>
        <w:tc>
          <w:tcPr>
            <w:tcW w:w="566" w:type="dxa"/>
          </w:tcPr>
          <w:p w14:paraId="61637962"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5</w:t>
            </w:r>
          </w:p>
        </w:tc>
        <w:tc>
          <w:tcPr>
            <w:tcW w:w="1297" w:type="dxa"/>
          </w:tcPr>
          <w:p w14:paraId="40349A2A" w14:textId="17CD108D"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le</w:t>
            </w:r>
            <w:r w:rsidRPr="00E328B5">
              <w:rPr>
                <w:rFonts w:eastAsia="Arial MT"/>
                <w:spacing w:val="3"/>
                <w:sz w:val="20"/>
                <w:szCs w:val="22"/>
              </w:rPr>
              <w:t xml:space="preserve"> </w:t>
            </w:r>
            <w:r w:rsidRPr="00E328B5">
              <w:rPr>
                <w:rFonts w:eastAsia="Arial MT"/>
                <w:sz w:val="20"/>
                <w:szCs w:val="22"/>
              </w:rPr>
              <w:t>1</w:t>
            </w:r>
          </w:p>
        </w:tc>
        <w:tc>
          <w:tcPr>
            <w:tcW w:w="1134" w:type="dxa"/>
          </w:tcPr>
          <w:p w14:paraId="3D0B16DF"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6D794C24"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4</w:t>
            </w:r>
          </w:p>
        </w:tc>
        <w:tc>
          <w:tcPr>
            <w:tcW w:w="1472" w:type="dxa"/>
          </w:tcPr>
          <w:p w14:paraId="616AE6D4"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6.37</w:t>
            </w:r>
          </w:p>
        </w:tc>
        <w:tc>
          <w:tcPr>
            <w:tcW w:w="1095" w:type="dxa"/>
          </w:tcPr>
          <w:p w14:paraId="5D26467B"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0.97</w:t>
            </w:r>
          </w:p>
        </w:tc>
        <w:tc>
          <w:tcPr>
            <w:tcW w:w="1827" w:type="dxa"/>
          </w:tcPr>
          <w:p w14:paraId="206AB301"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362.26</w:t>
            </w:r>
          </w:p>
        </w:tc>
      </w:tr>
      <w:tr w:rsidR="002F4058" w:rsidRPr="00E328B5" w14:paraId="5ECCC9F6" w14:textId="77777777" w:rsidTr="00FC26B0">
        <w:trPr>
          <w:trHeight w:val="230"/>
        </w:trPr>
        <w:tc>
          <w:tcPr>
            <w:tcW w:w="566" w:type="dxa"/>
          </w:tcPr>
          <w:p w14:paraId="1F6B593A"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6</w:t>
            </w:r>
          </w:p>
        </w:tc>
        <w:tc>
          <w:tcPr>
            <w:tcW w:w="1297" w:type="dxa"/>
          </w:tcPr>
          <w:p w14:paraId="744AC2AF" w14:textId="2CA2F5C5"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le</w:t>
            </w:r>
            <w:r w:rsidRPr="00E328B5">
              <w:rPr>
                <w:rFonts w:eastAsia="Arial MT"/>
                <w:spacing w:val="3"/>
                <w:sz w:val="20"/>
                <w:szCs w:val="22"/>
              </w:rPr>
              <w:t xml:space="preserve"> </w:t>
            </w:r>
            <w:r w:rsidRPr="00E328B5">
              <w:rPr>
                <w:rFonts w:eastAsia="Arial MT"/>
                <w:sz w:val="20"/>
                <w:szCs w:val="22"/>
              </w:rPr>
              <w:t>2</w:t>
            </w:r>
          </w:p>
        </w:tc>
        <w:tc>
          <w:tcPr>
            <w:tcW w:w="1134" w:type="dxa"/>
          </w:tcPr>
          <w:p w14:paraId="731BB1C0"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087F0E76"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8</w:t>
            </w:r>
          </w:p>
        </w:tc>
        <w:tc>
          <w:tcPr>
            <w:tcW w:w="1472" w:type="dxa"/>
          </w:tcPr>
          <w:p w14:paraId="0D5A7426"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6.22</w:t>
            </w:r>
          </w:p>
        </w:tc>
        <w:tc>
          <w:tcPr>
            <w:tcW w:w="1095" w:type="dxa"/>
          </w:tcPr>
          <w:p w14:paraId="6226A0E2"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0.42</w:t>
            </w:r>
          </w:p>
        </w:tc>
        <w:tc>
          <w:tcPr>
            <w:tcW w:w="1827" w:type="dxa"/>
          </w:tcPr>
          <w:p w14:paraId="7EF6D816"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1023.72</w:t>
            </w:r>
          </w:p>
        </w:tc>
      </w:tr>
      <w:tr w:rsidR="002F4058" w:rsidRPr="00E328B5" w14:paraId="70504DAB" w14:textId="77777777" w:rsidTr="00FC26B0">
        <w:trPr>
          <w:trHeight w:val="230"/>
        </w:trPr>
        <w:tc>
          <w:tcPr>
            <w:tcW w:w="566" w:type="dxa"/>
          </w:tcPr>
          <w:p w14:paraId="716CD9E0"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7</w:t>
            </w:r>
          </w:p>
        </w:tc>
        <w:tc>
          <w:tcPr>
            <w:tcW w:w="1297" w:type="dxa"/>
          </w:tcPr>
          <w:p w14:paraId="77EF5BB6" w14:textId="6AF2F719"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le</w:t>
            </w:r>
            <w:r w:rsidRPr="00E328B5">
              <w:rPr>
                <w:rFonts w:eastAsia="Arial MT"/>
                <w:spacing w:val="3"/>
                <w:sz w:val="20"/>
                <w:szCs w:val="22"/>
              </w:rPr>
              <w:t xml:space="preserve"> </w:t>
            </w:r>
            <w:r w:rsidRPr="00E328B5">
              <w:rPr>
                <w:rFonts w:eastAsia="Arial MT"/>
                <w:sz w:val="20"/>
                <w:szCs w:val="22"/>
              </w:rPr>
              <w:t>2</w:t>
            </w:r>
          </w:p>
        </w:tc>
        <w:tc>
          <w:tcPr>
            <w:tcW w:w="1134" w:type="dxa"/>
          </w:tcPr>
          <w:p w14:paraId="349E4031"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36116102"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5</w:t>
            </w:r>
          </w:p>
        </w:tc>
        <w:tc>
          <w:tcPr>
            <w:tcW w:w="1472" w:type="dxa"/>
          </w:tcPr>
          <w:p w14:paraId="53C34EF6"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6.44</w:t>
            </w:r>
          </w:p>
        </w:tc>
        <w:tc>
          <w:tcPr>
            <w:tcW w:w="1095" w:type="dxa"/>
          </w:tcPr>
          <w:p w14:paraId="06B906EB"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0.94</w:t>
            </w:r>
          </w:p>
        </w:tc>
        <w:tc>
          <w:tcPr>
            <w:tcW w:w="1827" w:type="dxa"/>
          </w:tcPr>
          <w:p w14:paraId="034B06CB"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328.71</w:t>
            </w:r>
          </w:p>
        </w:tc>
      </w:tr>
      <w:tr w:rsidR="002F4058" w:rsidRPr="00E328B5" w14:paraId="427F7F53" w14:textId="77777777" w:rsidTr="00FC26B0">
        <w:trPr>
          <w:trHeight w:val="229"/>
        </w:trPr>
        <w:tc>
          <w:tcPr>
            <w:tcW w:w="566" w:type="dxa"/>
          </w:tcPr>
          <w:p w14:paraId="53C0949B"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8</w:t>
            </w:r>
          </w:p>
        </w:tc>
        <w:tc>
          <w:tcPr>
            <w:tcW w:w="1297" w:type="dxa"/>
          </w:tcPr>
          <w:p w14:paraId="1E11D5E7" w14:textId="0B7B78BD"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le</w:t>
            </w:r>
            <w:r w:rsidRPr="00E328B5">
              <w:rPr>
                <w:rFonts w:eastAsia="Arial MT"/>
                <w:spacing w:val="3"/>
                <w:sz w:val="20"/>
                <w:szCs w:val="22"/>
              </w:rPr>
              <w:t xml:space="preserve"> </w:t>
            </w:r>
            <w:r w:rsidRPr="00E328B5">
              <w:rPr>
                <w:rFonts w:eastAsia="Arial MT"/>
                <w:sz w:val="20"/>
                <w:szCs w:val="22"/>
              </w:rPr>
              <w:t>2</w:t>
            </w:r>
          </w:p>
        </w:tc>
        <w:tc>
          <w:tcPr>
            <w:tcW w:w="1134" w:type="dxa"/>
          </w:tcPr>
          <w:p w14:paraId="2D47BF5C"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3484E7FE"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4.9</w:t>
            </w:r>
          </w:p>
        </w:tc>
        <w:tc>
          <w:tcPr>
            <w:tcW w:w="1472" w:type="dxa"/>
          </w:tcPr>
          <w:p w14:paraId="69C4BE42"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57</w:t>
            </w:r>
          </w:p>
        </w:tc>
        <w:tc>
          <w:tcPr>
            <w:tcW w:w="1095" w:type="dxa"/>
          </w:tcPr>
          <w:p w14:paraId="3BC3D2A7"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0.67</w:t>
            </w:r>
          </w:p>
        </w:tc>
        <w:tc>
          <w:tcPr>
            <w:tcW w:w="1827" w:type="dxa"/>
          </w:tcPr>
          <w:p w14:paraId="627520FD"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1627.73</w:t>
            </w:r>
          </w:p>
        </w:tc>
      </w:tr>
      <w:tr w:rsidR="002F4058" w:rsidRPr="00E328B5" w14:paraId="2F9CD5C7" w14:textId="77777777" w:rsidTr="00FC26B0">
        <w:trPr>
          <w:trHeight w:val="230"/>
        </w:trPr>
        <w:tc>
          <w:tcPr>
            <w:tcW w:w="566" w:type="dxa"/>
          </w:tcPr>
          <w:p w14:paraId="30445ED5"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9</w:t>
            </w:r>
          </w:p>
        </w:tc>
        <w:tc>
          <w:tcPr>
            <w:tcW w:w="1297" w:type="dxa"/>
          </w:tcPr>
          <w:p w14:paraId="49F6D663" w14:textId="460FB7BD"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le</w:t>
            </w:r>
            <w:r w:rsidRPr="00E328B5">
              <w:rPr>
                <w:rFonts w:eastAsia="Arial MT"/>
                <w:spacing w:val="3"/>
                <w:sz w:val="20"/>
                <w:szCs w:val="22"/>
              </w:rPr>
              <w:t xml:space="preserve"> </w:t>
            </w:r>
            <w:r w:rsidRPr="00E328B5">
              <w:rPr>
                <w:rFonts w:eastAsia="Arial MT"/>
                <w:sz w:val="20"/>
                <w:szCs w:val="22"/>
              </w:rPr>
              <w:t>2</w:t>
            </w:r>
          </w:p>
        </w:tc>
        <w:tc>
          <w:tcPr>
            <w:tcW w:w="1134" w:type="dxa"/>
          </w:tcPr>
          <w:p w14:paraId="1D8B78F8"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0AAC963E"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6</w:t>
            </w:r>
          </w:p>
        </w:tc>
        <w:tc>
          <w:tcPr>
            <w:tcW w:w="1472" w:type="dxa"/>
          </w:tcPr>
          <w:p w14:paraId="1A0C7B54"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6.63</w:t>
            </w:r>
          </w:p>
        </w:tc>
        <w:tc>
          <w:tcPr>
            <w:tcW w:w="1095" w:type="dxa"/>
          </w:tcPr>
          <w:p w14:paraId="6BE3FED5"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0.76</w:t>
            </w:r>
          </w:p>
        </w:tc>
        <w:tc>
          <w:tcPr>
            <w:tcW w:w="1827" w:type="dxa"/>
          </w:tcPr>
          <w:p w14:paraId="24B42FDC"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1887.29</w:t>
            </w:r>
          </w:p>
        </w:tc>
      </w:tr>
      <w:tr w:rsidR="002F4058" w:rsidRPr="00E328B5" w14:paraId="603EF3B2" w14:textId="77777777" w:rsidTr="00FC26B0">
        <w:trPr>
          <w:trHeight w:val="230"/>
        </w:trPr>
        <w:tc>
          <w:tcPr>
            <w:tcW w:w="566" w:type="dxa"/>
          </w:tcPr>
          <w:p w14:paraId="2EC1F861"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10</w:t>
            </w:r>
          </w:p>
        </w:tc>
        <w:tc>
          <w:tcPr>
            <w:tcW w:w="1297" w:type="dxa"/>
          </w:tcPr>
          <w:p w14:paraId="626266D8" w14:textId="3859EA5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le</w:t>
            </w:r>
            <w:r w:rsidRPr="00E328B5">
              <w:rPr>
                <w:rFonts w:eastAsia="Arial MT"/>
                <w:spacing w:val="3"/>
                <w:sz w:val="20"/>
                <w:szCs w:val="22"/>
              </w:rPr>
              <w:t xml:space="preserve"> </w:t>
            </w:r>
            <w:r w:rsidRPr="00E328B5">
              <w:rPr>
                <w:rFonts w:eastAsia="Arial MT"/>
                <w:sz w:val="20"/>
                <w:szCs w:val="22"/>
              </w:rPr>
              <w:t>2</w:t>
            </w:r>
          </w:p>
        </w:tc>
        <w:tc>
          <w:tcPr>
            <w:tcW w:w="1134" w:type="dxa"/>
          </w:tcPr>
          <w:p w14:paraId="741062DA"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33AD4519"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6</w:t>
            </w:r>
          </w:p>
        </w:tc>
        <w:tc>
          <w:tcPr>
            <w:tcW w:w="1472" w:type="dxa"/>
          </w:tcPr>
          <w:p w14:paraId="1940AC52"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6.43</w:t>
            </w:r>
          </w:p>
        </w:tc>
        <w:tc>
          <w:tcPr>
            <w:tcW w:w="1095" w:type="dxa"/>
          </w:tcPr>
          <w:p w14:paraId="611F9044"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0.83</w:t>
            </w:r>
          </w:p>
        </w:tc>
        <w:tc>
          <w:tcPr>
            <w:tcW w:w="1827" w:type="dxa"/>
          </w:tcPr>
          <w:p w14:paraId="12EE6FAD"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1957.67</w:t>
            </w:r>
          </w:p>
        </w:tc>
      </w:tr>
      <w:tr w:rsidR="002F4058" w:rsidRPr="00E328B5" w14:paraId="319B509D" w14:textId="77777777" w:rsidTr="00FC26B0">
        <w:trPr>
          <w:trHeight w:val="230"/>
        </w:trPr>
        <w:tc>
          <w:tcPr>
            <w:tcW w:w="566" w:type="dxa"/>
          </w:tcPr>
          <w:p w14:paraId="6A17E82D" w14:textId="77777777" w:rsidR="002F4058" w:rsidRPr="00E328B5" w:rsidRDefault="002F4058" w:rsidP="002F4058">
            <w:pPr>
              <w:widowControl w:val="0"/>
              <w:autoSpaceDE w:val="0"/>
              <w:autoSpaceDN w:val="0"/>
              <w:spacing w:line="211" w:lineRule="exact"/>
              <w:ind w:left="110"/>
              <w:rPr>
                <w:rFonts w:eastAsia="Arial MT"/>
                <w:sz w:val="20"/>
                <w:szCs w:val="22"/>
              </w:rPr>
            </w:pPr>
            <w:r w:rsidRPr="00E328B5">
              <w:rPr>
                <w:rFonts w:eastAsia="Arial MT"/>
                <w:sz w:val="20"/>
                <w:szCs w:val="22"/>
              </w:rPr>
              <w:t>11</w:t>
            </w:r>
          </w:p>
        </w:tc>
        <w:tc>
          <w:tcPr>
            <w:tcW w:w="1297" w:type="dxa"/>
          </w:tcPr>
          <w:p w14:paraId="3232F17F" w14:textId="5598BCDA" w:rsidR="002F4058" w:rsidRPr="00E328B5" w:rsidRDefault="002F4058" w:rsidP="002F4058">
            <w:pPr>
              <w:widowControl w:val="0"/>
              <w:autoSpaceDE w:val="0"/>
              <w:autoSpaceDN w:val="0"/>
              <w:spacing w:line="211"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 xml:space="preserve">le </w:t>
            </w:r>
            <w:r w:rsidRPr="00E328B5">
              <w:rPr>
                <w:rFonts w:eastAsia="Arial MT"/>
                <w:sz w:val="20"/>
                <w:szCs w:val="22"/>
              </w:rPr>
              <w:t>3</w:t>
            </w:r>
          </w:p>
        </w:tc>
        <w:tc>
          <w:tcPr>
            <w:tcW w:w="1134" w:type="dxa"/>
          </w:tcPr>
          <w:p w14:paraId="6767653C" w14:textId="77777777" w:rsidR="002F4058" w:rsidRPr="00E328B5" w:rsidRDefault="002F4058" w:rsidP="002F4058">
            <w:pPr>
              <w:widowControl w:val="0"/>
              <w:autoSpaceDE w:val="0"/>
              <w:autoSpaceDN w:val="0"/>
              <w:spacing w:line="211" w:lineRule="exact"/>
              <w:ind w:left="106"/>
              <w:jc w:val="center"/>
              <w:rPr>
                <w:rFonts w:eastAsia="Arial MT"/>
                <w:sz w:val="20"/>
                <w:szCs w:val="22"/>
              </w:rPr>
            </w:pPr>
            <w:r w:rsidRPr="00E328B5">
              <w:rPr>
                <w:rFonts w:eastAsia="Arial MT"/>
                <w:sz w:val="20"/>
                <w:szCs w:val="22"/>
              </w:rPr>
              <w:t>1</w:t>
            </w:r>
          </w:p>
        </w:tc>
        <w:tc>
          <w:tcPr>
            <w:tcW w:w="1418" w:type="dxa"/>
          </w:tcPr>
          <w:p w14:paraId="04A38F4F" w14:textId="77777777" w:rsidR="002F4058" w:rsidRPr="00E328B5" w:rsidRDefault="002F4058" w:rsidP="002F4058">
            <w:pPr>
              <w:widowControl w:val="0"/>
              <w:autoSpaceDE w:val="0"/>
              <w:autoSpaceDN w:val="0"/>
              <w:spacing w:line="211" w:lineRule="exact"/>
              <w:ind w:left="110"/>
              <w:jc w:val="center"/>
              <w:rPr>
                <w:rFonts w:eastAsia="Arial MT"/>
                <w:sz w:val="20"/>
                <w:szCs w:val="22"/>
              </w:rPr>
            </w:pPr>
            <w:r w:rsidRPr="00E328B5">
              <w:rPr>
                <w:rFonts w:eastAsia="Arial MT"/>
                <w:sz w:val="20"/>
                <w:szCs w:val="22"/>
              </w:rPr>
              <w:t>25.4</w:t>
            </w:r>
          </w:p>
        </w:tc>
        <w:tc>
          <w:tcPr>
            <w:tcW w:w="1472" w:type="dxa"/>
          </w:tcPr>
          <w:p w14:paraId="11BD7B61" w14:textId="77777777" w:rsidR="002F4058" w:rsidRPr="00E328B5" w:rsidRDefault="002F4058" w:rsidP="002F4058">
            <w:pPr>
              <w:widowControl w:val="0"/>
              <w:autoSpaceDE w:val="0"/>
              <w:autoSpaceDN w:val="0"/>
              <w:spacing w:line="211" w:lineRule="exact"/>
              <w:ind w:left="110"/>
              <w:jc w:val="center"/>
              <w:rPr>
                <w:rFonts w:eastAsia="Arial MT"/>
                <w:sz w:val="20"/>
                <w:szCs w:val="22"/>
              </w:rPr>
            </w:pPr>
            <w:r w:rsidRPr="00E328B5">
              <w:rPr>
                <w:rFonts w:eastAsia="Arial MT"/>
                <w:sz w:val="20"/>
                <w:szCs w:val="22"/>
              </w:rPr>
              <w:t>25.83</w:t>
            </w:r>
          </w:p>
        </w:tc>
        <w:tc>
          <w:tcPr>
            <w:tcW w:w="1095" w:type="dxa"/>
          </w:tcPr>
          <w:p w14:paraId="2D32FC20" w14:textId="77777777" w:rsidR="002F4058" w:rsidRPr="00E328B5" w:rsidRDefault="002F4058" w:rsidP="002F4058">
            <w:pPr>
              <w:widowControl w:val="0"/>
              <w:autoSpaceDE w:val="0"/>
              <w:autoSpaceDN w:val="0"/>
              <w:spacing w:line="211" w:lineRule="exact"/>
              <w:ind w:left="110"/>
              <w:jc w:val="center"/>
              <w:rPr>
                <w:rFonts w:eastAsia="Arial MT"/>
                <w:sz w:val="20"/>
                <w:szCs w:val="22"/>
              </w:rPr>
            </w:pPr>
            <w:r w:rsidRPr="00E328B5">
              <w:rPr>
                <w:rFonts w:eastAsia="Arial MT"/>
                <w:sz w:val="20"/>
                <w:szCs w:val="22"/>
              </w:rPr>
              <w:t>0.43</w:t>
            </w:r>
          </w:p>
        </w:tc>
        <w:tc>
          <w:tcPr>
            <w:tcW w:w="1827" w:type="dxa"/>
          </w:tcPr>
          <w:p w14:paraId="17FF20D5" w14:textId="77777777" w:rsidR="002F4058" w:rsidRPr="00E328B5" w:rsidRDefault="002F4058" w:rsidP="002F4058">
            <w:pPr>
              <w:widowControl w:val="0"/>
              <w:autoSpaceDE w:val="0"/>
              <w:autoSpaceDN w:val="0"/>
              <w:spacing w:line="211" w:lineRule="exact"/>
              <w:ind w:left="110"/>
              <w:jc w:val="center"/>
              <w:rPr>
                <w:rFonts w:eastAsia="Arial MT"/>
                <w:sz w:val="20"/>
                <w:szCs w:val="22"/>
              </w:rPr>
            </w:pPr>
            <w:r w:rsidRPr="00E328B5">
              <w:rPr>
                <w:rFonts w:eastAsia="Arial MT"/>
                <w:sz w:val="20"/>
                <w:szCs w:val="22"/>
              </w:rPr>
              <w:t>1048.81</w:t>
            </w:r>
          </w:p>
        </w:tc>
      </w:tr>
      <w:tr w:rsidR="002F4058" w:rsidRPr="00E328B5" w14:paraId="0AD9D23E" w14:textId="77777777" w:rsidTr="00FC26B0">
        <w:trPr>
          <w:trHeight w:val="230"/>
        </w:trPr>
        <w:tc>
          <w:tcPr>
            <w:tcW w:w="566" w:type="dxa"/>
          </w:tcPr>
          <w:p w14:paraId="2E706A95"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12</w:t>
            </w:r>
          </w:p>
        </w:tc>
        <w:tc>
          <w:tcPr>
            <w:tcW w:w="1297" w:type="dxa"/>
          </w:tcPr>
          <w:p w14:paraId="29B59DE9" w14:textId="5AC4C48E"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 xml:space="preserve">le </w:t>
            </w:r>
            <w:r w:rsidRPr="00E328B5">
              <w:rPr>
                <w:rFonts w:eastAsia="Arial MT"/>
                <w:sz w:val="20"/>
                <w:szCs w:val="22"/>
              </w:rPr>
              <w:t>3</w:t>
            </w:r>
          </w:p>
        </w:tc>
        <w:tc>
          <w:tcPr>
            <w:tcW w:w="1134" w:type="dxa"/>
          </w:tcPr>
          <w:p w14:paraId="3777CDEF"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0A241EF2"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4.9</w:t>
            </w:r>
          </w:p>
        </w:tc>
        <w:tc>
          <w:tcPr>
            <w:tcW w:w="1472" w:type="dxa"/>
          </w:tcPr>
          <w:p w14:paraId="26C3EA94"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32</w:t>
            </w:r>
          </w:p>
        </w:tc>
        <w:tc>
          <w:tcPr>
            <w:tcW w:w="1095" w:type="dxa"/>
          </w:tcPr>
          <w:p w14:paraId="450B003D"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0.42</w:t>
            </w:r>
          </w:p>
        </w:tc>
        <w:tc>
          <w:tcPr>
            <w:tcW w:w="1827" w:type="dxa"/>
          </w:tcPr>
          <w:p w14:paraId="52150125"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1023.72</w:t>
            </w:r>
          </w:p>
        </w:tc>
      </w:tr>
      <w:tr w:rsidR="002F4058" w:rsidRPr="00E328B5" w14:paraId="053DE6A6" w14:textId="77777777" w:rsidTr="00FC26B0">
        <w:trPr>
          <w:trHeight w:val="230"/>
        </w:trPr>
        <w:tc>
          <w:tcPr>
            <w:tcW w:w="566" w:type="dxa"/>
          </w:tcPr>
          <w:p w14:paraId="61635A48"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13</w:t>
            </w:r>
          </w:p>
        </w:tc>
        <w:tc>
          <w:tcPr>
            <w:tcW w:w="1297" w:type="dxa"/>
          </w:tcPr>
          <w:p w14:paraId="3B8B5A1E" w14:textId="4CEB84A6"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 xml:space="preserve">le </w:t>
            </w:r>
            <w:r w:rsidRPr="00E328B5">
              <w:rPr>
                <w:rFonts w:eastAsia="Arial MT"/>
                <w:sz w:val="20"/>
                <w:szCs w:val="22"/>
              </w:rPr>
              <w:t>3</w:t>
            </w:r>
          </w:p>
        </w:tc>
        <w:tc>
          <w:tcPr>
            <w:tcW w:w="1134" w:type="dxa"/>
          </w:tcPr>
          <w:p w14:paraId="6C0D0231"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4A1A1513"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4.9</w:t>
            </w:r>
          </w:p>
        </w:tc>
        <w:tc>
          <w:tcPr>
            <w:tcW w:w="1472" w:type="dxa"/>
          </w:tcPr>
          <w:p w14:paraId="65A75CBB"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32</w:t>
            </w:r>
          </w:p>
        </w:tc>
        <w:tc>
          <w:tcPr>
            <w:tcW w:w="1095" w:type="dxa"/>
          </w:tcPr>
          <w:p w14:paraId="609D622D"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0.42</w:t>
            </w:r>
          </w:p>
        </w:tc>
        <w:tc>
          <w:tcPr>
            <w:tcW w:w="1827" w:type="dxa"/>
          </w:tcPr>
          <w:p w14:paraId="10CC35F0"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1022.87</w:t>
            </w:r>
          </w:p>
        </w:tc>
      </w:tr>
      <w:tr w:rsidR="002F4058" w:rsidRPr="00E328B5" w14:paraId="233E1D41" w14:textId="77777777" w:rsidTr="00FC26B0">
        <w:trPr>
          <w:trHeight w:val="230"/>
        </w:trPr>
        <w:tc>
          <w:tcPr>
            <w:tcW w:w="566" w:type="dxa"/>
          </w:tcPr>
          <w:p w14:paraId="32C61318"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14</w:t>
            </w:r>
          </w:p>
        </w:tc>
        <w:tc>
          <w:tcPr>
            <w:tcW w:w="1297" w:type="dxa"/>
          </w:tcPr>
          <w:p w14:paraId="73D760AC" w14:textId="52A4D468"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 xml:space="preserve">le </w:t>
            </w:r>
            <w:r w:rsidRPr="00E328B5">
              <w:rPr>
                <w:rFonts w:eastAsia="Arial MT"/>
                <w:sz w:val="20"/>
                <w:szCs w:val="22"/>
              </w:rPr>
              <w:t>3</w:t>
            </w:r>
          </w:p>
        </w:tc>
        <w:tc>
          <w:tcPr>
            <w:tcW w:w="1134" w:type="dxa"/>
          </w:tcPr>
          <w:p w14:paraId="28A4A856"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4FDABCD7"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3</w:t>
            </w:r>
          </w:p>
        </w:tc>
        <w:tc>
          <w:tcPr>
            <w:tcW w:w="1472" w:type="dxa"/>
          </w:tcPr>
          <w:p w14:paraId="158B5688"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30</w:t>
            </w:r>
          </w:p>
        </w:tc>
        <w:tc>
          <w:tcPr>
            <w:tcW w:w="1095" w:type="dxa"/>
          </w:tcPr>
          <w:p w14:paraId="1D834B64"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0.40</w:t>
            </w:r>
          </w:p>
        </w:tc>
        <w:tc>
          <w:tcPr>
            <w:tcW w:w="1827" w:type="dxa"/>
          </w:tcPr>
          <w:p w14:paraId="50F006B5"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1019.27</w:t>
            </w:r>
          </w:p>
        </w:tc>
      </w:tr>
      <w:tr w:rsidR="002F4058" w:rsidRPr="00E328B5" w14:paraId="134E0AEC" w14:textId="77777777" w:rsidTr="00FC26B0">
        <w:trPr>
          <w:trHeight w:val="230"/>
        </w:trPr>
        <w:tc>
          <w:tcPr>
            <w:tcW w:w="566" w:type="dxa"/>
          </w:tcPr>
          <w:p w14:paraId="20F515BD" w14:textId="77777777"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15</w:t>
            </w:r>
          </w:p>
        </w:tc>
        <w:tc>
          <w:tcPr>
            <w:tcW w:w="1297" w:type="dxa"/>
          </w:tcPr>
          <w:p w14:paraId="754FC64E" w14:textId="6D3D7F4C" w:rsidR="002F4058" w:rsidRPr="00E328B5" w:rsidRDefault="002F4058" w:rsidP="002F4058">
            <w:pPr>
              <w:widowControl w:val="0"/>
              <w:autoSpaceDE w:val="0"/>
              <w:autoSpaceDN w:val="0"/>
              <w:spacing w:line="210" w:lineRule="exact"/>
              <w:ind w:left="110"/>
              <w:rPr>
                <w:rFonts w:eastAsia="Arial MT"/>
                <w:sz w:val="20"/>
                <w:szCs w:val="22"/>
              </w:rPr>
            </w:pPr>
            <w:r w:rsidRPr="00E328B5">
              <w:rPr>
                <w:rFonts w:eastAsia="Arial MT"/>
                <w:sz w:val="20"/>
                <w:szCs w:val="22"/>
              </w:rPr>
              <w:t>Samp</w:t>
            </w:r>
            <w:r w:rsidRPr="00E328B5">
              <w:rPr>
                <w:rFonts w:eastAsia="Arial MT"/>
                <w:sz w:val="20"/>
                <w:szCs w:val="22"/>
                <w:lang w:val="id-ID"/>
              </w:rPr>
              <w:t xml:space="preserve">le </w:t>
            </w:r>
            <w:r w:rsidRPr="00E328B5">
              <w:rPr>
                <w:rFonts w:eastAsia="Arial MT"/>
                <w:sz w:val="20"/>
                <w:szCs w:val="22"/>
              </w:rPr>
              <w:t>3</w:t>
            </w:r>
          </w:p>
        </w:tc>
        <w:tc>
          <w:tcPr>
            <w:tcW w:w="1134" w:type="dxa"/>
          </w:tcPr>
          <w:p w14:paraId="10778597" w14:textId="77777777" w:rsidR="002F4058" w:rsidRPr="00E328B5" w:rsidRDefault="002F4058" w:rsidP="002F4058">
            <w:pPr>
              <w:widowControl w:val="0"/>
              <w:autoSpaceDE w:val="0"/>
              <w:autoSpaceDN w:val="0"/>
              <w:spacing w:line="210" w:lineRule="exact"/>
              <w:ind w:left="106"/>
              <w:jc w:val="center"/>
              <w:rPr>
                <w:rFonts w:eastAsia="Arial MT"/>
                <w:sz w:val="20"/>
                <w:szCs w:val="22"/>
              </w:rPr>
            </w:pPr>
            <w:r w:rsidRPr="00E328B5">
              <w:rPr>
                <w:rFonts w:eastAsia="Arial MT"/>
                <w:sz w:val="20"/>
                <w:szCs w:val="22"/>
              </w:rPr>
              <w:t>1</w:t>
            </w:r>
          </w:p>
        </w:tc>
        <w:tc>
          <w:tcPr>
            <w:tcW w:w="1418" w:type="dxa"/>
          </w:tcPr>
          <w:p w14:paraId="544CB0DF"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5.8</w:t>
            </w:r>
          </w:p>
        </w:tc>
        <w:tc>
          <w:tcPr>
            <w:tcW w:w="1472" w:type="dxa"/>
          </w:tcPr>
          <w:p w14:paraId="1D2A2BA3"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26.21</w:t>
            </w:r>
          </w:p>
        </w:tc>
        <w:tc>
          <w:tcPr>
            <w:tcW w:w="1095" w:type="dxa"/>
          </w:tcPr>
          <w:p w14:paraId="75D8D0C5"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0.41</w:t>
            </w:r>
          </w:p>
        </w:tc>
        <w:tc>
          <w:tcPr>
            <w:tcW w:w="1827" w:type="dxa"/>
          </w:tcPr>
          <w:p w14:paraId="19CE1D7D" w14:textId="77777777" w:rsidR="002F4058" w:rsidRPr="00E328B5" w:rsidRDefault="002F4058" w:rsidP="002F4058">
            <w:pPr>
              <w:widowControl w:val="0"/>
              <w:autoSpaceDE w:val="0"/>
              <w:autoSpaceDN w:val="0"/>
              <w:spacing w:line="210" w:lineRule="exact"/>
              <w:ind w:left="110"/>
              <w:jc w:val="center"/>
              <w:rPr>
                <w:rFonts w:eastAsia="Arial MT"/>
                <w:sz w:val="20"/>
                <w:szCs w:val="22"/>
              </w:rPr>
            </w:pPr>
            <w:r w:rsidRPr="00E328B5">
              <w:rPr>
                <w:rFonts w:eastAsia="Arial MT"/>
                <w:sz w:val="20"/>
                <w:szCs w:val="22"/>
              </w:rPr>
              <w:t>1032.21</w:t>
            </w:r>
          </w:p>
        </w:tc>
      </w:tr>
    </w:tbl>
    <w:p w14:paraId="17FBC47F" w14:textId="77777777" w:rsidR="00EB6031" w:rsidRPr="00E328B5" w:rsidRDefault="00EB6031" w:rsidP="00EB6031">
      <w:pPr>
        <w:pStyle w:val="Paragraph"/>
        <w:rPr>
          <w:sz w:val="24"/>
          <w:szCs w:val="24"/>
          <w:lang w:val="id-ID"/>
        </w:rPr>
      </w:pPr>
    </w:p>
    <w:p w14:paraId="4D6996F9" w14:textId="5F4FF75C" w:rsidR="00EB6031" w:rsidRPr="00FC26B0" w:rsidRDefault="00630CB6" w:rsidP="00EB6031">
      <w:pPr>
        <w:pStyle w:val="Paragraph"/>
        <w:rPr>
          <w:rStyle w:val="Emphasis"/>
        </w:rPr>
      </w:pPr>
      <w:r w:rsidRPr="00FC26B0">
        <w:rPr>
          <w:rStyle w:val="Emphasis"/>
        </w:rPr>
        <w:t>After testing using a moisture meter, the following average data results were obtained</w:t>
      </w:r>
      <w:r w:rsidR="00DC6A25">
        <w:rPr>
          <w:rStyle w:val="Emphasis"/>
        </w:rPr>
        <w:t xml:space="preserve">. </w:t>
      </w:r>
      <w:r w:rsidRPr="00FC26B0">
        <w:rPr>
          <w:rStyle w:val="Emphasis"/>
        </w:rPr>
        <w:t>The calorific value with a percentage of 15% starch adhesive, then the average percentage of heat can be known as follows:</w:t>
      </w:r>
    </w:p>
    <w:p w14:paraId="66D1A78B" w14:textId="77777777" w:rsidR="00EB6031" w:rsidRPr="00C71E28" w:rsidRDefault="00EB6031" w:rsidP="00EB6031">
      <w:pPr>
        <w:pStyle w:val="Paragraph"/>
        <w:rPr>
          <w:lang w:val="id-ID"/>
        </w:rPr>
      </w:pPr>
    </w:p>
    <w:p w14:paraId="78BDA85B" w14:textId="1902F7D7" w:rsidR="00630CB6" w:rsidRPr="00C71E28" w:rsidRDefault="00630CB6" w:rsidP="00630CB6">
      <w:pPr>
        <w:widowControl w:val="0"/>
        <w:autoSpaceDE w:val="0"/>
        <w:autoSpaceDN w:val="0"/>
        <w:spacing w:before="112" w:line="180" w:lineRule="auto"/>
        <w:ind w:left="1397"/>
        <w:rPr>
          <w:rFonts w:eastAsia="Arial MT"/>
          <w:sz w:val="20"/>
        </w:rPr>
      </w:pPr>
      <w:r w:rsidRPr="00C71E28">
        <w:rPr>
          <w:rFonts w:eastAsia="Arial MT"/>
          <w:noProof/>
          <w:sz w:val="20"/>
          <w:lang w:val="id-ID" w:eastAsia="id-ID"/>
        </w:rPr>
        <w:lastRenderedPageBreak/>
        <mc:AlternateContent>
          <mc:Choice Requires="wps">
            <w:drawing>
              <wp:anchor distT="0" distB="0" distL="114300" distR="114300" simplePos="0" relativeHeight="251668480" behindDoc="1" locked="0" layoutInCell="1" allowOverlap="1" wp14:anchorId="6CC26586" wp14:editId="6EA4643C">
                <wp:simplePos x="0" y="0"/>
                <wp:positionH relativeFrom="page">
                  <wp:posOffset>2570480</wp:posOffset>
                </wp:positionH>
                <wp:positionV relativeFrom="paragraph">
                  <wp:posOffset>195580</wp:posOffset>
                </wp:positionV>
                <wp:extent cx="2164715" cy="8890"/>
                <wp:effectExtent l="0" t="0" r="0" b="0"/>
                <wp:wrapNone/>
                <wp:docPr id="179" name="Rectangle 1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4715"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0A5F11" id="Rectangle 179" o:spid="_x0000_s1026" style="position:absolute;margin-left:202.4pt;margin-top:15.4pt;width:170.45pt;height:.7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" fillcolor="black" stroked="f">
                <w10:wrap anchorx="page"/>
              </v:rect>
            </w:pict>
          </mc:Fallback>
        </mc:AlternateContent>
      </w:r>
      <w:r w:rsidRPr="00C71E28">
        <w:rPr>
          <w:rFonts w:eastAsia="Arial MT"/>
          <w:position w:val="-12"/>
          <w:sz w:val="20"/>
        </w:rPr>
        <w:t>Samp</w:t>
      </w:r>
      <w:r w:rsidRPr="00C71E28">
        <w:rPr>
          <w:rFonts w:eastAsia="Arial MT"/>
          <w:position w:val="-12"/>
          <w:sz w:val="20"/>
          <w:lang w:val="id-ID"/>
        </w:rPr>
        <w:t xml:space="preserve">le </w:t>
      </w:r>
      <w:r w:rsidRPr="00C71E28">
        <w:rPr>
          <w:rFonts w:eastAsia="Arial MT"/>
          <w:position w:val="-12"/>
          <w:sz w:val="20"/>
        </w:rPr>
        <w:t>1</w:t>
      </w:r>
      <w:r w:rsidRPr="00C71E28">
        <w:rPr>
          <w:rFonts w:eastAsia="Arial MT"/>
          <w:spacing w:val="15"/>
          <w:position w:val="-12"/>
          <w:sz w:val="20"/>
        </w:rPr>
        <w:t xml:space="preserve"> </w:t>
      </w:r>
      <w:r w:rsidRPr="00C71E28">
        <w:rPr>
          <w:rFonts w:eastAsia="Arial MT"/>
          <w:position w:val="-12"/>
          <w:sz w:val="20"/>
        </w:rPr>
        <w:t>=</w:t>
      </w:r>
      <w:r w:rsidRPr="00C71E28">
        <w:rPr>
          <w:rFonts w:eastAsia="Arial MT"/>
          <w:spacing w:val="14"/>
          <w:position w:val="-12"/>
          <w:sz w:val="20"/>
        </w:rPr>
        <w:t xml:space="preserve"> </w:t>
      </w:r>
      <w:r w:rsidRPr="00C71E28">
        <w:rPr>
          <w:rFonts w:eastAsia="Arial MT"/>
          <w:sz w:val="20"/>
        </w:rPr>
        <w:t>2764.37+2680.06+2668.03+2406.87+2362.26</w:t>
      </w:r>
    </w:p>
    <w:p w14:paraId="1EF0B3CE" w14:textId="77777777" w:rsidR="00630CB6" w:rsidRPr="00C71E28" w:rsidRDefault="00630CB6" w:rsidP="00630CB6">
      <w:pPr>
        <w:widowControl w:val="0"/>
        <w:autoSpaceDE w:val="0"/>
        <w:autoSpaceDN w:val="0"/>
        <w:spacing w:line="145" w:lineRule="exact"/>
        <w:ind w:right="545"/>
        <w:jc w:val="center"/>
        <w:rPr>
          <w:rFonts w:eastAsia="Arial MT"/>
          <w:sz w:val="20"/>
        </w:rPr>
      </w:pPr>
      <w:r w:rsidRPr="00C71E28">
        <w:rPr>
          <w:rFonts w:eastAsia="Arial MT"/>
          <w:w w:val="103"/>
          <w:sz w:val="20"/>
        </w:rPr>
        <w:t>5</w:t>
      </w:r>
    </w:p>
    <w:p w14:paraId="132EAC59" w14:textId="77777777" w:rsidR="00630CB6" w:rsidRPr="00C71E28" w:rsidRDefault="00630CB6" w:rsidP="00630CB6">
      <w:pPr>
        <w:widowControl w:val="0"/>
        <w:autoSpaceDE w:val="0"/>
        <w:autoSpaceDN w:val="0"/>
        <w:spacing w:before="89"/>
        <w:ind w:left="2280"/>
        <w:rPr>
          <w:rFonts w:eastAsia="Arial MT"/>
          <w:sz w:val="20"/>
        </w:rPr>
      </w:pPr>
      <w:r w:rsidRPr="00C71E28">
        <w:rPr>
          <w:rFonts w:eastAsia="Arial MT"/>
          <w:sz w:val="20"/>
        </w:rPr>
        <w:t>= 2576.318</w:t>
      </w:r>
      <w:r w:rsidRPr="00C71E28">
        <w:rPr>
          <w:rFonts w:eastAsia="Arial MT"/>
          <w:spacing w:val="-3"/>
          <w:sz w:val="20"/>
        </w:rPr>
        <w:t xml:space="preserve"> </w:t>
      </w:r>
      <w:proofErr w:type="spellStart"/>
      <w:r w:rsidRPr="00C71E28">
        <w:rPr>
          <w:rFonts w:eastAsia="Arial MT"/>
          <w:sz w:val="20"/>
        </w:rPr>
        <w:t>cal</w:t>
      </w:r>
      <w:proofErr w:type="spellEnd"/>
      <w:r w:rsidRPr="00C71E28">
        <w:rPr>
          <w:rFonts w:eastAsia="Arial MT"/>
          <w:sz w:val="20"/>
        </w:rPr>
        <w:t>/gram</w:t>
      </w:r>
    </w:p>
    <w:p w14:paraId="14157E94" w14:textId="77777777" w:rsidR="00EB6031" w:rsidRPr="00C71E28" w:rsidRDefault="00EB6031" w:rsidP="00EB6031">
      <w:pPr>
        <w:pStyle w:val="Paragraph"/>
        <w:rPr>
          <w:lang w:val="id-ID"/>
        </w:rPr>
      </w:pPr>
    </w:p>
    <w:p w14:paraId="17A5A9A4" w14:textId="77777777" w:rsidR="00EB6031" w:rsidRPr="00C71E28" w:rsidRDefault="00EB6031" w:rsidP="00EB6031">
      <w:pPr>
        <w:pStyle w:val="Paragraph"/>
        <w:rPr>
          <w:lang w:val="id-ID"/>
        </w:rPr>
      </w:pPr>
    </w:p>
    <w:p w14:paraId="4969C30E" w14:textId="1801B6AB" w:rsidR="00EB6031" w:rsidRPr="00FC26B0" w:rsidRDefault="00630CB6" w:rsidP="00EB6031">
      <w:pPr>
        <w:pStyle w:val="Paragraph"/>
        <w:rPr>
          <w:rStyle w:val="Emphasis"/>
        </w:rPr>
      </w:pPr>
      <w:r w:rsidRPr="00FC26B0">
        <w:rPr>
          <w:rStyle w:val="Emphasis"/>
        </w:rPr>
        <w:t>The calorific value with a percentage of 20% starch adhesive, then the average percentage of heat can be known as follows ;</w:t>
      </w:r>
    </w:p>
    <w:p w14:paraId="796CDF0D" w14:textId="77777777" w:rsidR="00EB6031" w:rsidRPr="00C71E28" w:rsidRDefault="00EB6031" w:rsidP="00EB6031">
      <w:pPr>
        <w:pStyle w:val="Paragraph"/>
        <w:rPr>
          <w:lang w:val="id-ID"/>
        </w:rPr>
      </w:pPr>
    </w:p>
    <w:p w14:paraId="3AB0644C" w14:textId="03CAF717" w:rsidR="00630CB6" w:rsidRPr="00C71E28" w:rsidRDefault="00630CB6" w:rsidP="00630CB6">
      <w:pPr>
        <w:widowControl w:val="0"/>
        <w:autoSpaceDE w:val="0"/>
        <w:autoSpaceDN w:val="0"/>
        <w:spacing w:before="117" w:line="180" w:lineRule="auto"/>
        <w:ind w:left="1397"/>
        <w:rPr>
          <w:rFonts w:eastAsia="Arial MT"/>
          <w:sz w:val="20"/>
        </w:rPr>
      </w:pPr>
      <w:r w:rsidRPr="00C71E28">
        <w:rPr>
          <w:rFonts w:eastAsia="Arial MT"/>
          <w:noProof/>
          <w:sz w:val="20"/>
          <w:lang w:val="id-ID" w:eastAsia="id-ID"/>
        </w:rPr>
        <mc:AlternateContent>
          <mc:Choice Requires="wps">
            <w:drawing>
              <wp:anchor distT="0" distB="0" distL="114300" distR="114300" simplePos="0" relativeHeight="251670528" behindDoc="1" locked="0" layoutInCell="1" allowOverlap="1" wp14:anchorId="7F2E9FAB" wp14:editId="24335740">
                <wp:simplePos x="0" y="0"/>
                <wp:positionH relativeFrom="page">
                  <wp:posOffset>2570480</wp:posOffset>
                </wp:positionH>
                <wp:positionV relativeFrom="paragraph">
                  <wp:posOffset>198755</wp:posOffset>
                </wp:positionV>
                <wp:extent cx="2159000" cy="8890"/>
                <wp:effectExtent l="0" t="0" r="0" b="0"/>
                <wp:wrapNone/>
                <wp:docPr id="180" name="Rectangle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01111E" id="Rectangle 180" o:spid="_x0000_s1026" style="position:absolute;margin-left:202.4pt;margin-top:15.65pt;width:170pt;height:.7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" fillcolor="black" stroked="f">
                <w10:wrap anchorx="page"/>
              </v:rect>
            </w:pict>
          </mc:Fallback>
        </mc:AlternateContent>
      </w:r>
      <w:r w:rsidRPr="00C71E28">
        <w:rPr>
          <w:rFonts w:eastAsia="Arial MT"/>
          <w:position w:val="-12"/>
          <w:sz w:val="20"/>
        </w:rPr>
        <w:t>Samp</w:t>
      </w:r>
      <w:r w:rsidRPr="00C71E28">
        <w:rPr>
          <w:rFonts w:eastAsia="Arial MT"/>
          <w:position w:val="-12"/>
          <w:sz w:val="20"/>
          <w:lang w:val="id-ID"/>
        </w:rPr>
        <w:t>le</w:t>
      </w:r>
      <w:r w:rsidRPr="00C71E28">
        <w:rPr>
          <w:rFonts w:eastAsia="Arial MT"/>
          <w:spacing w:val="25"/>
          <w:position w:val="-12"/>
          <w:sz w:val="20"/>
        </w:rPr>
        <w:t xml:space="preserve"> </w:t>
      </w:r>
      <w:r w:rsidRPr="00C71E28">
        <w:rPr>
          <w:rFonts w:eastAsia="Arial MT"/>
          <w:position w:val="-12"/>
          <w:sz w:val="20"/>
        </w:rPr>
        <w:t>2</w:t>
      </w:r>
      <w:r w:rsidRPr="00C71E28">
        <w:rPr>
          <w:rFonts w:eastAsia="Arial MT"/>
          <w:spacing w:val="12"/>
          <w:position w:val="-12"/>
          <w:sz w:val="20"/>
        </w:rPr>
        <w:t xml:space="preserve"> </w:t>
      </w:r>
      <w:r w:rsidRPr="00C71E28">
        <w:rPr>
          <w:rFonts w:eastAsia="Arial MT"/>
          <w:position w:val="-12"/>
          <w:sz w:val="20"/>
        </w:rPr>
        <w:t>=</w:t>
      </w:r>
      <w:r w:rsidRPr="00C71E28">
        <w:rPr>
          <w:rFonts w:eastAsia="Arial MT"/>
          <w:spacing w:val="13"/>
          <w:position w:val="-12"/>
          <w:sz w:val="20"/>
        </w:rPr>
        <w:t xml:space="preserve"> </w:t>
      </w:r>
      <w:r w:rsidRPr="00C71E28">
        <w:rPr>
          <w:rFonts w:eastAsia="Arial MT"/>
          <w:sz w:val="20"/>
        </w:rPr>
        <w:t>1023.72+2328.71+1627.73+1887.29+1957.67</w:t>
      </w:r>
    </w:p>
    <w:p w14:paraId="1C049725" w14:textId="77777777" w:rsidR="00630CB6" w:rsidRPr="00C71E28" w:rsidRDefault="00630CB6" w:rsidP="00630CB6">
      <w:pPr>
        <w:widowControl w:val="0"/>
        <w:autoSpaceDE w:val="0"/>
        <w:autoSpaceDN w:val="0"/>
        <w:spacing w:line="145" w:lineRule="exact"/>
        <w:ind w:right="555"/>
        <w:jc w:val="center"/>
        <w:rPr>
          <w:rFonts w:eastAsia="Arial MT"/>
          <w:sz w:val="20"/>
        </w:rPr>
      </w:pPr>
      <w:r w:rsidRPr="00C71E28">
        <w:rPr>
          <w:rFonts w:eastAsia="Arial MT"/>
          <w:w w:val="103"/>
          <w:sz w:val="20"/>
        </w:rPr>
        <w:t>5</w:t>
      </w:r>
    </w:p>
    <w:p w14:paraId="7727309E" w14:textId="77777777" w:rsidR="00630CB6" w:rsidRPr="00C71E28" w:rsidRDefault="00630CB6" w:rsidP="00630CB6">
      <w:pPr>
        <w:widowControl w:val="0"/>
        <w:autoSpaceDE w:val="0"/>
        <w:autoSpaceDN w:val="0"/>
        <w:spacing w:before="89"/>
        <w:ind w:left="2280"/>
        <w:rPr>
          <w:rFonts w:eastAsia="Arial MT"/>
          <w:sz w:val="20"/>
        </w:rPr>
      </w:pPr>
      <w:r w:rsidRPr="00C71E28">
        <w:rPr>
          <w:rFonts w:eastAsia="Arial MT"/>
          <w:sz w:val="20"/>
        </w:rPr>
        <w:t>= 1765.024</w:t>
      </w:r>
      <w:r w:rsidRPr="00C71E28">
        <w:rPr>
          <w:rFonts w:eastAsia="Arial MT"/>
          <w:spacing w:val="-3"/>
          <w:sz w:val="20"/>
        </w:rPr>
        <w:t xml:space="preserve"> </w:t>
      </w:r>
      <w:proofErr w:type="spellStart"/>
      <w:r w:rsidRPr="00C71E28">
        <w:rPr>
          <w:rFonts w:eastAsia="Arial MT"/>
          <w:sz w:val="20"/>
        </w:rPr>
        <w:t>cal</w:t>
      </w:r>
      <w:proofErr w:type="spellEnd"/>
      <w:r w:rsidRPr="00C71E28">
        <w:rPr>
          <w:rFonts w:eastAsia="Arial MT"/>
          <w:sz w:val="20"/>
        </w:rPr>
        <w:t>/gram</w:t>
      </w:r>
    </w:p>
    <w:p w14:paraId="60B5F64C" w14:textId="77777777" w:rsidR="00EB6031" w:rsidRPr="00C71E28" w:rsidRDefault="00EB6031" w:rsidP="00EB6031">
      <w:pPr>
        <w:pStyle w:val="Paragraph"/>
        <w:rPr>
          <w:lang w:val="id-ID"/>
        </w:rPr>
      </w:pPr>
    </w:p>
    <w:p w14:paraId="3FB6B620" w14:textId="77777777" w:rsidR="00EB6031" w:rsidRPr="00C71E28" w:rsidRDefault="00EB6031" w:rsidP="00EB6031">
      <w:pPr>
        <w:pStyle w:val="Paragraph"/>
        <w:rPr>
          <w:lang w:val="id-ID"/>
        </w:rPr>
      </w:pPr>
    </w:p>
    <w:p w14:paraId="5F75AE68" w14:textId="61B71261" w:rsidR="00EB6031" w:rsidRPr="00FC26B0" w:rsidRDefault="00630CB6" w:rsidP="00EB6031">
      <w:pPr>
        <w:pStyle w:val="Paragraph"/>
        <w:rPr>
          <w:rStyle w:val="Emphasis"/>
        </w:rPr>
      </w:pPr>
      <w:r w:rsidRPr="00FC26B0">
        <w:rPr>
          <w:rStyle w:val="Emphasis"/>
        </w:rPr>
        <w:t>The calorific value with a percentage of 25% starch adhesive, then the average percentage of heat can be known as follows :</w:t>
      </w:r>
    </w:p>
    <w:p w14:paraId="57941494" w14:textId="5B15B22B" w:rsidR="00630CB6" w:rsidRPr="00C71E28" w:rsidRDefault="00630CB6" w:rsidP="00630CB6">
      <w:pPr>
        <w:widowControl w:val="0"/>
        <w:autoSpaceDE w:val="0"/>
        <w:autoSpaceDN w:val="0"/>
        <w:spacing w:before="113" w:line="180" w:lineRule="auto"/>
        <w:ind w:left="1402"/>
        <w:rPr>
          <w:rFonts w:eastAsia="Arial MT"/>
          <w:sz w:val="20"/>
        </w:rPr>
      </w:pPr>
      <w:r w:rsidRPr="00C71E28">
        <w:rPr>
          <w:rFonts w:eastAsia="Arial MT"/>
          <w:noProof/>
          <w:sz w:val="20"/>
          <w:lang w:val="id-ID" w:eastAsia="id-ID"/>
        </w:rPr>
        <mc:AlternateContent>
          <mc:Choice Requires="wps">
            <w:drawing>
              <wp:anchor distT="0" distB="0" distL="114300" distR="114300" simplePos="0" relativeHeight="251672576" behindDoc="1" locked="0" layoutInCell="1" allowOverlap="1" wp14:anchorId="123D5FE2" wp14:editId="2AE54AB3">
                <wp:simplePos x="0" y="0"/>
                <wp:positionH relativeFrom="page">
                  <wp:posOffset>2570480</wp:posOffset>
                </wp:positionH>
                <wp:positionV relativeFrom="paragraph">
                  <wp:posOffset>196215</wp:posOffset>
                </wp:positionV>
                <wp:extent cx="2162175" cy="8890"/>
                <wp:effectExtent l="0" t="0" r="0" b="0"/>
                <wp:wrapNone/>
                <wp:docPr id="181" name="Rectangle 1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175"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17C9F0" id="Rectangle 181" o:spid="_x0000_s1026" style="position:absolute;margin-left:202.4pt;margin-top:15.45pt;width:170.25pt;height:.7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" fillcolor="black" stroked="f">
                <w10:wrap anchorx="page"/>
              </v:rect>
            </w:pict>
          </mc:Fallback>
        </mc:AlternateContent>
      </w:r>
      <w:r w:rsidRPr="00C71E28">
        <w:rPr>
          <w:rFonts w:eastAsia="Arial MT"/>
          <w:position w:val="-12"/>
          <w:sz w:val="20"/>
        </w:rPr>
        <w:t>Samp</w:t>
      </w:r>
      <w:r w:rsidRPr="00C71E28">
        <w:rPr>
          <w:rFonts w:eastAsia="Arial MT"/>
          <w:position w:val="-12"/>
          <w:sz w:val="20"/>
          <w:lang w:val="id-ID"/>
        </w:rPr>
        <w:t>le</w:t>
      </w:r>
      <w:r w:rsidRPr="00C71E28">
        <w:rPr>
          <w:rFonts w:eastAsia="Arial MT"/>
          <w:spacing w:val="24"/>
          <w:position w:val="-12"/>
          <w:sz w:val="20"/>
        </w:rPr>
        <w:t xml:space="preserve"> </w:t>
      </w:r>
      <w:r w:rsidRPr="00C71E28">
        <w:rPr>
          <w:rFonts w:eastAsia="Arial MT"/>
          <w:position w:val="-12"/>
          <w:sz w:val="20"/>
        </w:rPr>
        <w:t>3</w:t>
      </w:r>
      <w:r w:rsidRPr="00C71E28">
        <w:rPr>
          <w:rFonts w:eastAsia="Arial MT"/>
          <w:spacing w:val="13"/>
          <w:position w:val="-12"/>
          <w:sz w:val="20"/>
        </w:rPr>
        <w:t xml:space="preserve"> </w:t>
      </w:r>
      <w:r w:rsidRPr="00C71E28">
        <w:rPr>
          <w:rFonts w:eastAsia="Arial MT"/>
          <w:position w:val="-12"/>
          <w:sz w:val="20"/>
        </w:rPr>
        <w:t>=</w:t>
      </w:r>
      <w:r w:rsidRPr="00C71E28">
        <w:rPr>
          <w:rFonts w:eastAsia="Arial MT"/>
          <w:spacing w:val="13"/>
          <w:position w:val="-12"/>
          <w:sz w:val="20"/>
        </w:rPr>
        <w:t xml:space="preserve"> </w:t>
      </w:r>
      <w:r w:rsidRPr="00C71E28">
        <w:rPr>
          <w:rFonts w:eastAsia="Arial MT"/>
          <w:sz w:val="20"/>
        </w:rPr>
        <w:t>1048.81+1023.72+1022.87+1019.27+1032.21</w:t>
      </w:r>
    </w:p>
    <w:p w14:paraId="66E6436F" w14:textId="77777777" w:rsidR="00630CB6" w:rsidRPr="00C71E28" w:rsidRDefault="00630CB6" w:rsidP="00630CB6">
      <w:pPr>
        <w:widowControl w:val="0"/>
        <w:autoSpaceDE w:val="0"/>
        <w:autoSpaceDN w:val="0"/>
        <w:spacing w:line="145" w:lineRule="exact"/>
        <w:ind w:right="545"/>
        <w:jc w:val="center"/>
        <w:rPr>
          <w:rFonts w:eastAsia="Arial MT"/>
          <w:sz w:val="20"/>
        </w:rPr>
      </w:pPr>
      <w:r w:rsidRPr="00C71E28">
        <w:rPr>
          <w:rFonts w:eastAsia="Arial MT"/>
          <w:w w:val="103"/>
          <w:sz w:val="20"/>
        </w:rPr>
        <w:t>5</w:t>
      </w:r>
    </w:p>
    <w:p w14:paraId="2AB5F914" w14:textId="77777777" w:rsidR="00630CB6" w:rsidRPr="00C71E28" w:rsidRDefault="00630CB6" w:rsidP="00630CB6">
      <w:pPr>
        <w:widowControl w:val="0"/>
        <w:autoSpaceDE w:val="0"/>
        <w:autoSpaceDN w:val="0"/>
        <w:spacing w:before="89"/>
        <w:ind w:left="2280"/>
        <w:rPr>
          <w:rFonts w:eastAsia="Arial MT"/>
          <w:sz w:val="20"/>
          <w:lang w:val="id-ID"/>
        </w:rPr>
      </w:pPr>
      <w:r w:rsidRPr="00C71E28">
        <w:rPr>
          <w:rFonts w:eastAsia="Arial MT"/>
          <w:sz w:val="20"/>
        </w:rPr>
        <w:t>=</w:t>
      </w:r>
      <w:r w:rsidRPr="00C71E28">
        <w:rPr>
          <w:rFonts w:eastAsia="Arial MT"/>
          <w:spacing w:val="-1"/>
          <w:sz w:val="20"/>
        </w:rPr>
        <w:t xml:space="preserve"> </w:t>
      </w:r>
      <w:r w:rsidRPr="00C71E28">
        <w:rPr>
          <w:rFonts w:eastAsia="Arial MT"/>
          <w:sz w:val="20"/>
        </w:rPr>
        <w:t>1029.376</w:t>
      </w:r>
      <w:r w:rsidRPr="00C71E28">
        <w:rPr>
          <w:rFonts w:eastAsia="Arial MT"/>
          <w:spacing w:val="-3"/>
          <w:sz w:val="20"/>
        </w:rPr>
        <w:t xml:space="preserve"> </w:t>
      </w:r>
      <w:proofErr w:type="spellStart"/>
      <w:r w:rsidRPr="00C71E28">
        <w:rPr>
          <w:rFonts w:eastAsia="Arial MT"/>
          <w:sz w:val="20"/>
        </w:rPr>
        <w:t>cal</w:t>
      </w:r>
      <w:proofErr w:type="spellEnd"/>
      <w:r w:rsidRPr="00C71E28">
        <w:rPr>
          <w:rFonts w:eastAsia="Arial MT"/>
          <w:sz w:val="20"/>
        </w:rPr>
        <w:t>/gram</w:t>
      </w:r>
    </w:p>
    <w:p w14:paraId="6A6110F5" w14:textId="77777777" w:rsidR="00630CB6" w:rsidRPr="00C71E28" w:rsidRDefault="00630CB6" w:rsidP="00630CB6">
      <w:pPr>
        <w:widowControl w:val="0"/>
        <w:autoSpaceDE w:val="0"/>
        <w:autoSpaceDN w:val="0"/>
        <w:spacing w:before="89"/>
        <w:ind w:left="2280"/>
        <w:rPr>
          <w:rFonts w:eastAsia="Arial MT"/>
          <w:sz w:val="20"/>
          <w:lang w:val="id-ID"/>
        </w:rPr>
      </w:pPr>
    </w:p>
    <w:p w14:paraId="3C7F3152" w14:textId="14D4F86B" w:rsidR="00630CB6" w:rsidRPr="00E328B5" w:rsidRDefault="00630CB6" w:rsidP="00630CB6">
      <w:pPr>
        <w:widowControl w:val="0"/>
        <w:autoSpaceDE w:val="0"/>
        <w:autoSpaceDN w:val="0"/>
        <w:spacing w:before="89"/>
        <w:ind w:left="1440"/>
        <w:rPr>
          <w:rFonts w:eastAsia="Arial MT"/>
          <w:sz w:val="20"/>
          <w:lang w:val="id-ID"/>
        </w:rPr>
      </w:pPr>
      <w:r w:rsidRPr="00E328B5">
        <w:rPr>
          <w:rFonts w:eastAsia="Arial MT"/>
          <w:noProof/>
          <w:sz w:val="22"/>
          <w:szCs w:val="22"/>
          <w:lang w:val="id-ID" w:eastAsia="id-ID"/>
        </w:rPr>
        <mc:AlternateContent>
          <mc:Choice Requires="wpg">
            <w:drawing>
              <wp:inline distT="0" distB="0" distL="0" distR="0" wp14:anchorId="78C48013" wp14:editId="6FE2AC20">
                <wp:extent cx="4543425" cy="2800350"/>
                <wp:effectExtent l="0" t="0" r="28575" b="19050"/>
                <wp:docPr id="182" name="Group 1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43425" cy="2800350"/>
                          <a:chOff x="7" y="7"/>
                          <a:chExt cx="7155" cy="4410"/>
                        </a:xfrm>
                      </wpg:grpSpPr>
                      <wps:wsp>
                        <wps:cNvPr id="183" name="AutoShape 183"/>
                        <wps:cNvSpPr>
                          <a:spLocks/>
                        </wps:cNvSpPr>
                        <wps:spPr bwMode="auto">
                          <a:xfrm>
                            <a:off x="698" y="1272"/>
                            <a:ext cx="6244" cy="2151"/>
                          </a:xfrm>
                          <a:custGeom>
                            <a:avLst/>
                            <a:gdLst>
                              <a:gd name="T0" fmla="+- 0 699 699"/>
                              <a:gd name="T1" fmla="*/ T0 w 6244"/>
                              <a:gd name="T2" fmla="+- 0 3423 1273"/>
                              <a:gd name="T3" fmla="*/ 3423 h 2151"/>
                              <a:gd name="T4" fmla="+- 0 6942 699"/>
                              <a:gd name="T5" fmla="*/ T4 w 6244"/>
                              <a:gd name="T6" fmla="+- 0 3423 1273"/>
                              <a:gd name="T7" fmla="*/ 3423 h 2151"/>
                              <a:gd name="T8" fmla="+- 0 699 699"/>
                              <a:gd name="T9" fmla="*/ T8 w 6244"/>
                              <a:gd name="T10" fmla="+- 0 2886 1273"/>
                              <a:gd name="T11" fmla="*/ 2886 h 2151"/>
                              <a:gd name="T12" fmla="+- 0 6942 699"/>
                              <a:gd name="T13" fmla="*/ T12 w 6244"/>
                              <a:gd name="T14" fmla="+- 0 2886 1273"/>
                              <a:gd name="T15" fmla="*/ 2886 h 2151"/>
                              <a:gd name="T16" fmla="+- 0 699 699"/>
                              <a:gd name="T17" fmla="*/ T16 w 6244"/>
                              <a:gd name="T18" fmla="+- 0 2348 1273"/>
                              <a:gd name="T19" fmla="*/ 2348 h 2151"/>
                              <a:gd name="T20" fmla="+- 0 6942 699"/>
                              <a:gd name="T21" fmla="*/ T20 w 6244"/>
                              <a:gd name="T22" fmla="+- 0 2348 1273"/>
                              <a:gd name="T23" fmla="*/ 2348 h 2151"/>
                              <a:gd name="T24" fmla="+- 0 699 699"/>
                              <a:gd name="T25" fmla="*/ T24 w 6244"/>
                              <a:gd name="T26" fmla="+- 0 1811 1273"/>
                              <a:gd name="T27" fmla="*/ 1811 h 2151"/>
                              <a:gd name="T28" fmla="+- 0 6942 699"/>
                              <a:gd name="T29" fmla="*/ T28 w 6244"/>
                              <a:gd name="T30" fmla="+- 0 1811 1273"/>
                              <a:gd name="T31" fmla="*/ 1811 h 2151"/>
                              <a:gd name="T32" fmla="+- 0 699 699"/>
                              <a:gd name="T33" fmla="*/ T32 w 6244"/>
                              <a:gd name="T34" fmla="+- 0 1273 1273"/>
                              <a:gd name="T35" fmla="*/ 1273 h 2151"/>
                              <a:gd name="T36" fmla="+- 0 6942 699"/>
                              <a:gd name="T37" fmla="*/ T36 w 6244"/>
                              <a:gd name="T38" fmla="+- 0 1273 1273"/>
                              <a:gd name="T39" fmla="*/ 1273 h 215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244" h="2151">
                                <a:moveTo>
                                  <a:pt x="0" y="2150"/>
                                </a:moveTo>
                                <a:lnTo>
                                  <a:pt x="6243" y="2150"/>
                                </a:lnTo>
                                <a:moveTo>
                                  <a:pt x="0" y="1613"/>
                                </a:moveTo>
                                <a:lnTo>
                                  <a:pt x="6243" y="1613"/>
                                </a:lnTo>
                                <a:moveTo>
                                  <a:pt x="0" y="1075"/>
                                </a:moveTo>
                                <a:lnTo>
                                  <a:pt x="6243" y="1075"/>
                                </a:lnTo>
                                <a:moveTo>
                                  <a:pt x="0" y="538"/>
                                </a:moveTo>
                                <a:lnTo>
                                  <a:pt x="6243" y="538"/>
                                </a:lnTo>
                                <a:moveTo>
                                  <a:pt x="0" y="0"/>
                                </a:moveTo>
                                <a:lnTo>
                                  <a:pt x="6243" y="0"/>
                                </a:lnTo>
                              </a:path>
                            </a:pathLst>
                          </a:custGeom>
                          <a:noFill/>
                          <a:ln w="9525">
                            <a:solidFill>
                              <a:schemeClr val="tx2"/>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 name="Freeform 184"/>
                        <wps:cNvSpPr>
                          <a:spLocks/>
                        </wps:cNvSpPr>
                        <wps:spPr bwMode="auto">
                          <a:xfrm>
                            <a:off x="1323" y="927"/>
                            <a:ext cx="4995" cy="1923"/>
                          </a:xfrm>
                          <a:custGeom>
                            <a:avLst/>
                            <a:gdLst>
                              <a:gd name="T0" fmla="+- 0 1323 1323"/>
                              <a:gd name="T1" fmla="*/ T0 w 4995"/>
                              <a:gd name="T2" fmla="+- 0 927 927"/>
                              <a:gd name="T3" fmla="*/ 927 h 1923"/>
                              <a:gd name="T4" fmla="+- 0 2570 1323"/>
                              <a:gd name="T5" fmla="*/ T4 w 4995"/>
                              <a:gd name="T6" fmla="+- 0 1379 927"/>
                              <a:gd name="T7" fmla="*/ 1379 h 1923"/>
                              <a:gd name="T8" fmla="+- 0 3822 1323"/>
                              <a:gd name="T9" fmla="*/ T8 w 4995"/>
                              <a:gd name="T10" fmla="+- 0 1446 927"/>
                              <a:gd name="T11" fmla="*/ 1446 h 1923"/>
                              <a:gd name="T12" fmla="+- 0 5070 1323"/>
                              <a:gd name="T13" fmla="*/ T12 w 4995"/>
                              <a:gd name="T14" fmla="+- 0 2850 927"/>
                              <a:gd name="T15" fmla="*/ 2850 h 1923"/>
                              <a:gd name="T16" fmla="+- 0 6318 1323"/>
                              <a:gd name="T17" fmla="*/ T16 w 4995"/>
                              <a:gd name="T18" fmla="+- 0 2850 927"/>
                              <a:gd name="T19" fmla="*/ 2850 h 1923"/>
                            </a:gdLst>
                            <a:ahLst/>
                            <a:cxnLst>
                              <a:cxn ang="0">
                                <a:pos x="T1" y="T3"/>
                              </a:cxn>
                              <a:cxn ang="0">
                                <a:pos x="T5" y="T7"/>
                              </a:cxn>
                              <a:cxn ang="0">
                                <a:pos x="T9" y="T11"/>
                              </a:cxn>
                              <a:cxn ang="0">
                                <a:pos x="T13" y="T15"/>
                              </a:cxn>
                              <a:cxn ang="0">
                                <a:pos x="T17" y="T19"/>
                              </a:cxn>
                            </a:cxnLst>
                            <a:rect l="0" t="0" r="r" b="b"/>
                            <a:pathLst>
                              <a:path w="4995" h="1923">
                                <a:moveTo>
                                  <a:pt x="0" y="0"/>
                                </a:moveTo>
                                <a:lnTo>
                                  <a:pt x="1247" y="452"/>
                                </a:lnTo>
                                <a:lnTo>
                                  <a:pt x="2499" y="519"/>
                                </a:lnTo>
                                <a:lnTo>
                                  <a:pt x="3747" y="1923"/>
                                </a:lnTo>
                                <a:lnTo>
                                  <a:pt x="4995" y="1923"/>
                                </a:lnTo>
                              </a:path>
                            </a:pathLst>
                          </a:custGeom>
                          <a:noFill/>
                          <a:ln w="28575">
                            <a:solidFill>
                              <a:schemeClr val="tx2"/>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 name="AutoShape 185"/>
                        <wps:cNvSpPr>
                          <a:spLocks/>
                        </wps:cNvSpPr>
                        <wps:spPr bwMode="auto">
                          <a:xfrm>
                            <a:off x="698" y="735"/>
                            <a:ext cx="6244" cy="3227"/>
                          </a:xfrm>
                          <a:custGeom>
                            <a:avLst/>
                            <a:gdLst>
                              <a:gd name="T0" fmla="+- 0 699 699"/>
                              <a:gd name="T1" fmla="*/ T0 w 6244"/>
                              <a:gd name="T2" fmla="+- 0 736 736"/>
                              <a:gd name="T3" fmla="*/ 736 h 3227"/>
                              <a:gd name="T4" fmla="+- 0 6942 699"/>
                              <a:gd name="T5" fmla="*/ T4 w 6244"/>
                              <a:gd name="T6" fmla="+- 0 736 736"/>
                              <a:gd name="T7" fmla="*/ 736 h 3227"/>
                              <a:gd name="T8" fmla="+- 0 699 699"/>
                              <a:gd name="T9" fmla="*/ T8 w 6244"/>
                              <a:gd name="T10" fmla="+- 0 3962 736"/>
                              <a:gd name="T11" fmla="*/ 3962 h 3227"/>
                              <a:gd name="T12" fmla="+- 0 6942 699"/>
                              <a:gd name="T13" fmla="*/ T12 w 6244"/>
                              <a:gd name="T14" fmla="+- 0 3962 736"/>
                              <a:gd name="T15" fmla="*/ 3962 h 3227"/>
                            </a:gdLst>
                            <a:ahLst/>
                            <a:cxnLst>
                              <a:cxn ang="0">
                                <a:pos x="T1" y="T3"/>
                              </a:cxn>
                              <a:cxn ang="0">
                                <a:pos x="T5" y="T7"/>
                              </a:cxn>
                              <a:cxn ang="0">
                                <a:pos x="T9" y="T11"/>
                              </a:cxn>
                              <a:cxn ang="0">
                                <a:pos x="T13" y="T15"/>
                              </a:cxn>
                            </a:cxnLst>
                            <a:rect l="0" t="0" r="r" b="b"/>
                            <a:pathLst>
                              <a:path w="6244" h="3227">
                                <a:moveTo>
                                  <a:pt x="0" y="0"/>
                                </a:moveTo>
                                <a:lnTo>
                                  <a:pt x="6243" y="0"/>
                                </a:lnTo>
                                <a:moveTo>
                                  <a:pt x="0" y="3226"/>
                                </a:moveTo>
                                <a:lnTo>
                                  <a:pt x="6243" y="3226"/>
                                </a:lnTo>
                              </a:path>
                            </a:pathLst>
                          </a:custGeom>
                          <a:noFill/>
                          <a:ln w="9525">
                            <a:solidFill>
                              <a:schemeClr val="tx2"/>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6" name="Rectangle 186"/>
                        <wps:cNvSpPr>
                          <a:spLocks noChangeArrowheads="1"/>
                        </wps:cNvSpPr>
                        <wps:spPr bwMode="auto">
                          <a:xfrm>
                            <a:off x="7" y="7"/>
                            <a:ext cx="7155" cy="4410"/>
                          </a:xfrm>
                          <a:prstGeom prst="rect">
                            <a:avLst/>
                          </a:prstGeom>
                          <a:noFill/>
                          <a:ln w="9525">
                            <a:solidFill>
                              <a:schemeClr val="tx2"/>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 name="Text Box 187"/>
                        <wps:cNvSpPr txBox="1">
                          <a:spLocks noChangeArrowheads="1"/>
                        </wps:cNvSpPr>
                        <wps:spPr bwMode="auto">
                          <a:xfrm>
                            <a:off x="2979" y="157"/>
                            <a:ext cx="1431" cy="32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B9557CE" w14:textId="37B17E02" w:rsidR="003E6A84" w:rsidRDefault="003E6A84" w:rsidP="00630CB6">
                              <w:pPr>
                                <w:spacing w:line="326" w:lineRule="exact"/>
                                <w:rPr>
                                  <w:rFonts w:ascii="Cambria"/>
                                  <w:sz w:val="28"/>
                                </w:rPr>
                              </w:pPr>
                              <w:r>
                                <w:rPr>
                                  <w:rFonts w:ascii="Cambria"/>
                                  <w:color w:val="585858"/>
                                  <w:sz w:val="28"/>
                                </w:rPr>
                                <w:t>S</w:t>
                              </w:r>
                              <w:r>
                                <w:rPr>
                                  <w:rFonts w:ascii="Cambria"/>
                                  <w:color w:val="585858"/>
                                  <w:sz w:val="28"/>
                                  <w:lang w:val="id-ID"/>
                                </w:rPr>
                                <w:t>A</w:t>
                              </w:r>
                              <w:r>
                                <w:rPr>
                                  <w:rFonts w:ascii="Cambria"/>
                                  <w:color w:val="585858"/>
                                  <w:sz w:val="28"/>
                                </w:rPr>
                                <w:t>MP</w:t>
                              </w:r>
                              <w:r>
                                <w:rPr>
                                  <w:rFonts w:ascii="Cambria"/>
                                  <w:color w:val="585858"/>
                                  <w:sz w:val="28"/>
                                  <w:lang w:val="id-ID"/>
                                </w:rPr>
                                <w:t>LE-</w:t>
                              </w:r>
                              <w:r>
                                <w:rPr>
                                  <w:rFonts w:ascii="Cambria"/>
                                  <w:color w:val="585858"/>
                                  <w:spacing w:val="-1"/>
                                  <w:sz w:val="28"/>
                                </w:rPr>
                                <w:t xml:space="preserve"> </w:t>
                              </w:r>
                              <w:r>
                                <w:rPr>
                                  <w:rFonts w:ascii="Cambria"/>
                                  <w:color w:val="585858"/>
                                  <w:sz w:val="28"/>
                                </w:rPr>
                                <w:t>1</w:t>
                              </w:r>
                            </w:p>
                          </w:txbxContent>
                        </wps:txbx>
                        <wps:bodyPr rot="0" vert="horz" wrap="square" lIns="0" tIns="0" rIns="0" bIns="0" anchor="t" anchorCtr="0" upright="1">
                          <a:noAutofit/>
                        </wps:bodyPr>
                      </wps:wsp>
                      <wps:wsp>
                        <wps:cNvPr id="188" name="Text Box 188"/>
                        <wps:cNvSpPr txBox="1">
                          <a:spLocks noChangeArrowheads="1"/>
                        </wps:cNvSpPr>
                        <wps:spPr bwMode="auto">
                          <a:xfrm>
                            <a:off x="138" y="622"/>
                            <a:ext cx="419"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B56316F" w14:textId="77777777" w:rsidR="003E6A84" w:rsidRDefault="003E6A84" w:rsidP="00630CB6">
                              <w:pPr>
                                <w:spacing w:before="2"/>
                                <w:rPr>
                                  <w:rFonts w:ascii="Cambria"/>
                                  <w:sz w:val="18"/>
                                </w:rPr>
                              </w:pPr>
                              <w:r>
                                <w:rPr>
                                  <w:rFonts w:ascii="Cambria"/>
                                  <w:color w:val="585858"/>
                                  <w:sz w:val="18"/>
                                </w:rPr>
                                <w:t>2800</w:t>
                              </w:r>
                            </w:p>
                          </w:txbxContent>
                        </wps:txbx>
                        <wps:bodyPr rot="0" vert="horz" wrap="square" lIns="0" tIns="0" rIns="0" bIns="0" anchor="t" anchorCtr="0" upright="1">
                          <a:noAutofit/>
                        </wps:bodyPr>
                      </wps:wsp>
                      <wps:wsp>
                        <wps:cNvPr id="189" name="Text Box 189"/>
                        <wps:cNvSpPr txBox="1">
                          <a:spLocks noChangeArrowheads="1"/>
                        </wps:cNvSpPr>
                        <wps:spPr bwMode="auto">
                          <a:xfrm>
                            <a:off x="1488" y="822"/>
                            <a:ext cx="664"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4B3409F" w14:textId="77777777" w:rsidR="003E6A84" w:rsidRDefault="003E6A84" w:rsidP="00630CB6">
                              <w:pPr>
                                <w:spacing w:before="2"/>
                                <w:rPr>
                                  <w:rFonts w:ascii="Cambria"/>
                                  <w:sz w:val="18"/>
                                </w:rPr>
                              </w:pPr>
                              <w:r>
                                <w:rPr>
                                  <w:rFonts w:ascii="Cambria"/>
                                  <w:color w:val="404040"/>
                                  <w:sz w:val="18"/>
                                </w:rPr>
                                <w:t>2764.37</w:t>
                              </w:r>
                            </w:p>
                          </w:txbxContent>
                        </wps:txbx>
                        <wps:bodyPr rot="0" vert="horz" wrap="square" lIns="0" tIns="0" rIns="0" bIns="0" anchor="t" anchorCtr="0" upright="1">
                          <a:noAutofit/>
                        </wps:bodyPr>
                      </wps:wsp>
                      <wps:wsp>
                        <wps:cNvPr id="190" name="Text Box 190"/>
                        <wps:cNvSpPr txBox="1">
                          <a:spLocks noChangeArrowheads="1"/>
                        </wps:cNvSpPr>
                        <wps:spPr bwMode="auto">
                          <a:xfrm>
                            <a:off x="138" y="1160"/>
                            <a:ext cx="419"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C2F0AB" w14:textId="77777777" w:rsidR="003E6A84" w:rsidRDefault="003E6A84" w:rsidP="00630CB6">
                              <w:pPr>
                                <w:spacing w:before="2"/>
                                <w:rPr>
                                  <w:rFonts w:ascii="Cambria"/>
                                  <w:sz w:val="18"/>
                                </w:rPr>
                              </w:pPr>
                              <w:r>
                                <w:rPr>
                                  <w:rFonts w:ascii="Cambria"/>
                                  <w:color w:val="585858"/>
                                  <w:sz w:val="18"/>
                                </w:rPr>
                                <w:t>2700</w:t>
                              </w:r>
                            </w:p>
                          </w:txbxContent>
                        </wps:txbx>
                        <wps:bodyPr rot="0" vert="horz" wrap="square" lIns="0" tIns="0" rIns="0" bIns="0" anchor="t" anchorCtr="0" upright="1">
                          <a:noAutofit/>
                        </wps:bodyPr>
                      </wps:wsp>
                      <wps:wsp>
                        <wps:cNvPr id="191" name="Text Box 191"/>
                        <wps:cNvSpPr txBox="1">
                          <a:spLocks noChangeArrowheads="1"/>
                        </wps:cNvSpPr>
                        <wps:spPr bwMode="auto">
                          <a:xfrm>
                            <a:off x="2737" y="1275"/>
                            <a:ext cx="664"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097D952" w14:textId="77777777" w:rsidR="003E6A84" w:rsidRDefault="003E6A84" w:rsidP="00630CB6">
                              <w:pPr>
                                <w:spacing w:before="2"/>
                                <w:rPr>
                                  <w:rFonts w:ascii="Cambria"/>
                                  <w:sz w:val="18"/>
                                </w:rPr>
                              </w:pPr>
                              <w:r>
                                <w:rPr>
                                  <w:rFonts w:ascii="Cambria"/>
                                  <w:color w:val="404040"/>
                                  <w:sz w:val="18"/>
                                </w:rPr>
                                <w:t>2680.06</w:t>
                              </w:r>
                            </w:p>
                          </w:txbxContent>
                        </wps:txbx>
                        <wps:bodyPr rot="0" vert="horz" wrap="square" lIns="0" tIns="0" rIns="0" bIns="0" anchor="t" anchorCtr="0" upright="1">
                          <a:noAutofit/>
                        </wps:bodyPr>
                      </wps:wsp>
                      <wps:wsp>
                        <wps:cNvPr id="192" name="Text Box 192"/>
                        <wps:cNvSpPr txBox="1">
                          <a:spLocks noChangeArrowheads="1"/>
                        </wps:cNvSpPr>
                        <wps:spPr bwMode="auto">
                          <a:xfrm>
                            <a:off x="3986" y="1340"/>
                            <a:ext cx="664"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C78C261" w14:textId="77777777" w:rsidR="003E6A84" w:rsidRDefault="003E6A84" w:rsidP="00630CB6">
                              <w:pPr>
                                <w:spacing w:before="2"/>
                                <w:rPr>
                                  <w:rFonts w:ascii="Cambria"/>
                                  <w:sz w:val="18"/>
                                </w:rPr>
                              </w:pPr>
                              <w:r>
                                <w:rPr>
                                  <w:rFonts w:ascii="Cambria"/>
                                  <w:color w:val="404040"/>
                                  <w:sz w:val="18"/>
                                </w:rPr>
                                <w:t>2668.03</w:t>
                              </w:r>
                            </w:p>
                          </w:txbxContent>
                        </wps:txbx>
                        <wps:bodyPr rot="0" vert="horz" wrap="square" lIns="0" tIns="0" rIns="0" bIns="0" anchor="t" anchorCtr="0" upright="1">
                          <a:noAutofit/>
                        </wps:bodyPr>
                      </wps:wsp>
                      <wps:wsp>
                        <wps:cNvPr id="193" name="Text Box 193"/>
                        <wps:cNvSpPr txBox="1">
                          <a:spLocks noChangeArrowheads="1"/>
                        </wps:cNvSpPr>
                        <wps:spPr bwMode="auto">
                          <a:xfrm>
                            <a:off x="138" y="1698"/>
                            <a:ext cx="419" cy="129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FC5E7CC" w14:textId="77777777" w:rsidR="003E6A84" w:rsidRDefault="003E6A84" w:rsidP="00630CB6">
                              <w:pPr>
                                <w:spacing w:before="2"/>
                                <w:rPr>
                                  <w:rFonts w:ascii="Cambria"/>
                                  <w:sz w:val="18"/>
                                </w:rPr>
                              </w:pPr>
                              <w:r>
                                <w:rPr>
                                  <w:rFonts w:ascii="Cambria"/>
                                  <w:color w:val="585858"/>
                                  <w:sz w:val="18"/>
                                </w:rPr>
                                <w:t>2600</w:t>
                              </w:r>
                            </w:p>
                            <w:p w14:paraId="065A32E9" w14:textId="77777777" w:rsidR="003E6A84" w:rsidRDefault="003E6A84" w:rsidP="00630CB6">
                              <w:pPr>
                                <w:spacing w:before="10"/>
                                <w:rPr>
                                  <w:rFonts w:ascii="Cambria"/>
                                  <w:sz w:val="27"/>
                                </w:rPr>
                              </w:pPr>
                            </w:p>
                            <w:p w14:paraId="4D5FD828" w14:textId="77777777" w:rsidR="003E6A84" w:rsidRDefault="003E6A84" w:rsidP="00630CB6">
                              <w:pPr>
                                <w:spacing w:before="1"/>
                                <w:rPr>
                                  <w:rFonts w:ascii="Cambria"/>
                                  <w:sz w:val="18"/>
                                </w:rPr>
                              </w:pPr>
                              <w:r>
                                <w:rPr>
                                  <w:rFonts w:ascii="Cambria"/>
                                  <w:color w:val="585858"/>
                                  <w:sz w:val="18"/>
                                </w:rPr>
                                <w:t>2500</w:t>
                              </w:r>
                            </w:p>
                            <w:p w14:paraId="70F44341" w14:textId="77777777" w:rsidR="003E6A84" w:rsidRDefault="003E6A84" w:rsidP="00630CB6">
                              <w:pPr>
                                <w:spacing w:before="9"/>
                                <w:rPr>
                                  <w:rFonts w:ascii="Cambria"/>
                                  <w:sz w:val="27"/>
                                </w:rPr>
                              </w:pPr>
                            </w:p>
                            <w:p w14:paraId="65C514D0" w14:textId="77777777" w:rsidR="003E6A84" w:rsidRDefault="003E6A84" w:rsidP="00630CB6">
                              <w:pPr>
                                <w:spacing w:before="1"/>
                                <w:rPr>
                                  <w:rFonts w:ascii="Cambria"/>
                                  <w:sz w:val="18"/>
                                </w:rPr>
                              </w:pPr>
                              <w:r>
                                <w:rPr>
                                  <w:rFonts w:ascii="Cambria"/>
                                  <w:color w:val="585858"/>
                                  <w:sz w:val="18"/>
                                </w:rPr>
                                <w:t>2400</w:t>
                              </w:r>
                            </w:p>
                          </w:txbxContent>
                        </wps:txbx>
                        <wps:bodyPr rot="0" vert="horz" wrap="square" lIns="0" tIns="0" rIns="0" bIns="0" anchor="t" anchorCtr="0" upright="1">
                          <a:noAutofit/>
                        </wps:bodyPr>
                      </wps:wsp>
                      <wps:wsp>
                        <wps:cNvPr id="194" name="Text Box 194"/>
                        <wps:cNvSpPr txBox="1">
                          <a:spLocks noChangeArrowheads="1"/>
                        </wps:cNvSpPr>
                        <wps:spPr bwMode="auto">
                          <a:xfrm>
                            <a:off x="5236" y="2745"/>
                            <a:ext cx="664"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4BC67AC" w14:textId="77777777" w:rsidR="003E6A84" w:rsidRDefault="003E6A84" w:rsidP="00630CB6">
                              <w:pPr>
                                <w:spacing w:before="2"/>
                                <w:rPr>
                                  <w:rFonts w:ascii="Cambria"/>
                                  <w:sz w:val="18"/>
                                </w:rPr>
                              </w:pPr>
                              <w:r>
                                <w:rPr>
                                  <w:rFonts w:ascii="Cambria"/>
                                  <w:color w:val="404040"/>
                                  <w:sz w:val="18"/>
                                </w:rPr>
                                <w:t>2406.87</w:t>
                              </w:r>
                            </w:p>
                          </w:txbxContent>
                        </wps:txbx>
                        <wps:bodyPr rot="0" vert="horz" wrap="square" lIns="0" tIns="0" rIns="0" bIns="0" anchor="t" anchorCtr="0" upright="1">
                          <a:noAutofit/>
                        </wps:bodyPr>
                      </wps:wsp>
                      <wps:wsp>
                        <wps:cNvPr id="195" name="Text Box 195"/>
                        <wps:cNvSpPr txBox="1">
                          <a:spLocks noChangeArrowheads="1"/>
                        </wps:cNvSpPr>
                        <wps:spPr bwMode="auto">
                          <a:xfrm>
                            <a:off x="6464" y="2745"/>
                            <a:ext cx="664"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AE211D7" w14:textId="77777777" w:rsidR="003E6A84" w:rsidRDefault="003E6A84" w:rsidP="00630CB6">
                              <w:pPr>
                                <w:spacing w:before="2"/>
                                <w:rPr>
                                  <w:rFonts w:ascii="Cambria"/>
                                  <w:sz w:val="18"/>
                                </w:rPr>
                              </w:pPr>
                              <w:r>
                                <w:rPr>
                                  <w:rFonts w:ascii="Cambria"/>
                                  <w:color w:val="404040"/>
                                  <w:sz w:val="18"/>
                                </w:rPr>
                                <w:t>2406.87</w:t>
                              </w:r>
                            </w:p>
                          </w:txbxContent>
                        </wps:txbx>
                        <wps:bodyPr rot="0" vert="horz" wrap="square" lIns="0" tIns="0" rIns="0" bIns="0" anchor="t" anchorCtr="0" upright="1">
                          <a:noAutofit/>
                        </wps:bodyPr>
                      </wps:wsp>
                      <wps:wsp>
                        <wps:cNvPr id="196" name="Text Box 196"/>
                        <wps:cNvSpPr txBox="1">
                          <a:spLocks noChangeArrowheads="1"/>
                        </wps:cNvSpPr>
                        <wps:spPr bwMode="auto">
                          <a:xfrm>
                            <a:off x="138" y="3312"/>
                            <a:ext cx="419" cy="75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DD35593" w14:textId="77777777" w:rsidR="003E6A84" w:rsidRDefault="003E6A84" w:rsidP="00630CB6">
                              <w:pPr>
                                <w:spacing w:before="2"/>
                                <w:rPr>
                                  <w:rFonts w:ascii="Cambria"/>
                                  <w:sz w:val="18"/>
                                </w:rPr>
                              </w:pPr>
                              <w:r>
                                <w:rPr>
                                  <w:rFonts w:ascii="Cambria"/>
                                  <w:color w:val="585858"/>
                                  <w:sz w:val="18"/>
                                </w:rPr>
                                <w:t>2300</w:t>
                              </w:r>
                            </w:p>
                            <w:p w14:paraId="1F86B488" w14:textId="77777777" w:rsidR="003E6A84" w:rsidRDefault="003E6A84" w:rsidP="00630CB6">
                              <w:pPr>
                                <w:spacing w:before="10"/>
                                <w:rPr>
                                  <w:rFonts w:ascii="Cambria"/>
                                  <w:sz w:val="27"/>
                                </w:rPr>
                              </w:pPr>
                            </w:p>
                            <w:p w14:paraId="0DC88DDE" w14:textId="77777777" w:rsidR="003E6A84" w:rsidRDefault="003E6A84" w:rsidP="00630CB6">
                              <w:pPr>
                                <w:rPr>
                                  <w:rFonts w:ascii="Cambria"/>
                                  <w:sz w:val="18"/>
                                </w:rPr>
                              </w:pPr>
                              <w:r>
                                <w:rPr>
                                  <w:rFonts w:ascii="Cambria"/>
                                  <w:color w:val="585858"/>
                                  <w:sz w:val="18"/>
                                </w:rPr>
                                <w:t>2200</w:t>
                              </w:r>
                            </w:p>
                          </w:txbxContent>
                        </wps:txbx>
                        <wps:bodyPr rot="0" vert="horz" wrap="square" lIns="0" tIns="0" rIns="0" bIns="0" anchor="t" anchorCtr="0" upright="1">
                          <a:noAutofit/>
                        </wps:bodyPr>
                      </wps:wsp>
                      <wps:wsp>
                        <wps:cNvPr id="197" name="Text Box 197"/>
                        <wps:cNvSpPr txBox="1">
                          <a:spLocks noChangeArrowheads="1"/>
                        </wps:cNvSpPr>
                        <wps:spPr bwMode="auto">
                          <a:xfrm>
                            <a:off x="873" y="4077"/>
                            <a:ext cx="5920" cy="21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1F7238F" w14:textId="10233B11" w:rsidR="003E6A84" w:rsidRDefault="003E6A84" w:rsidP="00630CB6">
                              <w:pPr>
                                <w:tabs>
                                  <w:tab w:val="left" w:pos="1249"/>
                                  <w:tab w:val="left" w:pos="2498"/>
                                  <w:tab w:val="left" w:pos="3728"/>
                                  <w:tab w:val="left" w:pos="4997"/>
                                </w:tabs>
                                <w:spacing w:before="2"/>
                                <w:rPr>
                                  <w:rFonts w:ascii="Cambria"/>
                                  <w:sz w:val="18"/>
                                </w:rPr>
                              </w:pPr>
                              <w:r>
                                <w:rPr>
                                  <w:rFonts w:ascii="Cambria"/>
                                  <w:color w:val="585858"/>
                                  <w:sz w:val="18"/>
                                  <w:lang w:val="id-ID"/>
                                </w:rPr>
                                <w:t>Testing-</w:t>
                              </w:r>
                              <w:r>
                                <w:rPr>
                                  <w:rFonts w:ascii="Cambria"/>
                                  <w:color w:val="585858"/>
                                  <w:sz w:val="18"/>
                                </w:rPr>
                                <w:t>1</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2</w:t>
                              </w:r>
                              <w:r>
                                <w:rPr>
                                  <w:rFonts w:ascii="Cambria"/>
                                  <w:color w:val="585858"/>
                                  <w:sz w:val="18"/>
                                </w:rPr>
                                <w:tab/>
                              </w:r>
                              <w:r>
                                <w:rPr>
                                  <w:rFonts w:ascii="Cambria"/>
                                  <w:color w:val="585858"/>
                                  <w:sz w:val="18"/>
                                  <w:lang w:val="id-ID"/>
                                </w:rPr>
                                <w:t>Testing-</w:t>
                              </w:r>
                              <w:r>
                                <w:rPr>
                                  <w:rFonts w:ascii="Cambria"/>
                                  <w:color w:val="585858"/>
                                  <w:sz w:val="18"/>
                                </w:rPr>
                                <w:t>3</w:t>
                              </w:r>
                              <w:r>
                                <w:rPr>
                                  <w:rFonts w:ascii="Cambria"/>
                                  <w:color w:val="585858"/>
                                  <w:sz w:val="18"/>
                                </w:rPr>
                                <w:tab/>
                              </w:r>
                              <w:r>
                                <w:rPr>
                                  <w:rFonts w:ascii="Cambria"/>
                                  <w:color w:val="585858"/>
                                  <w:sz w:val="18"/>
                                  <w:lang w:val="id-ID"/>
                                </w:rPr>
                                <w:t>Testing-</w:t>
                              </w:r>
                              <w:r>
                                <w:rPr>
                                  <w:rFonts w:ascii="Cambria"/>
                                  <w:color w:val="585858"/>
                                  <w:sz w:val="18"/>
                                </w:rPr>
                                <w:t>4</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5</w:t>
                              </w:r>
                            </w:p>
                          </w:txbxContent>
                        </wps:txbx>
                        <wps:bodyPr rot="0" vert="horz" wrap="square" lIns="0" tIns="0" rIns="0" bIns="0" anchor="t" anchorCtr="0" upright="1">
                          <a:noAutofit/>
                        </wps:bodyPr>
                      </wps:wsp>
                    </wpg:wgp>
                  </a:graphicData>
                </a:graphic>
              </wp:inline>
            </w:drawing>
          </mc:Choice>
          <mc:Fallback>
            <w:pict>
              <v:group w14:anchorId="78C48013" id="Group 182" o:spid="_x0000_s1068" style="width:357.75pt;height:220.5pt;mso-position-horizontal-relative:char;mso-position-vertical-relative:line" coordorigin="7,7" coordsize="7155,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">
                <v:shape id="AutoShape 183" o:spid="_x0000_s1069" style="position:absolute;left:698;top:1272;width:6244;height:2151;visibility:visible;mso-wrap-style:square;v-text-anchor:top" coordsize="6244,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" path="m,2150r6243,m,1613r6243,m,1075r6243,m,538r6243,m,l6243,e" filled="f" strokecolor="#44546a [3215]">
                  <v:path arrowok="t" o:connecttype="custom" o:connectlocs="0,3423;6243,3423;0,2886;6243,2886;0,2348;6243,2348;0,1811;6243,1811;0,1273;6243,1273" o:connectangles="0,0,0,0,0,0,0,0,0,0"/>
                </v:shape>
                <v:shape id="Freeform 184" o:spid="_x0000_s1070" style="position:absolute;left:1323;top:927;width:4995;height:1923;visibility:visible;mso-wrap-style:square;v-text-anchor:top" coordsize="4995,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" path="m,l1247,452r1252,67l3747,1923r1248,e" filled="f" strokecolor="#44546a [3215]" strokeweight="2.25pt">
                  <v:path arrowok="t" o:connecttype="custom" o:connectlocs="0,927;1247,1379;2499,1446;3747,2850;4995,2850" o:connectangles="0,0,0,0,0"/>
                </v:shape>
                <v:shape id="AutoShape 185" o:spid="_x0000_s1071" style="position:absolute;left:698;top:735;width:6244;height:3227;visibility:visible;mso-wrap-style:square;v-text-anchor:top" coordsize="6244,3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" path="m,l6243,m,3226r6243,e" filled="f" strokecolor="#44546a [3215]">
                  <v:path arrowok="t" o:connecttype="custom" o:connectlocs="0,736;6243,736;0,3962;6243,3962" o:connectangles="0,0,0,0"/>
                </v:shape>
                <v:rect id="Rectangle 186" o:spid="_x0000_s1072" style="position:absolute;left:7;top:7;width:7155;height: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" filled="f" strokecolor="#44546a [3215]"/>
                <v:shape id="Text Box 187" o:spid="_x0000_s1073" type="#_x0000_t202" style="position:absolute;left:2979;top:157;width:1431;height: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" filled="f">
                  <v:textbox inset="0,0,0,0">
                    <w:txbxContent>
                      <w:p w14:paraId="2B9557CE" w14:textId="37B17E02" w:rsidR="003E6A84" w:rsidRDefault="003E6A84" w:rsidP="00630CB6">
                        <w:pPr>
                          <w:spacing w:line="326" w:lineRule="exact"/>
                          <w:rPr>
                            <w:rFonts w:ascii="Cambria"/>
                            <w:sz w:val="28"/>
                          </w:rPr>
                        </w:pPr>
                        <w:r>
                          <w:rPr>
                            <w:rFonts w:ascii="Cambria"/>
                            <w:color w:val="585858"/>
                            <w:sz w:val="28"/>
                          </w:rPr>
                          <w:t>S</w:t>
                        </w:r>
                        <w:r>
                          <w:rPr>
                            <w:rFonts w:ascii="Cambria"/>
                            <w:color w:val="585858"/>
                            <w:sz w:val="28"/>
                            <w:lang w:val="id-ID"/>
                          </w:rPr>
                          <w:t>A</w:t>
                        </w:r>
                        <w:r>
                          <w:rPr>
                            <w:rFonts w:ascii="Cambria"/>
                            <w:color w:val="585858"/>
                            <w:sz w:val="28"/>
                          </w:rPr>
                          <w:t>MP</w:t>
                        </w:r>
                        <w:r>
                          <w:rPr>
                            <w:rFonts w:ascii="Cambria"/>
                            <w:color w:val="585858"/>
                            <w:sz w:val="28"/>
                            <w:lang w:val="id-ID"/>
                          </w:rPr>
                          <w:t>LE-</w:t>
                        </w:r>
                        <w:r>
                          <w:rPr>
                            <w:rFonts w:ascii="Cambria"/>
                            <w:color w:val="585858"/>
                            <w:spacing w:val="-1"/>
                            <w:sz w:val="28"/>
                          </w:rPr>
                          <w:t xml:space="preserve"> </w:t>
                        </w:r>
                        <w:r>
                          <w:rPr>
                            <w:rFonts w:ascii="Cambria"/>
                            <w:color w:val="585858"/>
                            <w:sz w:val="28"/>
                          </w:rPr>
                          <w:t>1</w:t>
                        </w:r>
                      </w:p>
                    </w:txbxContent>
                  </v:textbox>
                </v:shape>
                <v:shape id="Text Box 188" o:spid="_x0000_s1074" type="#_x0000_t202" style="position:absolute;left:138;top:622;width:419;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" filled="f">
                  <v:textbox inset="0,0,0,0">
                    <w:txbxContent>
                      <w:p w14:paraId="1B56316F" w14:textId="77777777" w:rsidR="003E6A84" w:rsidRDefault="003E6A84" w:rsidP="00630CB6">
                        <w:pPr>
                          <w:spacing w:before="2"/>
                          <w:rPr>
                            <w:rFonts w:ascii="Cambria"/>
                            <w:sz w:val="18"/>
                          </w:rPr>
                        </w:pPr>
                        <w:r>
                          <w:rPr>
                            <w:rFonts w:ascii="Cambria"/>
                            <w:color w:val="585858"/>
                            <w:sz w:val="18"/>
                          </w:rPr>
                          <w:t>2800</w:t>
                        </w:r>
                      </w:p>
                    </w:txbxContent>
                  </v:textbox>
                </v:shape>
                <v:shape id="Text Box 189" o:spid="_x0000_s1075" type="#_x0000_t202" style="position:absolute;left:1488;top:822;width:66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" filled="f">
                  <v:textbox inset="0,0,0,0">
                    <w:txbxContent>
                      <w:p w14:paraId="54B3409F" w14:textId="77777777" w:rsidR="003E6A84" w:rsidRDefault="003E6A84" w:rsidP="00630CB6">
                        <w:pPr>
                          <w:spacing w:before="2"/>
                          <w:rPr>
                            <w:rFonts w:ascii="Cambria"/>
                            <w:sz w:val="18"/>
                          </w:rPr>
                        </w:pPr>
                        <w:r>
                          <w:rPr>
                            <w:rFonts w:ascii="Cambria"/>
                            <w:color w:val="404040"/>
                            <w:sz w:val="18"/>
                          </w:rPr>
                          <w:t>2764.37</w:t>
                        </w:r>
                      </w:p>
                    </w:txbxContent>
                  </v:textbox>
                </v:shape>
                <v:shape id="Text Box 190" o:spid="_x0000_s1076" type="#_x0000_t202" style="position:absolute;left:138;top:1160;width:419;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" filled="f">
                  <v:textbox inset="0,0,0,0">
                    <w:txbxContent>
                      <w:p w14:paraId="7BC2F0AB" w14:textId="77777777" w:rsidR="003E6A84" w:rsidRDefault="003E6A84" w:rsidP="00630CB6">
                        <w:pPr>
                          <w:spacing w:before="2"/>
                          <w:rPr>
                            <w:rFonts w:ascii="Cambria"/>
                            <w:sz w:val="18"/>
                          </w:rPr>
                        </w:pPr>
                        <w:r>
                          <w:rPr>
                            <w:rFonts w:ascii="Cambria"/>
                            <w:color w:val="585858"/>
                            <w:sz w:val="18"/>
                          </w:rPr>
                          <w:t>2700</w:t>
                        </w:r>
                      </w:p>
                    </w:txbxContent>
                  </v:textbox>
                </v:shape>
                <v:shape id="Text Box 191" o:spid="_x0000_s1077" type="#_x0000_t202" style="position:absolute;left:2737;top:1275;width:66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" filled="f">
                  <v:textbox inset="0,0,0,0">
                    <w:txbxContent>
                      <w:p w14:paraId="0097D952" w14:textId="77777777" w:rsidR="003E6A84" w:rsidRDefault="003E6A84" w:rsidP="00630CB6">
                        <w:pPr>
                          <w:spacing w:before="2"/>
                          <w:rPr>
                            <w:rFonts w:ascii="Cambria"/>
                            <w:sz w:val="18"/>
                          </w:rPr>
                        </w:pPr>
                        <w:r>
                          <w:rPr>
                            <w:rFonts w:ascii="Cambria"/>
                            <w:color w:val="404040"/>
                            <w:sz w:val="18"/>
                          </w:rPr>
                          <w:t>2680.06</w:t>
                        </w:r>
                      </w:p>
                    </w:txbxContent>
                  </v:textbox>
                </v:shape>
                <v:shape id="Text Box 192" o:spid="_x0000_s1078" type="#_x0000_t202" style="position:absolute;left:3986;top:1340;width:66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" filled="f">
                  <v:textbox inset="0,0,0,0">
                    <w:txbxContent>
                      <w:p w14:paraId="5C78C261" w14:textId="77777777" w:rsidR="003E6A84" w:rsidRDefault="003E6A84" w:rsidP="00630CB6">
                        <w:pPr>
                          <w:spacing w:before="2"/>
                          <w:rPr>
                            <w:rFonts w:ascii="Cambria"/>
                            <w:sz w:val="18"/>
                          </w:rPr>
                        </w:pPr>
                        <w:r>
                          <w:rPr>
                            <w:rFonts w:ascii="Cambria"/>
                            <w:color w:val="404040"/>
                            <w:sz w:val="18"/>
                          </w:rPr>
                          <w:t>2668.03</w:t>
                        </w:r>
                      </w:p>
                    </w:txbxContent>
                  </v:textbox>
                </v:shape>
                <v:shape id="Text Box 193" o:spid="_x0000_s1079" type="#_x0000_t202" style="position:absolute;left:138;top:1698;width:419;height:1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" filled="f">
                  <v:textbox inset="0,0,0,0">
                    <w:txbxContent>
                      <w:p w14:paraId="1FC5E7CC" w14:textId="77777777" w:rsidR="003E6A84" w:rsidRDefault="003E6A84" w:rsidP="00630CB6">
                        <w:pPr>
                          <w:spacing w:before="2"/>
                          <w:rPr>
                            <w:rFonts w:ascii="Cambria"/>
                            <w:sz w:val="18"/>
                          </w:rPr>
                        </w:pPr>
                        <w:r>
                          <w:rPr>
                            <w:rFonts w:ascii="Cambria"/>
                            <w:color w:val="585858"/>
                            <w:sz w:val="18"/>
                          </w:rPr>
                          <w:t>2600</w:t>
                        </w:r>
                      </w:p>
                      <w:p w14:paraId="065A32E9" w14:textId="77777777" w:rsidR="003E6A84" w:rsidRDefault="003E6A84" w:rsidP="00630CB6">
                        <w:pPr>
                          <w:spacing w:before="10"/>
                          <w:rPr>
                            <w:rFonts w:ascii="Cambria"/>
                            <w:sz w:val="27"/>
                          </w:rPr>
                        </w:pPr>
                      </w:p>
                      <w:p w14:paraId="4D5FD828" w14:textId="77777777" w:rsidR="003E6A84" w:rsidRDefault="003E6A84" w:rsidP="00630CB6">
                        <w:pPr>
                          <w:spacing w:before="1"/>
                          <w:rPr>
                            <w:rFonts w:ascii="Cambria"/>
                            <w:sz w:val="18"/>
                          </w:rPr>
                        </w:pPr>
                        <w:r>
                          <w:rPr>
                            <w:rFonts w:ascii="Cambria"/>
                            <w:color w:val="585858"/>
                            <w:sz w:val="18"/>
                          </w:rPr>
                          <w:t>2500</w:t>
                        </w:r>
                      </w:p>
                      <w:p w14:paraId="70F44341" w14:textId="77777777" w:rsidR="003E6A84" w:rsidRDefault="003E6A84" w:rsidP="00630CB6">
                        <w:pPr>
                          <w:spacing w:before="9"/>
                          <w:rPr>
                            <w:rFonts w:ascii="Cambria"/>
                            <w:sz w:val="27"/>
                          </w:rPr>
                        </w:pPr>
                      </w:p>
                      <w:p w14:paraId="65C514D0" w14:textId="77777777" w:rsidR="003E6A84" w:rsidRDefault="003E6A84" w:rsidP="00630CB6">
                        <w:pPr>
                          <w:spacing w:before="1"/>
                          <w:rPr>
                            <w:rFonts w:ascii="Cambria"/>
                            <w:sz w:val="18"/>
                          </w:rPr>
                        </w:pPr>
                        <w:r>
                          <w:rPr>
                            <w:rFonts w:ascii="Cambria"/>
                            <w:color w:val="585858"/>
                            <w:sz w:val="18"/>
                          </w:rPr>
                          <w:t>2400</w:t>
                        </w:r>
                      </w:p>
                    </w:txbxContent>
                  </v:textbox>
                </v:shape>
                <v:shape id="Text Box 194" o:spid="_x0000_s1080" type="#_x0000_t202" style="position:absolute;left:5236;top:2745;width:66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" filled="f">
                  <v:textbox inset="0,0,0,0">
                    <w:txbxContent>
                      <w:p w14:paraId="54BC67AC" w14:textId="77777777" w:rsidR="003E6A84" w:rsidRDefault="003E6A84" w:rsidP="00630CB6">
                        <w:pPr>
                          <w:spacing w:before="2"/>
                          <w:rPr>
                            <w:rFonts w:ascii="Cambria"/>
                            <w:sz w:val="18"/>
                          </w:rPr>
                        </w:pPr>
                        <w:r>
                          <w:rPr>
                            <w:rFonts w:ascii="Cambria"/>
                            <w:color w:val="404040"/>
                            <w:sz w:val="18"/>
                          </w:rPr>
                          <w:t>2406.87</w:t>
                        </w:r>
                      </w:p>
                    </w:txbxContent>
                  </v:textbox>
                </v:shape>
                <v:shape id="Text Box 195" o:spid="_x0000_s1081" type="#_x0000_t202" style="position:absolute;left:6464;top:2745;width:66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" filled="f">
                  <v:textbox inset="0,0,0,0">
                    <w:txbxContent>
                      <w:p w14:paraId="5AE211D7" w14:textId="77777777" w:rsidR="003E6A84" w:rsidRDefault="003E6A84" w:rsidP="00630CB6">
                        <w:pPr>
                          <w:spacing w:before="2"/>
                          <w:rPr>
                            <w:rFonts w:ascii="Cambria"/>
                            <w:sz w:val="18"/>
                          </w:rPr>
                        </w:pPr>
                        <w:r>
                          <w:rPr>
                            <w:rFonts w:ascii="Cambria"/>
                            <w:color w:val="404040"/>
                            <w:sz w:val="18"/>
                          </w:rPr>
                          <w:t>2406.87</w:t>
                        </w:r>
                      </w:p>
                    </w:txbxContent>
                  </v:textbox>
                </v:shape>
                <v:shape id="Text Box 196" o:spid="_x0000_s1082" type="#_x0000_t202" style="position:absolute;left:138;top:3312;width:419;height: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" filled="f">
                  <v:textbox inset="0,0,0,0">
                    <w:txbxContent>
                      <w:p w14:paraId="2DD35593" w14:textId="77777777" w:rsidR="003E6A84" w:rsidRDefault="003E6A84" w:rsidP="00630CB6">
                        <w:pPr>
                          <w:spacing w:before="2"/>
                          <w:rPr>
                            <w:rFonts w:ascii="Cambria"/>
                            <w:sz w:val="18"/>
                          </w:rPr>
                        </w:pPr>
                        <w:r>
                          <w:rPr>
                            <w:rFonts w:ascii="Cambria"/>
                            <w:color w:val="585858"/>
                            <w:sz w:val="18"/>
                          </w:rPr>
                          <w:t>2300</w:t>
                        </w:r>
                      </w:p>
                      <w:p w14:paraId="1F86B488" w14:textId="77777777" w:rsidR="003E6A84" w:rsidRDefault="003E6A84" w:rsidP="00630CB6">
                        <w:pPr>
                          <w:spacing w:before="10"/>
                          <w:rPr>
                            <w:rFonts w:ascii="Cambria"/>
                            <w:sz w:val="27"/>
                          </w:rPr>
                        </w:pPr>
                      </w:p>
                      <w:p w14:paraId="0DC88DDE" w14:textId="77777777" w:rsidR="003E6A84" w:rsidRDefault="003E6A84" w:rsidP="00630CB6">
                        <w:pPr>
                          <w:rPr>
                            <w:rFonts w:ascii="Cambria"/>
                            <w:sz w:val="18"/>
                          </w:rPr>
                        </w:pPr>
                        <w:r>
                          <w:rPr>
                            <w:rFonts w:ascii="Cambria"/>
                            <w:color w:val="585858"/>
                            <w:sz w:val="18"/>
                          </w:rPr>
                          <w:t>2200</w:t>
                        </w:r>
                      </w:p>
                    </w:txbxContent>
                  </v:textbox>
                </v:shape>
                <v:shape id="Text Box 197" o:spid="_x0000_s1083" type="#_x0000_t202" style="position:absolute;left:873;top:4077;width:5920;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" filled="f">
                  <v:textbox inset="0,0,0,0">
                    <w:txbxContent>
                      <w:p w14:paraId="61F7238F" w14:textId="10233B11" w:rsidR="003E6A84" w:rsidRDefault="003E6A84" w:rsidP="00630CB6">
                        <w:pPr>
                          <w:tabs>
                            <w:tab w:val="left" w:pos="1249"/>
                            <w:tab w:val="left" w:pos="2498"/>
                            <w:tab w:val="left" w:pos="3728"/>
                            <w:tab w:val="left" w:pos="4997"/>
                          </w:tabs>
                          <w:spacing w:before="2"/>
                          <w:rPr>
                            <w:rFonts w:ascii="Cambria"/>
                            <w:sz w:val="18"/>
                          </w:rPr>
                        </w:pPr>
                        <w:r>
                          <w:rPr>
                            <w:rFonts w:ascii="Cambria"/>
                            <w:color w:val="585858"/>
                            <w:sz w:val="18"/>
                            <w:lang w:val="id-ID"/>
                          </w:rPr>
                          <w:t>Testing-</w:t>
                        </w:r>
                        <w:r>
                          <w:rPr>
                            <w:rFonts w:ascii="Cambria"/>
                            <w:color w:val="585858"/>
                            <w:sz w:val="18"/>
                          </w:rPr>
                          <w:t>1</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2</w:t>
                        </w:r>
                        <w:r>
                          <w:rPr>
                            <w:rFonts w:ascii="Cambria"/>
                            <w:color w:val="585858"/>
                            <w:sz w:val="18"/>
                          </w:rPr>
                          <w:tab/>
                        </w:r>
                        <w:r>
                          <w:rPr>
                            <w:rFonts w:ascii="Cambria"/>
                            <w:color w:val="585858"/>
                            <w:sz w:val="18"/>
                            <w:lang w:val="id-ID"/>
                          </w:rPr>
                          <w:t>Testing-</w:t>
                        </w:r>
                        <w:r>
                          <w:rPr>
                            <w:rFonts w:ascii="Cambria"/>
                            <w:color w:val="585858"/>
                            <w:sz w:val="18"/>
                          </w:rPr>
                          <w:t>3</w:t>
                        </w:r>
                        <w:r>
                          <w:rPr>
                            <w:rFonts w:ascii="Cambria"/>
                            <w:color w:val="585858"/>
                            <w:sz w:val="18"/>
                          </w:rPr>
                          <w:tab/>
                        </w:r>
                        <w:r>
                          <w:rPr>
                            <w:rFonts w:ascii="Cambria"/>
                            <w:color w:val="585858"/>
                            <w:sz w:val="18"/>
                            <w:lang w:val="id-ID"/>
                          </w:rPr>
                          <w:t>Testing-</w:t>
                        </w:r>
                        <w:r>
                          <w:rPr>
                            <w:rFonts w:ascii="Cambria"/>
                            <w:color w:val="585858"/>
                            <w:sz w:val="18"/>
                          </w:rPr>
                          <w:t>4</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5</w:t>
                        </w:r>
                      </w:p>
                    </w:txbxContent>
                  </v:textbox>
                </v:shape>
                <w10:anchorlock/>
              </v:group>
            </w:pict>
          </mc:Fallback>
        </mc:AlternateContent>
      </w:r>
    </w:p>
    <w:p w14:paraId="2432A5C9" w14:textId="1BDBFB3A" w:rsidR="00630CB6" w:rsidRPr="00E328B5" w:rsidRDefault="009D681E" w:rsidP="00FC26B0">
      <w:pPr>
        <w:pStyle w:val="FigureCaption"/>
        <w:rPr>
          <w:rFonts w:eastAsia="Arial MT"/>
          <w:b/>
          <w:lang w:val="id-ID"/>
        </w:rPr>
      </w:pPr>
      <w:r w:rsidRPr="00E328B5">
        <w:rPr>
          <w:rFonts w:eastAsia="Arial MT"/>
          <w:b/>
          <w:szCs w:val="18"/>
          <w:lang w:val="id-ID"/>
        </w:rPr>
        <w:t>FIGURE 4</w:t>
      </w:r>
      <w:r w:rsidR="00FC26B0" w:rsidRPr="00FC26B0">
        <w:rPr>
          <w:rFonts w:eastAsia="Arial MT"/>
          <w:szCs w:val="18"/>
        </w:rPr>
        <w:t>.</w:t>
      </w:r>
      <w:r w:rsidRPr="00FC26B0">
        <w:rPr>
          <w:rFonts w:eastAsia="Arial MT"/>
          <w:szCs w:val="18"/>
          <w:lang w:val="id-ID"/>
        </w:rPr>
        <w:t xml:space="preserve"> </w:t>
      </w:r>
      <w:r w:rsidRPr="00FC26B0">
        <w:rPr>
          <w:rFonts w:eastAsia="Arial MT"/>
          <w:lang w:val="id-ID"/>
        </w:rPr>
        <w:t>Graph Of The Relationship Between Testing And Calorific Value In Sample 1</w:t>
      </w:r>
    </w:p>
    <w:p w14:paraId="300A8264" w14:textId="77777777" w:rsidR="00FC26B0" w:rsidRDefault="00FC26B0" w:rsidP="00FC26B0">
      <w:pPr>
        <w:pStyle w:val="Paragraph"/>
        <w:rPr>
          <w:rStyle w:val="Emphasis"/>
        </w:rPr>
      </w:pPr>
    </w:p>
    <w:p w14:paraId="460EC358" w14:textId="6170DEE8" w:rsidR="00630CB6" w:rsidRPr="00FC26B0" w:rsidRDefault="009D681E" w:rsidP="00FC26B0">
      <w:pPr>
        <w:pStyle w:val="Paragraph"/>
        <w:rPr>
          <w:rStyle w:val="Emphasis"/>
        </w:rPr>
      </w:pPr>
      <w:r w:rsidRPr="00FC26B0">
        <w:rPr>
          <w:rStyle w:val="Emphasis"/>
        </w:rPr>
        <w:t xml:space="preserve">The </w:t>
      </w:r>
      <w:r w:rsidR="00DC6A25" w:rsidRPr="00DC6A25">
        <w:rPr>
          <w:rStyle w:val="Emphasis"/>
          <w:b/>
          <w:bCs/>
        </w:rPr>
        <w:t>FIGURE 4</w:t>
      </w:r>
      <w:r w:rsidRPr="00FC26B0">
        <w:rPr>
          <w:rStyle w:val="Emphasis"/>
        </w:rPr>
        <w:t>, In the first sample, 5 tests were carried out and the average calorific value was 2576.318 cal/gram.</w:t>
      </w:r>
    </w:p>
    <w:p w14:paraId="18A27B93" w14:textId="77777777" w:rsidR="00D703B6" w:rsidRPr="00E328B5" w:rsidRDefault="00D703B6" w:rsidP="009D681E">
      <w:pPr>
        <w:widowControl w:val="0"/>
        <w:autoSpaceDE w:val="0"/>
        <w:autoSpaceDN w:val="0"/>
        <w:spacing w:before="89"/>
        <w:ind w:firstLine="720"/>
        <w:jc w:val="both"/>
        <w:rPr>
          <w:rFonts w:eastAsia="Arial MT"/>
          <w:sz w:val="20"/>
          <w:lang w:val="id-ID"/>
        </w:rPr>
      </w:pPr>
    </w:p>
    <w:p w14:paraId="50ECCF57" w14:textId="7571B6BD" w:rsidR="00630CB6" w:rsidRPr="00E328B5" w:rsidRDefault="00D703B6" w:rsidP="00D703B6">
      <w:pPr>
        <w:widowControl w:val="0"/>
        <w:autoSpaceDE w:val="0"/>
        <w:autoSpaceDN w:val="0"/>
        <w:spacing w:before="89"/>
        <w:ind w:left="1440"/>
        <w:rPr>
          <w:rFonts w:eastAsia="Arial MT"/>
          <w:sz w:val="20"/>
          <w:lang w:val="id-ID"/>
        </w:rPr>
      </w:pPr>
      <w:r w:rsidRPr="00E328B5">
        <w:rPr>
          <w:rFonts w:eastAsia="Arial MT"/>
          <w:noProof/>
          <w:sz w:val="20"/>
          <w:lang w:val="id-ID" w:eastAsia="id-ID"/>
        </w:rPr>
        <w:lastRenderedPageBreak/>
        <mc:AlternateContent>
          <mc:Choice Requires="wpg">
            <w:drawing>
              <wp:inline distT="0" distB="0" distL="0" distR="0" wp14:anchorId="267C6BFE" wp14:editId="15BE94BF">
                <wp:extent cx="4581525" cy="2419350"/>
                <wp:effectExtent l="0" t="0" r="28575" b="19050"/>
                <wp:docPr id="198" name="Group 1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81525" cy="2419350"/>
                          <a:chOff x="2977" y="348"/>
                          <a:chExt cx="7215" cy="3810"/>
                        </a:xfrm>
                      </wpg:grpSpPr>
                      <wps:wsp>
                        <wps:cNvPr id="199" name="AutoShape 199"/>
                        <wps:cNvSpPr>
                          <a:spLocks/>
                        </wps:cNvSpPr>
                        <wps:spPr bwMode="auto">
                          <a:xfrm>
                            <a:off x="3668" y="1602"/>
                            <a:ext cx="6304" cy="1575"/>
                          </a:xfrm>
                          <a:custGeom>
                            <a:avLst/>
                            <a:gdLst>
                              <a:gd name="T0" fmla="+- 0 3668 3668"/>
                              <a:gd name="T1" fmla="*/ T0 w 6304"/>
                              <a:gd name="T2" fmla="+- 0 3177 1603"/>
                              <a:gd name="T3" fmla="*/ 3177 h 1575"/>
                              <a:gd name="T4" fmla="+- 0 9972 3668"/>
                              <a:gd name="T5" fmla="*/ T4 w 6304"/>
                              <a:gd name="T6" fmla="+- 0 3177 1603"/>
                              <a:gd name="T7" fmla="*/ 3177 h 1575"/>
                              <a:gd name="T8" fmla="+- 0 3668 3668"/>
                              <a:gd name="T9" fmla="*/ T8 w 6304"/>
                              <a:gd name="T10" fmla="+- 0 2126 1603"/>
                              <a:gd name="T11" fmla="*/ 2126 h 1575"/>
                              <a:gd name="T12" fmla="+- 0 9972 3668"/>
                              <a:gd name="T13" fmla="*/ T12 w 6304"/>
                              <a:gd name="T14" fmla="+- 0 2126 1603"/>
                              <a:gd name="T15" fmla="*/ 2126 h 1575"/>
                              <a:gd name="T16" fmla="+- 0 3668 3668"/>
                              <a:gd name="T17" fmla="*/ T16 w 6304"/>
                              <a:gd name="T18" fmla="+- 0 1603 1603"/>
                              <a:gd name="T19" fmla="*/ 1603 h 1575"/>
                              <a:gd name="T20" fmla="+- 0 9972 3668"/>
                              <a:gd name="T21" fmla="*/ T20 w 6304"/>
                              <a:gd name="T22" fmla="+- 0 1603 1603"/>
                              <a:gd name="T23" fmla="*/ 1603 h 1575"/>
                            </a:gdLst>
                            <a:ahLst/>
                            <a:cxnLst>
                              <a:cxn ang="0">
                                <a:pos x="T1" y="T3"/>
                              </a:cxn>
                              <a:cxn ang="0">
                                <a:pos x="T5" y="T7"/>
                              </a:cxn>
                              <a:cxn ang="0">
                                <a:pos x="T9" y="T11"/>
                              </a:cxn>
                              <a:cxn ang="0">
                                <a:pos x="T13" y="T15"/>
                              </a:cxn>
                              <a:cxn ang="0">
                                <a:pos x="T17" y="T19"/>
                              </a:cxn>
                              <a:cxn ang="0">
                                <a:pos x="T21" y="T23"/>
                              </a:cxn>
                            </a:cxnLst>
                            <a:rect l="0" t="0" r="r" b="b"/>
                            <a:pathLst>
                              <a:path w="6304" h="1575">
                                <a:moveTo>
                                  <a:pt x="0" y="1574"/>
                                </a:moveTo>
                                <a:lnTo>
                                  <a:pt x="6304" y="1574"/>
                                </a:lnTo>
                                <a:moveTo>
                                  <a:pt x="0" y="523"/>
                                </a:moveTo>
                                <a:lnTo>
                                  <a:pt x="6304" y="523"/>
                                </a:lnTo>
                                <a:moveTo>
                                  <a:pt x="0" y="0"/>
                                </a:moveTo>
                                <a:lnTo>
                                  <a:pt x="6304"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 name="Freeform 200"/>
                        <wps:cNvSpPr>
                          <a:spLocks/>
                        </wps:cNvSpPr>
                        <wps:spPr bwMode="auto">
                          <a:xfrm>
                            <a:off x="4298" y="1257"/>
                            <a:ext cx="5043" cy="1371"/>
                          </a:xfrm>
                          <a:custGeom>
                            <a:avLst/>
                            <a:gdLst>
                              <a:gd name="T0" fmla="+- 0 4299 4299"/>
                              <a:gd name="T1" fmla="*/ T0 w 5043"/>
                              <a:gd name="T2" fmla="+- 0 2628 1257"/>
                              <a:gd name="T3" fmla="*/ 2628 h 1371"/>
                              <a:gd name="T4" fmla="+- 0 5558 4299"/>
                              <a:gd name="T5" fmla="*/ T4 w 5043"/>
                              <a:gd name="T6" fmla="+- 0 1257 1257"/>
                              <a:gd name="T7" fmla="*/ 1257 h 1371"/>
                              <a:gd name="T8" fmla="+- 0 6821 4299"/>
                              <a:gd name="T9" fmla="*/ T8 w 5043"/>
                              <a:gd name="T10" fmla="+- 0 1992 1257"/>
                              <a:gd name="T11" fmla="*/ 1992 h 1371"/>
                              <a:gd name="T12" fmla="+- 0 8083 4299"/>
                              <a:gd name="T13" fmla="*/ T12 w 5043"/>
                              <a:gd name="T14" fmla="+- 0 1723 1257"/>
                              <a:gd name="T15" fmla="*/ 1723 h 1371"/>
                              <a:gd name="T16" fmla="+- 0 9342 4299"/>
                              <a:gd name="T17" fmla="*/ T16 w 5043"/>
                              <a:gd name="T18" fmla="+- 0 1646 1257"/>
                              <a:gd name="T19" fmla="*/ 1646 h 1371"/>
                            </a:gdLst>
                            <a:ahLst/>
                            <a:cxnLst>
                              <a:cxn ang="0">
                                <a:pos x="T1" y="T3"/>
                              </a:cxn>
                              <a:cxn ang="0">
                                <a:pos x="T5" y="T7"/>
                              </a:cxn>
                              <a:cxn ang="0">
                                <a:pos x="T9" y="T11"/>
                              </a:cxn>
                              <a:cxn ang="0">
                                <a:pos x="T13" y="T15"/>
                              </a:cxn>
                              <a:cxn ang="0">
                                <a:pos x="T17" y="T19"/>
                              </a:cxn>
                            </a:cxnLst>
                            <a:rect l="0" t="0" r="r" b="b"/>
                            <a:pathLst>
                              <a:path w="5043" h="1371">
                                <a:moveTo>
                                  <a:pt x="0" y="1371"/>
                                </a:moveTo>
                                <a:lnTo>
                                  <a:pt x="1259" y="0"/>
                                </a:lnTo>
                                <a:lnTo>
                                  <a:pt x="2522" y="735"/>
                                </a:lnTo>
                                <a:lnTo>
                                  <a:pt x="3784" y="466"/>
                                </a:lnTo>
                                <a:lnTo>
                                  <a:pt x="5043" y="389"/>
                                </a:lnTo>
                              </a:path>
                            </a:pathLst>
                          </a:custGeom>
                          <a:noFill/>
                          <a:ln w="2857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 name="AutoShape 201"/>
                        <wps:cNvSpPr>
                          <a:spLocks/>
                        </wps:cNvSpPr>
                        <wps:spPr bwMode="auto">
                          <a:xfrm>
                            <a:off x="3668" y="1077"/>
                            <a:ext cx="6304" cy="2627"/>
                          </a:xfrm>
                          <a:custGeom>
                            <a:avLst/>
                            <a:gdLst>
                              <a:gd name="T0" fmla="+- 0 3668 3668"/>
                              <a:gd name="T1" fmla="*/ T0 w 6304"/>
                              <a:gd name="T2" fmla="+- 0 1077 1077"/>
                              <a:gd name="T3" fmla="*/ 1077 h 2627"/>
                              <a:gd name="T4" fmla="+- 0 9972 3668"/>
                              <a:gd name="T5" fmla="*/ T4 w 6304"/>
                              <a:gd name="T6" fmla="+- 0 1077 1077"/>
                              <a:gd name="T7" fmla="*/ 1077 h 2627"/>
                              <a:gd name="T8" fmla="+- 0 3668 3668"/>
                              <a:gd name="T9" fmla="*/ T8 w 6304"/>
                              <a:gd name="T10" fmla="+- 0 3704 1077"/>
                              <a:gd name="T11" fmla="*/ 3704 h 2627"/>
                              <a:gd name="T12" fmla="+- 0 9972 3668"/>
                              <a:gd name="T13" fmla="*/ T12 w 6304"/>
                              <a:gd name="T14" fmla="+- 0 3704 1077"/>
                              <a:gd name="T15" fmla="*/ 3704 h 2627"/>
                            </a:gdLst>
                            <a:ahLst/>
                            <a:cxnLst>
                              <a:cxn ang="0">
                                <a:pos x="T1" y="T3"/>
                              </a:cxn>
                              <a:cxn ang="0">
                                <a:pos x="T5" y="T7"/>
                              </a:cxn>
                              <a:cxn ang="0">
                                <a:pos x="T9" y="T11"/>
                              </a:cxn>
                              <a:cxn ang="0">
                                <a:pos x="T13" y="T15"/>
                              </a:cxn>
                            </a:cxnLst>
                            <a:rect l="0" t="0" r="r" b="b"/>
                            <a:pathLst>
                              <a:path w="6304" h="2627">
                                <a:moveTo>
                                  <a:pt x="0" y="0"/>
                                </a:moveTo>
                                <a:lnTo>
                                  <a:pt x="6304" y="0"/>
                                </a:lnTo>
                                <a:moveTo>
                                  <a:pt x="0" y="2627"/>
                                </a:moveTo>
                                <a:lnTo>
                                  <a:pt x="6304" y="2627"/>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 name="Rectangle 202"/>
                        <wps:cNvSpPr>
                          <a:spLocks noChangeArrowheads="1"/>
                        </wps:cNvSpPr>
                        <wps:spPr bwMode="auto">
                          <a:xfrm>
                            <a:off x="2977" y="348"/>
                            <a:ext cx="7215" cy="3810"/>
                          </a:xfrm>
                          <a:prstGeom prst="rect">
                            <a:avLst/>
                          </a:prstGeom>
                          <a:noFill/>
                          <a:ln w="9525">
                            <a:solidFill>
                              <a:schemeClr val="tx1"/>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 name="Text Box 203"/>
                        <wps:cNvSpPr txBox="1">
                          <a:spLocks noChangeArrowheads="1"/>
                        </wps:cNvSpPr>
                        <wps:spPr bwMode="auto">
                          <a:xfrm>
                            <a:off x="5978" y="500"/>
                            <a:ext cx="1492" cy="32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760C0E8" w14:textId="3DBB0097" w:rsidR="003E6A84" w:rsidRDefault="003E6A84">
                              <w:pPr>
                                <w:spacing w:line="326" w:lineRule="exact"/>
                                <w:rPr>
                                  <w:rFonts w:ascii="Cambria"/>
                                  <w:sz w:val="28"/>
                                </w:rPr>
                              </w:pPr>
                              <w:r>
                                <w:rPr>
                                  <w:rFonts w:ascii="Cambria"/>
                                  <w:color w:val="585858"/>
                                  <w:sz w:val="28"/>
                                </w:rPr>
                                <w:t>S</w:t>
                              </w:r>
                              <w:r>
                                <w:rPr>
                                  <w:rFonts w:ascii="Cambria"/>
                                  <w:color w:val="585858"/>
                                  <w:sz w:val="28"/>
                                  <w:lang w:val="id-ID"/>
                                </w:rPr>
                                <w:t>A</w:t>
                              </w:r>
                              <w:r>
                                <w:rPr>
                                  <w:rFonts w:ascii="Cambria"/>
                                  <w:color w:val="585858"/>
                                  <w:sz w:val="28"/>
                                </w:rPr>
                                <w:t>MP</w:t>
                              </w:r>
                              <w:r>
                                <w:rPr>
                                  <w:rFonts w:ascii="Cambria"/>
                                  <w:color w:val="585858"/>
                                  <w:sz w:val="28"/>
                                  <w:lang w:val="id-ID"/>
                                </w:rPr>
                                <w:t>LE-</w:t>
                              </w:r>
                              <w:r>
                                <w:rPr>
                                  <w:rFonts w:ascii="Cambria"/>
                                  <w:color w:val="585858"/>
                                  <w:spacing w:val="-1"/>
                                  <w:sz w:val="28"/>
                                </w:rPr>
                                <w:t xml:space="preserve"> </w:t>
                              </w:r>
                              <w:r>
                                <w:rPr>
                                  <w:rFonts w:ascii="Cambria"/>
                                  <w:color w:val="585858"/>
                                  <w:sz w:val="28"/>
                                </w:rPr>
                                <w:t>2</w:t>
                              </w:r>
                            </w:p>
                          </w:txbxContent>
                        </wps:txbx>
                        <wps:bodyPr rot="0" vert="horz" wrap="square" lIns="0" tIns="0" rIns="0" bIns="0" anchor="t" anchorCtr="0" upright="1">
                          <a:noAutofit/>
                        </wps:bodyPr>
                      </wps:wsp>
                      <wps:wsp>
                        <wps:cNvPr id="204" name="Text Box 204"/>
                        <wps:cNvSpPr txBox="1">
                          <a:spLocks noChangeArrowheads="1"/>
                        </wps:cNvSpPr>
                        <wps:spPr bwMode="auto">
                          <a:xfrm>
                            <a:off x="3108" y="965"/>
                            <a:ext cx="419"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5D565EA" w14:textId="77777777" w:rsidR="003E6A84" w:rsidRDefault="003E6A84">
                              <w:pPr>
                                <w:spacing w:before="2"/>
                                <w:rPr>
                                  <w:rFonts w:ascii="Cambria"/>
                                  <w:sz w:val="18"/>
                                </w:rPr>
                              </w:pPr>
                              <w:r>
                                <w:rPr>
                                  <w:rFonts w:ascii="Cambria"/>
                                  <w:color w:val="585858"/>
                                  <w:sz w:val="18"/>
                                </w:rPr>
                                <w:t>2500</w:t>
                              </w:r>
                            </w:p>
                          </w:txbxContent>
                        </wps:txbx>
                        <wps:bodyPr rot="0" vert="horz" wrap="square" lIns="0" tIns="0" rIns="0" bIns="0" anchor="t" anchorCtr="0" upright="1">
                          <a:noAutofit/>
                        </wps:bodyPr>
                      </wps:wsp>
                      <wps:wsp>
                        <wps:cNvPr id="205" name="Text Box 205"/>
                        <wps:cNvSpPr txBox="1">
                          <a:spLocks noChangeArrowheads="1"/>
                        </wps:cNvSpPr>
                        <wps:spPr bwMode="auto">
                          <a:xfrm>
                            <a:off x="5728" y="1153"/>
                            <a:ext cx="664"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6B38F7C" w14:textId="77777777" w:rsidR="003E6A84" w:rsidRDefault="003E6A84">
                              <w:pPr>
                                <w:spacing w:before="2"/>
                                <w:rPr>
                                  <w:rFonts w:ascii="Cambria"/>
                                  <w:sz w:val="18"/>
                                </w:rPr>
                              </w:pPr>
                              <w:r>
                                <w:rPr>
                                  <w:rFonts w:ascii="Cambria"/>
                                  <w:color w:val="404040"/>
                                  <w:sz w:val="18"/>
                                </w:rPr>
                                <w:t>2328.71</w:t>
                              </w:r>
                            </w:p>
                          </w:txbxContent>
                        </wps:txbx>
                        <wps:bodyPr rot="0" vert="horz" wrap="square" lIns="0" tIns="0" rIns="0" bIns="0" anchor="t" anchorCtr="0" upright="1">
                          <a:noAutofit/>
                        </wps:bodyPr>
                      </wps:wsp>
                      <wps:wsp>
                        <wps:cNvPr id="206" name="Text Box 206"/>
                        <wps:cNvSpPr txBox="1">
                          <a:spLocks noChangeArrowheads="1"/>
                        </wps:cNvSpPr>
                        <wps:spPr bwMode="auto">
                          <a:xfrm>
                            <a:off x="3108" y="1491"/>
                            <a:ext cx="419"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1945AD8" w14:textId="77777777" w:rsidR="003E6A84" w:rsidRDefault="003E6A84">
                              <w:pPr>
                                <w:spacing w:before="2"/>
                                <w:rPr>
                                  <w:rFonts w:ascii="Cambria"/>
                                  <w:sz w:val="18"/>
                                </w:rPr>
                              </w:pPr>
                              <w:r>
                                <w:rPr>
                                  <w:rFonts w:ascii="Cambria"/>
                                  <w:color w:val="585858"/>
                                  <w:sz w:val="18"/>
                                </w:rPr>
                                <w:t>2000</w:t>
                              </w:r>
                            </w:p>
                          </w:txbxContent>
                        </wps:txbx>
                        <wps:bodyPr rot="0" vert="horz" wrap="square" lIns="0" tIns="0" rIns="0" bIns="0" anchor="t" anchorCtr="0" upright="1">
                          <a:noAutofit/>
                        </wps:bodyPr>
                      </wps:wsp>
                      <wps:wsp>
                        <wps:cNvPr id="207" name="Text Box 207"/>
                        <wps:cNvSpPr txBox="1">
                          <a:spLocks noChangeArrowheads="1"/>
                        </wps:cNvSpPr>
                        <wps:spPr bwMode="auto">
                          <a:xfrm>
                            <a:off x="8251" y="1617"/>
                            <a:ext cx="664"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36DDF4A" w14:textId="77777777" w:rsidR="003E6A84" w:rsidRDefault="003E6A84">
                              <w:pPr>
                                <w:spacing w:before="2"/>
                                <w:rPr>
                                  <w:rFonts w:ascii="Cambria"/>
                                  <w:sz w:val="18"/>
                                </w:rPr>
                              </w:pPr>
                              <w:r>
                                <w:rPr>
                                  <w:rFonts w:ascii="Cambria"/>
                                  <w:color w:val="404040"/>
                                  <w:sz w:val="18"/>
                                </w:rPr>
                                <w:t>1887.29</w:t>
                              </w:r>
                            </w:p>
                          </w:txbxContent>
                        </wps:txbx>
                        <wps:bodyPr rot="0" vert="horz" wrap="square" lIns="0" tIns="0" rIns="0" bIns="0" anchor="t" anchorCtr="0" upright="1">
                          <a:noAutofit/>
                        </wps:bodyPr>
                      </wps:wsp>
                      <wps:wsp>
                        <wps:cNvPr id="208" name="Text Box 208"/>
                        <wps:cNvSpPr txBox="1">
                          <a:spLocks noChangeArrowheads="1"/>
                        </wps:cNvSpPr>
                        <wps:spPr bwMode="auto">
                          <a:xfrm>
                            <a:off x="9497" y="1542"/>
                            <a:ext cx="664" cy="21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91C1D61" w14:textId="77777777" w:rsidR="003E6A84" w:rsidRDefault="003E6A84">
                              <w:pPr>
                                <w:spacing w:before="2"/>
                                <w:rPr>
                                  <w:rFonts w:ascii="Cambria"/>
                                  <w:sz w:val="18"/>
                                </w:rPr>
                              </w:pPr>
                              <w:r>
                                <w:rPr>
                                  <w:rFonts w:ascii="Cambria"/>
                                  <w:color w:val="404040"/>
                                  <w:sz w:val="18"/>
                                </w:rPr>
                                <w:t>1957.67</w:t>
                              </w:r>
                            </w:p>
                          </w:txbxContent>
                        </wps:txbx>
                        <wps:bodyPr rot="0" vert="horz" wrap="square" lIns="0" tIns="0" rIns="0" bIns="0" anchor="t" anchorCtr="0" upright="1">
                          <a:noAutofit/>
                        </wps:bodyPr>
                      </wps:wsp>
                      <wps:wsp>
                        <wps:cNvPr id="209" name="Text Box 209"/>
                        <wps:cNvSpPr txBox="1">
                          <a:spLocks noChangeArrowheads="1"/>
                        </wps:cNvSpPr>
                        <wps:spPr bwMode="auto">
                          <a:xfrm>
                            <a:off x="3108" y="2016"/>
                            <a:ext cx="419" cy="21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6A00A0D" w14:textId="77777777" w:rsidR="003E6A84" w:rsidRDefault="003E6A84">
                              <w:pPr>
                                <w:spacing w:before="2"/>
                                <w:rPr>
                                  <w:rFonts w:ascii="Cambria"/>
                                  <w:sz w:val="18"/>
                                </w:rPr>
                              </w:pPr>
                              <w:r>
                                <w:rPr>
                                  <w:rFonts w:ascii="Cambria"/>
                                  <w:color w:val="585858"/>
                                  <w:sz w:val="18"/>
                                </w:rPr>
                                <w:t>1500</w:t>
                              </w:r>
                            </w:p>
                          </w:txbxContent>
                        </wps:txbx>
                        <wps:bodyPr rot="0" vert="horz" wrap="square" lIns="0" tIns="0" rIns="0" bIns="0" anchor="t" anchorCtr="0" upright="1">
                          <a:noAutofit/>
                        </wps:bodyPr>
                      </wps:wsp>
                      <wps:wsp>
                        <wps:cNvPr id="210" name="Text Box 210"/>
                        <wps:cNvSpPr txBox="1">
                          <a:spLocks noChangeArrowheads="1"/>
                        </wps:cNvSpPr>
                        <wps:spPr bwMode="auto">
                          <a:xfrm>
                            <a:off x="6989" y="1890"/>
                            <a:ext cx="664"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4AE5935" w14:textId="77777777" w:rsidR="003E6A84" w:rsidRDefault="003E6A84">
                              <w:pPr>
                                <w:spacing w:before="2"/>
                                <w:rPr>
                                  <w:rFonts w:ascii="Cambria"/>
                                  <w:sz w:val="18"/>
                                </w:rPr>
                              </w:pPr>
                              <w:r>
                                <w:rPr>
                                  <w:rFonts w:ascii="Cambria"/>
                                  <w:color w:val="404040"/>
                                  <w:sz w:val="18"/>
                                </w:rPr>
                                <w:t>1627.73</w:t>
                              </w:r>
                            </w:p>
                          </w:txbxContent>
                        </wps:txbx>
                        <wps:bodyPr rot="0" vert="horz" wrap="square" lIns="0" tIns="0" rIns="0" bIns="0" anchor="t" anchorCtr="0" upright="1">
                          <a:noAutofit/>
                        </wps:bodyPr>
                      </wps:wsp>
                      <wps:wsp>
                        <wps:cNvPr id="211" name="Text Box 211"/>
                        <wps:cNvSpPr txBox="1">
                          <a:spLocks noChangeArrowheads="1"/>
                        </wps:cNvSpPr>
                        <wps:spPr bwMode="auto">
                          <a:xfrm>
                            <a:off x="3108" y="2524"/>
                            <a:ext cx="6884" cy="151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FA120D8" w14:textId="77777777" w:rsidR="003E6A84" w:rsidRDefault="003E6A84">
                              <w:pPr>
                                <w:tabs>
                                  <w:tab w:val="left" w:pos="1358"/>
                                  <w:tab w:val="left" w:pos="6863"/>
                                </w:tabs>
                                <w:rPr>
                                  <w:rFonts w:ascii="Cambria"/>
                                  <w:sz w:val="18"/>
                                </w:rPr>
                              </w:pPr>
                              <w:r>
                                <w:rPr>
                                  <w:rFonts w:ascii="Cambria"/>
                                  <w:color w:val="585858"/>
                                  <w:sz w:val="18"/>
                                </w:rPr>
                                <w:t>1000</w:t>
                              </w:r>
                              <w:r>
                                <w:rPr>
                                  <w:rFonts w:ascii="Cambria"/>
                                  <w:strike/>
                                  <w:color w:val="404040"/>
                                  <w:position w:val="2"/>
                                  <w:sz w:val="18"/>
                                </w:rPr>
                                <w:tab/>
                                <w:t>1023.72</w:t>
                              </w:r>
                              <w:r>
                                <w:rPr>
                                  <w:rFonts w:ascii="Cambria"/>
                                  <w:strike/>
                                  <w:color w:val="404040"/>
                                  <w:position w:val="2"/>
                                  <w:sz w:val="18"/>
                                </w:rPr>
                                <w:tab/>
                              </w:r>
                            </w:p>
                            <w:p w14:paraId="3375C919" w14:textId="77777777" w:rsidR="003E6A84" w:rsidRDefault="003E6A84">
                              <w:pPr>
                                <w:spacing w:before="9"/>
                                <w:rPr>
                                  <w:rFonts w:ascii="Cambria"/>
                                  <w:sz w:val="26"/>
                                </w:rPr>
                              </w:pPr>
                            </w:p>
                            <w:p w14:paraId="48B09AA0" w14:textId="77777777" w:rsidR="003E6A84" w:rsidRDefault="003E6A84">
                              <w:pPr>
                                <w:ind w:left="99"/>
                                <w:rPr>
                                  <w:rFonts w:ascii="Cambria"/>
                                  <w:sz w:val="18"/>
                                </w:rPr>
                              </w:pPr>
                              <w:r>
                                <w:rPr>
                                  <w:rFonts w:ascii="Cambria"/>
                                  <w:color w:val="585858"/>
                                  <w:sz w:val="18"/>
                                </w:rPr>
                                <w:t>500</w:t>
                              </w:r>
                            </w:p>
                            <w:p w14:paraId="3A28BE19" w14:textId="77777777" w:rsidR="003E6A84" w:rsidRDefault="003E6A84">
                              <w:pPr>
                                <w:spacing w:before="10"/>
                                <w:rPr>
                                  <w:rFonts w:ascii="Cambria"/>
                                  <w:sz w:val="26"/>
                                </w:rPr>
                              </w:pPr>
                            </w:p>
                            <w:p w14:paraId="481193FB" w14:textId="77777777" w:rsidR="003E6A84" w:rsidRDefault="003E6A84">
                              <w:pPr>
                                <w:ind w:left="299"/>
                                <w:rPr>
                                  <w:rFonts w:ascii="Cambria"/>
                                  <w:sz w:val="18"/>
                                </w:rPr>
                              </w:pPr>
                              <w:r>
                                <w:rPr>
                                  <w:rFonts w:ascii="Cambria"/>
                                  <w:color w:val="585858"/>
                                  <w:w w:val="101"/>
                                  <w:sz w:val="18"/>
                                </w:rPr>
                                <w:t>0</w:t>
                              </w:r>
                            </w:p>
                            <w:p w14:paraId="6566E849" w14:textId="6287348E" w:rsidR="003E6A84" w:rsidRDefault="003E6A84">
                              <w:pPr>
                                <w:tabs>
                                  <w:tab w:val="left" w:pos="2002"/>
                                  <w:tab w:val="left" w:pos="3263"/>
                                  <w:tab w:val="left" w:pos="4524"/>
                                  <w:tab w:val="left" w:pos="5785"/>
                                </w:tabs>
                                <w:spacing w:before="16"/>
                                <w:ind w:left="740"/>
                                <w:rPr>
                                  <w:rFonts w:ascii="Cambria"/>
                                  <w:sz w:val="18"/>
                                </w:rPr>
                              </w:pPr>
                              <w:r>
                                <w:rPr>
                                  <w:rFonts w:ascii="Cambria"/>
                                  <w:color w:val="585858"/>
                                  <w:sz w:val="18"/>
                                  <w:lang w:val="id-ID"/>
                                </w:rPr>
                                <w:t>Testing-</w:t>
                              </w:r>
                              <w:r>
                                <w:rPr>
                                  <w:rFonts w:ascii="Cambria"/>
                                  <w:color w:val="585858"/>
                                  <w:spacing w:val="-4"/>
                                  <w:sz w:val="18"/>
                                </w:rPr>
                                <w:t xml:space="preserve"> </w:t>
                              </w:r>
                              <w:r>
                                <w:rPr>
                                  <w:rFonts w:ascii="Cambria"/>
                                  <w:color w:val="585858"/>
                                  <w:sz w:val="18"/>
                                </w:rPr>
                                <w:t>1</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2</w:t>
                              </w:r>
                              <w:r>
                                <w:rPr>
                                  <w:rFonts w:ascii="Cambria"/>
                                  <w:color w:val="585858"/>
                                  <w:sz w:val="18"/>
                                </w:rPr>
                                <w:tab/>
                              </w:r>
                              <w:r>
                                <w:rPr>
                                  <w:rFonts w:ascii="Cambria"/>
                                  <w:color w:val="585858"/>
                                  <w:sz w:val="18"/>
                                  <w:lang w:val="id-ID"/>
                                </w:rPr>
                                <w:t>Testing-</w:t>
                              </w:r>
                              <w:r>
                                <w:rPr>
                                  <w:rFonts w:ascii="Cambria"/>
                                  <w:color w:val="585858"/>
                                  <w:spacing w:val="-4"/>
                                  <w:sz w:val="18"/>
                                </w:rPr>
                                <w:t xml:space="preserve"> </w:t>
                              </w:r>
                              <w:r>
                                <w:rPr>
                                  <w:rFonts w:ascii="Cambria"/>
                                  <w:color w:val="585858"/>
                                  <w:sz w:val="18"/>
                                </w:rPr>
                                <w:t>3</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4</w:t>
                              </w:r>
                              <w:r>
                                <w:rPr>
                                  <w:rFonts w:ascii="Cambria"/>
                                  <w:color w:val="585858"/>
                                  <w:sz w:val="18"/>
                                </w:rPr>
                                <w:tab/>
                              </w:r>
                              <w:r>
                                <w:rPr>
                                  <w:rFonts w:ascii="Cambria"/>
                                  <w:color w:val="585858"/>
                                  <w:sz w:val="18"/>
                                  <w:lang w:val="id-ID"/>
                                </w:rPr>
                                <w:t>Testing-</w:t>
                              </w:r>
                              <w:r>
                                <w:rPr>
                                  <w:rFonts w:ascii="Cambria"/>
                                  <w:color w:val="585858"/>
                                  <w:spacing w:val="-4"/>
                                  <w:sz w:val="18"/>
                                </w:rPr>
                                <w:t xml:space="preserve"> </w:t>
                              </w:r>
                              <w:r>
                                <w:rPr>
                                  <w:rFonts w:ascii="Cambria"/>
                                  <w:color w:val="585858"/>
                                  <w:sz w:val="18"/>
                                </w:rPr>
                                <w:t>5</w:t>
                              </w:r>
                            </w:p>
                          </w:txbxContent>
                        </wps:txbx>
                        <wps:bodyPr rot="0" vert="horz" wrap="square" lIns="0" tIns="0" rIns="0" bIns="0" anchor="t" anchorCtr="0" upright="1">
                          <a:noAutofit/>
                        </wps:bodyPr>
                      </wps:wsp>
                    </wpg:wgp>
                  </a:graphicData>
                </a:graphic>
              </wp:inline>
            </w:drawing>
          </mc:Choice>
          <mc:Fallback>
            <w:pict>
              <v:group w14:anchorId="267C6BFE" id="Group 198" o:spid="_x0000_s1084" style="width:360.75pt;height:190.5pt;mso-position-horizontal-relative:char;mso-position-vertical-relative:line" coordorigin="2977,348" coordsize="7215,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">
                <v:shape id="AutoShape 199" o:spid="_x0000_s1085" style="position:absolute;left:3668;top:1602;width:6304;height:1575;visibility:visible;mso-wrap-style:square;v-text-anchor:top" coordsize="6304,1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" path="m,1574r6304,m,523r6304,m,l6304,e" filled="f" strokecolor="black [3213]">
                  <v:path arrowok="t" o:connecttype="custom" o:connectlocs="0,3177;6304,3177;0,2126;6304,2126;0,1603;6304,1603" o:connectangles="0,0,0,0,0,0"/>
                </v:shape>
                <v:shape id="Freeform 200" o:spid="_x0000_s1086" style="position:absolute;left:4298;top:1257;width:5043;height:1371;visibility:visible;mso-wrap-style:square;v-text-anchor:top" coordsize="5043,1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" path="m,1371l1259,,2522,735,3784,466,5043,389e" filled="f" strokecolor="black [3213]" strokeweight="2.25pt">
                  <v:path arrowok="t" o:connecttype="custom" o:connectlocs="0,2628;1259,1257;2522,1992;3784,1723;5043,1646" o:connectangles="0,0,0,0,0"/>
                </v:shape>
                <v:shape id="AutoShape 201" o:spid="_x0000_s1087" style="position:absolute;left:3668;top:1077;width:6304;height:2627;visibility:visible;mso-wrap-style:square;v-text-anchor:top" coordsize="6304,2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" path="m,l6304,m,2627r6304,e" filled="f" strokecolor="black [3213]">
                  <v:path arrowok="t" o:connecttype="custom" o:connectlocs="0,1077;6304,1077;0,3704;6304,3704" o:connectangles="0,0,0,0"/>
                </v:shape>
                <v:rect id="Rectangle 202" o:spid="_x0000_s1088" style="position:absolute;left:2977;top:348;width:7215;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" filled="f" strokecolor="black [3213]"/>
                <v:shape id="Text Box 203" o:spid="_x0000_s1089" type="#_x0000_t202" style="position:absolute;left:5978;top:500;width:1492;height: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" filled="f">
                  <v:textbox inset="0,0,0,0">
                    <w:txbxContent>
                      <w:p w14:paraId="5760C0E8" w14:textId="3DBB0097" w:rsidR="003E6A84" w:rsidRDefault="003E6A84">
                        <w:pPr>
                          <w:spacing w:line="326" w:lineRule="exact"/>
                          <w:rPr>
                            <w:rFonts w:ascii="Cambria"/>
                            <w:sz w:val="28"/>
                          </w:rPr>
                        </w:pPr>
                        <w:r>
                          <w:rPr>
                            <w:rFonts w:ascii="Cambria"/>
                            <w:color w:val="585858"/>
                            <w:sz w:val="28"/>
                          </w:rPr>
                          <w:t>S</w:t>
                        </w:r>
                        <w:r>
                          <w:rPr>
                            <w:rFonts w:ascii="Cambria"/>
                            <w:color w:val="585858"/>
                            <w:sz w:val="28"/>
                            <w:lang w:val="id-ID"/>
                          </w:rPr>
                          <w:t>A</w:t>
                        </w:r>
                        <w:r>
                          <w:rPr>
                            <w:rFonts w:ascii="Cambria"/>
                            <w:color w:val="585858"/>
                            <w:sz w:val="28"/>
                          </w:rPr>
                          <w:t>MP</w:t>
                        </w:r>
                        <w:r>
                          <w:rPr>
                            <w:rFonts w:ascii="Cambria"/>
                            <w:color w:val="585858"/>
                            <w:sz w:val="28"/>
                            <w:lang w:val="id-ID"/>
                          </w:rPr>
                          <w:t>LE-</w:t>
                        </w:r>
                        <w:r>
                          <w:rPr>
                            <w:rFonts w:ascii="Cambria"/>
                            <w:color w:val="585858"/>
                            <w:spacing w:val="-1"/>
                            <w:sz w:val="28"/>
                          </w:rPr>
                          <w:t xml:space="preserve"> </w:t>
                        </w:r>
                        <w:r>
                          <w:rPr>
                            <w:rFonts w:ascii="Cambria"/>
                            <w:color w:val="585858"/>
                            <w:sz w:val="28"/>
                          </w:rPr>
                          <w:t>2</w:t>
                        </w:r>
                      </w:p>
                    </w:txbxContent>
                  </v:textbox>
                </v:shape>
                <v:shape id="Text Box 204" o:spid="_x0000_s1090" type="#_x0000_t202" style="position:absolute;left:3108;top:965;width:419;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" filled="f">
                  <v:textbox inset="0,0,0,0">
                    <w:txbxContent>
                      <w:p w14:paraId="35D565EA" w14:textId="77777777" w:rsidR="003E6A84" w:rsidRDefault="003E6A84">
                        <w:pPr>
                          <w:spacing w:before="2"/>
                          <w:rPr>
                            <w:rFonts w:ascii="Cambria"/>
                            <w:sz w:val="18"/>
                          </w:rPr>
                        </w:pPr>
                        <w:r>
                          <w:rPr>
                            <w:rFonts w:ascii="Cambria"/>
                            <w:color w:val="585858"/>
                            <w:sz w:val="18"/>
                          </w:rPr>
                          <w:t>2500</w:t>
                        </w:r>
                      </w:p>
                    </w:txbxContent>
                  </v:textbox>
                </v:shape>
                <v:shape id="Text Box 205" o:spid="_x0000_s1091" type="#_x0000_t202" style="position:absolute;left:5728;top:1153;width:66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" filled="f">
                  <v:textbox inset="0,0,0,0">
                    <w:txbxContent>
                      <w:p w14:paraId="56B38F7C" w14:textId="77777777" w:rsidR="003E6A84" w:rsidRDefault="003E6A84">
                        <w:pPr>
                          <w:spacing w:before="2"/>
                          <w:rPr>
                            <w:rFonts w:ascii="Cambria"/>
                            <w:sz w:val="18"/>
                          </w:rPr>
                        </w:pPr>
                        <w:r>
                          <w:rPr>
                            <w:rFonts w:ascii="Cambria"/>
                            <w:color w:val="404040"/>
                            <w:sz w:val="18"/>
                          </w:rPr>
                          <w:t>2328.71</w:t>
                        </w:r>
                      </w:p>
                    </w:txbxContent>
                  </v:textbox>
                </v:shape>
                <v:shape id="Text Box 206" o:spid="_x0000_s1092" type="#_x0000_t202" style="position:absolute;left:3108;top:1491;width:419;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" filled="f">
                  <v:textbox inset="0,0,0,0">
                    <w:txbxContent>
                      <w:p w14:paraId="41945AD8" w14:textId="77777777" w:rsidR="003E6A84" w:rsidRDefault="003E6A84">
                        <w:pPr>
                          <w:spacing w:before="2"/>
                          <w:rPr>
                            <w:rFonts w:ascii="Cambria"/>
                            <w:sz w:val="18"/>
                          </w:rPr>
                        </w:pPr>
                        <w:r>
                          <w:rPr>
                            <w:rFonts w:ascii="Cambria"/>
                            <w:color w:val="585858"/>
                            <w:sz w:val="18"/>
                          </w:rPr>
                          <w:t>2000</w:t>
                        </w:r>
                      </w:p>
                    </w:txbxContent>
                  </v:textbox>
                </v:shape>
                <v:shape id="Text Box 207" o:spid="_x0000_s1093" type="#_x0000_t202" style="position:absolute;left:8251;top:1617;width:66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" filled="f">
                  <v:textbox inset="0,0,0,0">
                    <w:txbxContent>
                      <w:p w14:paraId="736DDF4A" w14:textId="77777777" w:rsidR="003E6A84" w:rsidRDefault="003E6A84">
                        <w:pPr>
                          <w:spacing w:before="2"/>
                          <w:rPr>
                            <w:rFonts w:ascii="Cambria"/>
                            <w:sz w:val="18"/>
                          </w:rPr>
                        </w:pPr>
                        <w:r>
                          <w:rPr>
                            <w:rFonts w:ascii="Cambria"/>
                            <w:color w:val="404040"/>
                            <w:sz w:val="18"/>
                          </w:rPr>
                          <w:t>1887.29</w:t>
                        </w:r>
                      </w:p>
                    </w:txbxContent>
                  </v:textbox>
                </v:shape>
                <v:shape id="Text Box 208" o:spid="_x0000_s1094" type="#_x0000_t202" style="position:absolute;left:9497;top:1542;width:664;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" filled="f">
                  <v:textbox inset="0,0,0,0">
                    <w:txbxContent>
                      <w:p w14:paraId="591C1D61" w14:textId="77777777" w:rsidR="003E6A84" w:rsidRDefault="003E6A84">
                        <w:pPr>
                          <w:spacing w:before="2"/>
                          <w:rPr>
                            <w:rFonts w:ascii="Cambria"/>
                            <w:sz w:val="18"/>
                          </w:rPr>
                        </w:pPr>
                        <w:r>
                          <w:rPr>
                            <w:rFonts w:ascii="Cambria"/>
                            <w:color w:val="404040"/>
                            <w:sz w:val="18"/>
                          </w:rPr>
                          <w:t>1957.67</w:t>
                        </w:r>
                      </w:p>
                    </w:txbxContent>
                  </v:textbox>
                </v:shape>
                <v:shape id="Text Box 209" o:spid="_x0000_s1095" type="#_x0000_t202" style="position:absolute;left:3108;top:2016;width:419;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" filled="f">
                  <v:textbox inset="0,0,0,0">
                    <w:txbxContent>
                      <w:p w14:paraId="26A00A0D" w14:textId="77777777" w:rsidR="003E6A84" w:rsidRDefault="003E6A84">
                        <w:pPr>
                          <w:spacing w:before="2"/>
                          <w:rPr>
                            <w:rFonts w:ascii="Cambria"/>
                            <w:sz w:val="18"/>
                          </w:rPr>
                        </w:pPr>
                        <w:r>
                          <w:rPr>
                            <w:rFonts w:ascii="Cambria"/>
                            <w:color w:val="585858"/>
                            <w:sz w:val="18"/>
                          </w:rPr>
                          <w:t>1500</w:t>
                        </w:r>
                      </w:p>
                    </w:txbxContent>
                  </v:textbox>
                </v:shape>
                <v:shape id="Text Box 210" o:spid="_x0000_s1096" type="#_x0000_t202" style="position:absolute;left:6989;top:1890;width:66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" filled="f">
                  <v:textbox inset="0,0,0,0">
                    <w:txbxContent>
                      <w:p w14:paraId="64AE5935" w14:textId="77777777" w:rsidR="003E6A84" w:rsidRDefault="003E6A84">
                        <w:pPr>
                          <w:spacing w:before="2"/>
                          <w:rPr>
                            <w:rFonts w:ascii="Cambria"/>
                            <w:sz w:val="18"/>
                          </w:rPr>
                        </w:pPr>
                        <w:r>
                          <w:rPr>
                            <w:rFonts w:ascii="Cambria"/>
                            <w:color w:val="404040"/>
                            <w:sz w:val="18"/>
                          </w:rPr>
                          <w:t>1627.73</w:t>
                        </w:r>
                      </w:p>
                    </w:txbxContent>
                  </v:textbox>
                </v:shape>
                <v:shape id="Text Box 211" o:spid="_x0000_s1097" type="#_x0000_t202" style="position:absolute;left:3108;top:2524;width:6884;height:1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" filled="f">
                  <v:textbox inset="0,0,0,0">
                    <w:txbxContent>
                      <w:p w14:paraId="0FA120D8" w14:textId="77777777" w:rsidR="003E6A84" w:rsidRDefault="003E6A84">
                        <w:pPr>
                          <w:tabs>
                            <w:tab w:val="left" w:pos="1358"/>
                            <w:tab w:val="left" w:pos="6863"/>
                          </w:tabs>
                          <w:rPr>
                            <w:rFonts w:ascii="Cambria"/>
                            <w:sz w:val="18"/>
                          </w:rPr>
                        </w:pPr>
                        <w:r>
                          <w:rPr>
                            <w:rFonts w:ascii="Cambria"/>
                            <w:color w:val="585858"/>
                            <w:sz w:val="18"/>
                          </w:rPr>
                          <w:t>1000</w:t>
                        </w:r>
                        <w:r>
                          <w:rPr>
                            <w:rFonts w:ascii="Cambria"/>
                            <w:strike/>
                            <w:color w:val="404040"/>
                            <w:position w:val="2"/>
                            <w:sz w:val="18"/>
                          </w:rPr>
                          <w:tab/>
                          <w:t>1023.72</w:t>
                        </w:r>
                        <w:r>
                          <w:rPr>
                            <w:rFonts w:ascii="Cambria"/>
                            <w:strike/>
                            <w:color w:val="404040"/>
                            <w:position w:val="2"/>
                            <w:sz w:val="18"/>
                          </w:rPr>
                          <w:tab/>
                        </w:r>
                      </w:p>
                      <w:p w14:paraId="3375C919" w14:textId="77777777" w:rsidR="003E6A84" w:rsidRDefault="003E6A84">
                        <w:pPr>
                          <w:spacing w:before="9"/>
                          <w:rPr>
                            <w:rFonts w:ascii="Cambria"/>
                            <w:sz w:val="26"/>
                          </w:rPr>
                        </w:pPr>
                      </w:p>
                      <w:p w14:paraId="48B09AA0" w14:textId="77777777" w:rsidR="003E6A84" w:rsidRDefault="003E6A84">
                        <w:pPr>
                          <w:ind w:left="99"/>
                          <w:rPr>
                            <w:rFonts w:ascii="Cambria"/>
                            <w:sz w:val="18"/>
                          </w:rPr>
                        </w:pPr>
                        <w:r>
                          <w:rPr>
                            <w:rFonts w:ascii="Cambria"/>
                            <w:color w:val="585858"/>
                            <w:sz w:val="18"/>
                          </w:rPr>
                          <w:t>500</w:t>
                        </w:r>
                      </w:p>
                      <w:p w14:paraId="3A28BE19" w14:textId="77777777" w:rsidR="003E6A84" w:rsidRDefault="003E6A84">
                        <w:pPr>
                          <w:spacing w:before="10"/>
                          <w:rPr>
                            <w:rFonts w:ascii="Cambria"/>
                            <w:sz w:val="26"/>
                          </w:rPr>
                        </w:pPr>
                      </w:p>
                      <w:p w14:paraId="481193FB" w14:textId="77777777" w:rsidR="003E6A84" w:rsidRDefault="003E6A84">
                        <w:pPr>
                          <w:ind w:left="299"/>
                          <w:rPr>
                            <w:rFonts w:ascii="Cambria"/>
                            <w:sz w:val="18"/>
                          </w:rPr>
                        </w:pPr>
                        <w:r>
                          <w:rPr>
                            <w:rFonts w:ascii="Cambria"/>
                            <w:color w:val="585858"/>
                            <w:w w:val="101"/>
                            <w:sz w:val="18"/>
                          </w:rPr>
                          <w:t>0</w:t>
                        </w:r>
                      </w:p>
                      <w:p w14:paraId="6566E849" w14:textId="6287348E" w:rsidR="003E6A84" w:rsidRDefault="003E6A84">
                        <w:pPr>
                          <w:tabs>
                            <w:tab w:val="left" w:pos="2002"/>
                            <w:tab w:val="left" w:pos="3263"/>
                            <w:tab w:val="left" w:pos="4524"/>
                            <w:tab w:val="left" w:pos="5785"/>
                          </w:tabs>
                          <w:spacing w:before="16"/>
                          <w:ind w:left="740"/>
                          <w:rPr>
                            <w:rFonts w:ascii="Cambria"/>
                            <w:sz w:val="18"/>
                          </w:rPr>
                        </w:pPr>
                        <w:r>
                          <w:rPr>
                            <w:rFonts w:ascii="Cambria"/>
                            <w:color w:val="585858"/>
                            <w:sz w:val="18"/>
                            <w:lang w:val="id-ID"/>
                          </w:rPr>
                          <w:t>Testing-</w:t>
                        </w:r>
                        <w:r>
                          <w:rPr>
                            <w:rFonts w:ascii="Cambria"/>
                            <w:color w:val="585858"/>
                            <w:spacing w:val="-4"/>
                            <w:sz w:val="18"/>
                          </w:rPr>
                          <w:t xml:space="preserve"> </w:t>
                        </w:r>
                        <w:r>
                          <w:rPr>
                            <w:rFonts w:ascii="Cambria"/>
                            <w:color w:val="585858"/>
                            <w:sz w:val="18"/>
                          </w:rPr>
                          <w:t>1</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2</w:t>
                        </w:r>
                        <w:r>
                          <w:rPr>
                            <w:rFonts w:ascii="Cambria"/>
                            <w:color w:val="585858"/>
                            <w:sz w:val="18"/>
                          </w:rPr>
                          <w:tab/>
                        </w:r>
                        <w:r>
                          <w:rPr>
                            <w:rFonts w:ascii="Cambria"/>
                            <w:color w:val="585858"/>
                            <w:sz w:val="18"/>
                            <w:lang w:val="id-ID"/>
                          </w:rPr>
                          <w:t>Testing-</w:t>
                        </w:r>
                        <w:r>
                          <w:rPr>
                            <w:rFonts w:ascii="Cambria"/>
                            <w:color w:val="585858"/>
                            <w:spacing w:val="-4"/>
                            <w:sz w:val="18"/>
                          </w:rPr>
                          <w:t xml:space="preserve"> </w:t>
                        </w:r>
                        <w:r>
                          <w:rPr>
                            <w:rFonts w:ascii="Cambria"/>
                            <w:color w:val="585858"/>
                            <w:sz w:val="18"/>
                          </w:rPr>
                          <w:t>3</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4</w:t>
                        </w:r>
                        <w:r>
                          <w:rPr>
                            <w:rFonts w:ascii="Cambria"/>
                            <w:color w:val="585858"/>
                            <w:sz w:val="18"/>
                          </w:rPr>
                          <w:tab/>
                        </w:r>
                        <w:r>
                          <w:rPr>
                            <w:rFonts w:ascii="Cambria"/>
                            <w:color w:val="585858"/>
                            <w:sz w:val="18"/>
                            <w:lang w:val="id-ID"/>
                          </w:rPr>
                          <w:t>Testing-</w:t>
                        </w:r>
                        <w:r>
                          <w:rPr>
                            <w:rFonts w:ascii="Cambria"/>
                            <w:color w:val="585858"/>
                            <w:spacing w:val="-4"/>
                            <w:sz w:val="18"/>
                          </w:rPr>
                          <w:t xml:space="preserve"> </w:t>
                        </w:r>
                        <w:r>
                          <w:rPr>
                            <w:rFonts w:ascii="Cambria"/>
                            <w:color w:val="585858"/>
                            <w:sz w:val="18"/>
                          </w:rPr>
                          <w:t>5</w:t>
                        </w:r>
                      </w:p>
                    </w:txbxContent>
                  </v:textbox>
                </v:shape>
                <w10:anchorlock/>
              </v:group>
            </w:pict>
          </mc:Fallback>
        </mc:AlternateContent>
      </w:r>
    </w:p>
    <w:p w14:paraId="0B21A2C4" w14:textId="27ED8826" w:rsidR="00DD1D36" w:rsidRPr="00E328B5" w:rsidRDefault="00DD1D36" w:rsidP="00FC26B0">
      <w:pPr>
        <w:pStyle w:val="FigureCaption"/>
        <w:rPr>
          <w:rFonts w:eastAsia="Arial MT"/>
          <w:lang w:val="id-ID"/>
        </w:rPr>
      </w:pPr>
      <w:r w:rsidRPr="00FC26B0">
        <w:rPr>
          <w:b/>
          <w:bCs/>
          <w:szCs w:val="18"/>
          <w:lang w:val="id-ID"/>
        </w:rPr>
        <w:t>FIGURE 5</w:t>
      </w:r>
      <w:r w:rsidR="00FC26B0">
        <w:rPr>
          <w:szCs w:val="18"/>
        </w:rPr>
        <w:t xml:space="preserve">. </w:t>
      </w:r>
      <w:r w:rsidRPr="00E328B5">
        <w:rPr>
          <w:rFonts w:eastAsia="Arial MT"/>
          <w:lang w:val="id-ID"/>
        </w:rPr>
        <w:t>Graph Of The Relationship Between Testing And Calorific Value In Sample 2</w:t>
      </w:r>
    </w:p>
    <w:p w14:paraId="6A43F96B" w14:textId="77777777" w:rsidR="00DD1D36" w:rsidRPr="00E328B5" w:rsidRDefault="00DD1D36" w:rsidP="00DD1D36">
      <w:pPr>
        <w:widowControl w:val="0"/>
        <w:autoSpaceDE w:val="0"/>
        <w:autoSpaceDN w:val="0"/>
        <w:spacing w:before="89"/>
        <w:jc w:val="center"/>
        <w:rPr>
          <w:rFonts w:eastAsia="Arial MT"/>
          <w:b/>
          <w:sz w:val="20"/>
          <w:lang w:val="id-ID"/>
        </w:rPr>
      </w:pPr>
    </w:p>
    <w:p w14:paraId="6C38FFA5" w14:textId="2F6F795A" w:rsidR="00EB6031" w:rsidRPr="00FC26B0" w:rsidRDefault="00DD1D36" w:rsidP="00EB6031">
      <w:pPr>
        <w:pStyle w:val="Paragraph"/>
        <w:rPr>
          <w:rStyle w:val="Emphasis"/>
        </w:rPr>
      </w:pPr>
      <w:r w:rsidRPr="00FC26B0">
        <w:rPr>
          <w:rStyle w:val="Emphasis"/>
        </w:rPr>
        <w:t xml:space="preserve">Based on </w:t>
      </w:r>
      <w:r w:rsidR="00DC6A25" w:rsidRPr="00DC6A25">
        <w:rPr>
          <w:rStyle w:val="Emphasis"/>
          <w:b/>
          <w:bCs/>
        </w:rPr>
        <w:t>FIGURE 5</w:t>
      </w:r>
      <w:r w:rsidR="00DC6A25">
        <w:rPr>
          <w:rStyle w:val="Emphasis"/>
        </w:rPr>
        <w:t>, i</w:t>
      </w:r>
      <w:r w:rsidRPr="00FC26B0">
        <w:rPr>
          <w:rStyle w:val="Emphasis"/>
        </w:rPr>
        <w:t>n the second sample, 5 tests were carried out and the average calorific value was 1765.024 cal/gram.</w:t>
      </w:r>
    </w:p>
    <w:p w14:paraId="652747D3" w14:textId="77777777" w:rsidR="00DD1D36" w:rsidRPr="00FC26B0" w:rsidRDefault="00DD1D36" w:rsidP="00EB6031">
      <w:pPr>
        <w:pStyle w:val="Paragraph"/>
        <w:rPr>
          <w:rStyle w:val="Emphasis"/>
        </w:rPr>
      </w:pPr>
    </w:p>
    <w:p w14:paraId="2EFB5F84" w14:textId="77777777" w:rsidR="00DD1D36" w:rsidRPr="00E328B5" w:rsidRDefault="00DD1D36" w:rsidP="00EB6031">
      <w:pPr>
        <w:pStyle w:val="Paragraph"/>
        <w:rPr>
          <w:sz w:val="24"/>
          <w:szCs w:val="24"/>
          <w:lang w:val="id-ID"/>
        </w:rPr>
      </w:pPr>
    </w:p>
    <w:p w14:paraId="61B446F7" w14:textId="71103C5D" w:rsidR="00EB6031" w:rsidRPr="00E328B5" w:rsidRDefault="00D042BC" w:rsidP="00D042BC">
      <w:pPr>
        <w:pStyle w:val="Paragraph"/>
        <w:ind w:left="720"/>
        <w:rPr>
          <w:sz w:val="24"/>
          <w:szCs w:val="24"/>
          <w:lang w:val="id-ID"/>
        </w:rPr>
      </w:pPr>
      <w:r w:rsidRPr="00E328B5">
        <w:rPr>
          <w:rFonts w:eastAsia="Arial MT"/>
          <w:noProof/>
          <w:sz w:val="22"/>
          <w:szCs w:val="22"/>
          <w:lang w:val="id-ID" w:eastAsia="id-ID"/>
        </w:rPr>
        <mc:AlternateContent>
          <mc:Choice Requires="wpg">
            <w:drawing>
              <wp:inline distT="0" distB="0" distL="0" distR="0" wp14:anchorId="64BF5571" wp14:editId="5621F1B6">
                <wp:extent cx="4495800" cy="2828925"/>
                <wp:effectExtent l="0" t="0" r="19050" b="28575"/>
                <wp:docPr id="212" name="Group 2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95800" cy="2828925"/>
                          <a:chOff x="7" y="7"/>
                          <a:chExt cx="7080" cy="4455"/>
                        </a:xfrm>
                      </wpg:grpSpPr>
                      <wps:wsp>
                        <wps:cNvPr id="213" name="AutoShape 213"/>
                        <wps:cNvSpPr>
                          <a:spLocks/>
                        </wps:cNvSpPr>
                        <wps:spPr bwMode="auto">
                          <a:xfrm>
                            <a:off x="698" y="1032"/>
                            <a:ext cx="6169" cy="2679"/>
                          </a:xfrm>
                          <a:custGeom>
                            <a:avLst/>
                            <a:gdLst>
                              <a:gd name="T0" fmla="+- 0 699 699"/>
                              <a:gd name="T1" fmla="*/ T0 w 6169"/>
                              <a:gd name="T2" fmla="+- 0 3711 1033"/>
                              <a:gd name="T3" fmla="*/ 3711 h 2679"/>
                              <a:gd name="T4" fmla="+- 0 6867 699"/>
                              <a:gd name="T5" fmla="*/ T4 w 6169"/>
                              <a:gd name="T6" fmla="+- 0 3711 1033"/>
                              <a:gd name="T7" fmla="*/ 3711 h 2679"/>
                              <a:gd name="T8" fmla="+- 0 699 699"/>
                              <a:gd name="T9" fmla="*/ T8 w 6169"/>
                              <a:gd name="T10" fmla="+- 0 3414 1033"/>
                              <a:gd name="T11" fmla="*/ 3414 h 2679"/>
                              <a:gd name="T12" fmla="+- 0 6867 699"/>
                              <a:gd name="T13" fmla="*/ T12 w 6169"/>
                              <a:gd name="T14" fmla="+- 0 3414 1033"/>
                              <a:gd name="T15" fmla="*/ 3414 h 2679"/>
                              <a:gd name="T16" fmla="+- 0 699 699"/>
                              <a:gd name="T17" fmla="*/ T16 w 6169"/>
                              <a:gd name="T18" fmla="+- 0 3116 1033"/>
                              <a:gd name="T19" fmla="*/ 3116 h 2679"/>
                              <a:gd name="T20" fmla="+- 0 6867 699"/>
                              <a:gd name="T21" fmla="*/ T20 w 6169"/>
                              <a:gd name="T22" fmla="+- 0 3116 1033"/>
                              <a:gd name="T23" fmla="*/ 3116 h 2679"/>
                              <a:gd name="T24" fmla="+- 0 699 699"/>
                              <a:gd name="T25" fmla="*/ T24 w 6169"/>
                              <a:gd name="T26" fmla="+- 0 2819 1033"/>
                              <a:gd name="T27" fmla="*/ 2819 h 2679"/>
                              <a:gd name="T28" fmla="+- 0 6867 699"/>
                              <a:gd name="T29" fmla="*/ T28 w 6169"/>
                              <a:gd name="T30" fmla="+- 0 2819 1033"/>
                              <a:gd name="T31" fmla="*/ 2819 h 2679"/>
                              <a:gd name="T32" fmla="+- 0 699 699"/>
                              <a:gd name="T33" fmla="*/ T32 w 6169"/>
                              <a:gd name="T34" fmla="+- 0 2521 1033"/>
                              <a:gd name="T35" fmla="*/ 2521 h 2679"/>
                              <a:gd name="T36" fmla="+- 0 6867 699"/>
                              <a:gd name="T37" fmla="*/ T36 w 6169"/>
                              <a:gd name="T38" fmla="+- 0 2521 1033"/>
                              <a:gd name="T39" fmla="*/ 2521 h 2679"/>
                              <a:gd name="T40" fmla="+- 0 699 699"/>
                              <a:gd name="T41" fmla="*/ T40 w 6169"/>
                              <a:gd name="T42" fmla="+- 0 2223 1033"/>
                              <a:gd name="T43" fmla="*/ 2223 h 2679"/>
                              <a:gd name="T44" fmla="+- 0 6867 699"/>
                              <a:gd name="T45" fmla="*/ T44 w 6169"/>
                              <a:gd name="T46" fmla="+- 0 2223 1033"/>
                              <a:gd name="T47" fmla="*/ 2223 h 2679"/>
                              <a:gd name="T48" fmla="+- 0 699 699"/>
                              <a:gd name="T49" fmla="*/ T48 w 6169"/>
                              <a:gd name="T50" fmla="+- 0 1926 1033"/>
                              <a:gd name="T51" fmla="*/ 1926 h 2679"/>
                              <a:gd name="T52" fmla="+- 0 6867 699"/>
                              <a:gd name="T53" fmla="*/ T52 w 6169"/>
                              <a:gd name="T54" fmla="+- 0 1926 1033"/>
                              <a:gd name="T55" fmla="*/ 1926 h 2679"/>
                              <a:gd name="T56" fmla="+- 0 699 699"/>
                              <a:gd name="T57" fmla="*/ T56 w 6169"/>
                              <a:gd name="T58" fmla="+- 0 1628 1033"/>
                              <a:gd name="T59" fmla="*/ 1628 h 2679"/>
                              <a:gd name="T60" fmla="+- 0 6867 699"/>
                              <a:gd name="T61" fmla="*/ T60 w 6169"/>
                              <a:gd name="T62" fmla="+- 0 1628 1033"/>
                              <a:gd name="T63" fmla="*/ 1628 h 2679"/>
                              <a:gd name="T64" fmla="+- 0 699 699"/>
                              <a:gd name="T65" fmla="*/ T64 w 6169"/>
                              <a:gd name="T66" fmla="+- 0 1331 1033"/>
                              <a:gd name="T67" fmla="*/ 1331 h 2679"/>
                              <a:gd name="T68" fmla="+- 0 6867 699"/>
                              <a:gd name="T69" fmla="*/ T68 w 6169"/>
                              <a:gd name="T70" fmla="+- 0 1331 1033"/>
                              <a:gd name="T71" fmla="*/ 1331 h 2679"/>
                              <a:gd name="T72" fmla="+- 0 699 699"/>
                              <a:gd name="T73" fmla="*/ T72 w 6169"/>
                              <a:gd name="T74" fmla="+- 0 1033 1033"/>
                              <a:gd name="T75" fmla="*/ 1033 h 2679"/>
                              <a:gd name="T76" fmla="+- 0 6867 699"/>
                              <a:gd name="T77" fmla="*/ T76 w 6169"/>
                              <a:gd name="T78" fmla="+- 0 1033 1033"/>
                              <a:gd name="T79" fmla="*/ 1033 h 26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6169" h="2679">
                                <a:moveTo>
                                  <a:pt x="0" y="2678"/>
                                </a:moveTo>
                                <a:lnTo>
                                  <a:pt x="6168" y="2678"/>
                                </a:lnTo>
                                <a:moveTo>
                                  <a:pt x="0" y="2381"/>
                                </a:moveTo>
                                <a:lnTo>
                                  <a:pt x="6168" y="2381"/>
                                </a:lnTo>
                                <a:moveTo>
                                  <a:pt x="0" y="2083"/>
                                </a:moveTo>
                                <a:lnTo>
                                  <a:pt x="6168" y="2083"/>
                                </a:lnTo>
                                <a:moveTo>
                                  <a:pt x="0" y="1786"/>
                                </a:moveTo>
                                <a:lnTo>
                                  <a:pt x="6168" y="1786"/>
                                </a:lnTo>
                                <a:moveTo>
                                  <a:pt x="0" y="1488"/>
                                </a:moveTo>
                                <a:lnTo>
                                  <a:pt x="6168" y="1488"/>
                                </a:lnTo>
                                <a:moveTo>
                                  <a:pt x="0" y="1190"/>
                                </a:moveTo>
                                <a:lnTo>
                                  <a:pt x="6168" y="1190"/>
                                </a:lnTo>
                                <a:moveTo>
                                  <a:pt x="0" y="893"/>
                                </a:moveTo>
                                <a:lnTo>
                                  <a:pt x="6168" y="893"/>
                                </a:lnTo>
                                <a:moveTo>
                                  <a:pt x="0" y="595"/>
                                </a:moveTo>
                                <a:lnTo>
                                  <a:pt x="6168" y="595"/>
                                </a:lnTo>
                                <a:moveTo>
                                  <a:pt x="0" y="298"/>
                                </a:moveTo>
                                <a:lnTo>
                                  <a:pt x="6168" y="298"/>
                                </a:lnTo>
                                <a:moveTo>
                                  <a:pt x="0" y="0"/>
                                </a:moveTo>
                                <a:lnTo>
                                  <a:pt x="6168"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 name="Freeform 214"/>
                        <wps:cNvSpPr>
                          <a:spLocks/>
                        </wps:cNvSpPr>
                        <wps:spPr bwMode="auto">
                          <a:xfrm>
                            <a:off x="1315" y="1103"/>
                            <a:ext cx="4935" cy="1758"/>
                          </a:xfrm>
                          <a:custGeom>
                            <a:avLst/>
                            <a:gdLst>
                              <a:gd name="T0" fmla="+- 0 1316 1316"/>
                              <a:gd name="T1" fmla="*/ T0 w 4935"/>
                              <a:gd name="T2" fmla="+- 0 1104 1104"/>
                              <a:gd name="T3" fmla="*/ 1104 h 1758"/>
                              <a:gd name="T4" fmla="+- 0 2551 1316"/>
                              <a:gd name="T5" fmla="*/ T4 w 4935"/>
                              <a:gd name="T6" fmla="+- 0 2598 1104"/>
                              <a:gd name="T7" fmla="*/ 2598 h 1758"/>
                              <a:gd name="T8" fmla="+- 0 3784 1316"/>
                              <a:gd name="T9" fmla="*/ T8 w 4935"/>
                              <a:gd name="T10" fmla="+- 0 2646 1104"/>
                              <a:gd name="T11" fmla="*/ 2646 h 1758"/>
                              <a:gd name="T12" fmla="+- 0 5018 1316"/>
                              <a:gd name="T13" fmla="*/ T12 w 4935"/>
                              <a:gd name="T14" fmla="+- 0 2861 1104"/>
                              <a:gd name="T15" fmla="*/ 2861 h 1758"/>
                              <a:gd name="T16" fmla="+- 0 6251 1316"/>
                              <a:gd name="T17" fmla="*/ T16 w 4935"/>
                              <a:gd name="T18" fmla="+- 0 2094 1104"/>
                              <a:gd name="T19" fmla="*/ 2094 h 1758"/>
                            </a:gdLst>
                            <a:ahLst/>
                            <a:cxnLst>
                              <a:cxn ang="0">
                                <a:pos x="T1" y="T3"/>
                              </a:cxn>
                              <a:cxn ang="0">
                                <a:pos x="T5" y="T7"/>
                              </a:cxn>
                              <a:cxn ang="0">
                                <a:pos x="T9" y="T11"/>
                              </a:cxn>
                              <a:cxn ang="0">
                                <a:pos x="T13" y="T15"/>
                              </a:cxn>
                              <a:cxn ang="0">
                                <a:pos x="T17" y="T19"/>
                              </a:cxn>
                            </a:cxnLst>
                            <a:rect l="0" t="0" r="r" b="b"/>
                            <a:pathLst>
                              <a:path w="4935" h="1758">
                                <a:moveTo>
                                  <a:pt x="0" y="0"/>
                                </a:moveTo>
                                <a:lnTo>
                                  <a:pt x="1235" y="1494"/>
                                </a:lnTo>
                                <a:lnTo>
                                  <a:pt x="2468" y="1542"/>
                                </a:lnTo>
                                <a:lnTo>
                                  <a:pt x="3702" y="1757"/>
                                </a:lnTo>
                                <a:lnTo>
                                  <a:pt x="4935" y="990"/>
                                </a:lnTo>
                              </a:path>
                            </a:pathLst>
                          </a:custGeom>
                          <a:noFill/>
                          <a:ln w="2857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 name="AutoShape 215"/>
                        <wps:cNvSpPr>
                          <a:spLocks/>
                        </wps:cNvSpPr>
                        <wps:spPr bwMode="auto">
                          <a:xfrm>
                            <a:off x="698" y="735"/>
                            <a:ext cx="6169" cy="3272"/>
                          </a:xfrm>
                          <a:custGeom>
                            <a:avLst/>
                            <a:gdLst>
                              <a:gd name="T0" fmla="+- 0 699 699"/>
                              <a:gd name="T1" fmla="*/ T0 w 6169"/>
                              <a:gd name="T2" fmla="+- 0 736 736"/>
                              <a:gd name="T3" fmla="*/ 736 h 3272"/>
                              <a:gd name="T4" fmla="+- 0 6867 699"/>
                              <a:gd name="T5" fmla="*/ T4 w 6169"/>
                              <a:gd name="T6" fmla="+- 0 736 736"/>
                              <a:gd name="T7" fmla="*/ 736 h 3272"/>
                              <a:gd name="T8" fmla="+- 0 699 699"/>
                              <a:gd name="T9" fmla="*/ T8 w 6169"/>
                              <a:gd name="T10" fmla="+- 0 4007 736"/>
                              <a:gd name="T11" fmla="*/ 4007 h 3272"/>
                              <a:gd name="T12" fmla="+- 0 6867 699"/>
                              <a:gd name="T13" fmla="*/ T12 w 6169"/>
                              <a:gd name="T14" fmla="+- 0 4007 736"/>
                              <a:gd name="T15" fmla="*/ 4007 h 3272"/>
                            </a:gdLst>
                            <a:ahLst/>
                            <a:cxnLst>
                              <a:cxn ang="0">
                                <a:pos x="T1" y="T3"/>
                              </a:cxn>
                              <a:cxn ang="0">
                                <a:pos x="T5" y="T7"/>
                              </a:cxn>
                              <a:cxn ang="0">
                                <a:pos x="T9" y="T11"/>
                              </a:cxn>
                              <a:cxn ang="0">
                                <a:pos x="T13" y="T15"/>
                              </a:cxn>
                            </a:cxnLst>
                            <a:rect l="0" t="0" r="r" b="b"/>
                            <a:pathLst>
                              <a:path w="6169" h="3272">
                                <a:moveTo>
                                  <a:pt x="0" y="0"/>
                                </a:moveTo>
                                <a:lnTo>
                                  <a:pt x="6168" y="0"/>
                                </a:lnTo>
                                <a:moveTo>
                                  <a:pt x="0" y="3271"/>
                                </a:moveTo>
                                <a:lnTo>
                                  <a:pt x="6168" y="3271"/>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6" name="Rectangle 216"/>
                        <wps:cNvSpPr>
                          <a:spLocks noChangeArrowheads="1"/>
                        </wps:cNvSpPr>
                        <wps:spPr bwMode="auto">
                          <a:xfrm>
                            <a:off x="7" y="7"/>
                            <a:ext cx="7080" cy="4455"/>
                          </a:xfrm>
                          <a:prstGeom prst="rect">
                            <a:avLst/>
                          </a:prstGeom>
                          <a:noFill/>
                          <a:ln w="9525">
                            <a:solidFill>
                              <a:schemeClr val="tx1"/>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 name="Text Box 217"/>
                        <wps:cNvSpPr txBox="1">
                          <a:spLocks noChangeArrowheads="1"/>
                        </wps:cNvSpPr>
                        <wps:spPr bwMode="auto">
                          <a:xfrm>
                            <a:off x="2942" y="157"/>
                            <a:ext cx="1423" cy="32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B48F7DC" w14:textId="2C042738" w:rsidR="003E6A84" w:rsidRDefault="003E6A84" w:rsidP="00D042BC">
                              <w:pPr>
                                <w:spacing w:line="326" w:lineRule="exact"/>
                                <w:jc w:val="center"/>
                                <w:rPr>
                                  <w:rFonts w:ascii="Cambria"/>
                                  <w:sz w:val="28"/>
                                </w:rPr>
                              </w:pPr>
                              <w:r>
                                <w:rPr>
                                  <w:rFonts w:ascii="Cambria"/>
                                  <w:color w:val="585858"/>
                                  <w:sz w:val="28"/>
                                </w:rPr>
                                <w:t>S</w:t>
                              </w:r>
                              <w:r>
                                <w:rPr>
                                  <w:rFonts w:ascii="Cambria"/>
                                  <w:color w:val="585858"/>
                                  <w:sz w:val="28"/>
                                  <w:lang w:val="id-ID"/>
                                </w:rPr>
                                <w:t>A</w:t>
                              </w:r>
                              <w:r>
                                <w:rPr>
                                  <w:rFonts w:ascii="Cambria"/>
                                  <w:color w:val="585858"/>
                                  <w:sz w:val="28"/>
                                </w:rPr>
                                <w:t>MP</w:t>
                              </w:r>
                              <w:r>
                                <w:rPr>
                                  <w:rFonts w:ascii="Cambria"/>
                                  <w:color w:val="585858"/>
                                  <w:sz w:val="28"/>
                                  <w:lang w:val="id-ID"/>
                                </w:rPr>
                                <w:t>LE-</w:t>
                              </w:r>
                              <w:r>
                                <w:rPr>
                                  <w:rFonts w:ascii="Cambria"/>
                                  <w:color w:val="585858"/>
                                  <w:sz w:val="28"/>
                                </w:rPr>
                                <w:t>3</w:t>
                              </w:r>
                            </w:p>
                          </w:txbxContent>
                        </wps:txbx>
                        <wps:bodyPr rot="0" vert="horz" wrap="square" lIns="0" tIns="0" rIns="0" bIns="0" anchor="t" anchorCtr="0" upright="1">
                          <a:noAutofit/>
                        </wps:bodyPr>
                      </wps:wsp>
                      <wps:wsp>
                        <wps:cNvPr id="218" name="Text Box 218"/>
                        <wps:cNvSpPr txBox="1">
                          <a:spLocks noChangeArrowheads="1"/>
                        </wps:cNvSpPr>
                        <wps:spPr bwMode="auto">
                          <a:xfrm>
                            <a:off x="138" y="622"/>
                            <a:ext cx="419" cy="348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95975AF" w14:textId="77777777" w:rsidR="003E6A84" w:rsidRDefault="003E6A84" w:rsidP="00D042BC">
                              <w:pPr>
                                <w:spacing w:before="2"/>
                                <w:rPr>
                                  <w:rFonts w:ascii="Cambria"/>
                                  <w:sz w:val="18"/>
                                </w:rPr>
                              </w:pPr>
                              <w:r>
                                <w:rPr>
                                  <w:rFonts w:ascii="Cambria"/>
                                  <w:color w:val="585858"/>
                                  <w:sz w:val="18"/>
                                </w:rPr>
                                <w:t>1055</w:t>
                              </w:r>
                            </w:p>
                            <w:p w14:paraId="68048E58" w14:textId="77777777" w:rsidR="003E6A84" w:rsidRDefault="003E6A84" w:rsidP="00D042BC">
                              <w:pPr>
                                <w:spacing w:before="86"/>
                                <w:rPr>
                                  <w:rFonts w:ascii="Cambria"/>
                                  <w:sz w:val="18"/>
                                </w:rPr>
                              </w:pPr>
                              <w:r>
                                <w:rPr>
                                  <w:rFonts w:ascii="Cambria"/>
                                  <w:color w:val="585858"/>
                                  <w:sz w:val="18"/>
                                </w:rPr>
                                <w:t>1050</w:t>
                              </w:r>
                            </w:p>
                            <w:p w14:paraId="11D5A2A8" w14:textId="77777777" w:rsidR="003E6A84" w:rsidRDefault="003E6A84" w:rsidP="00D042BC">
                              <w:pPr>
                                <w:spacing w:before="87"/>
                                <w:rPr>
                                  <w:rFonts w:ascii="Cambria"/>
                                  <w:sz w:val="18"/>
                                </w:rPr>
                              </w:pPr>
                              <w:r>
                                <w:rPr>
                                  <w:rFonts w:ascii="Cambria"/>
                                  <w:color w:val="585858"/>
                                  <w:sz w:val="18"/>
                                </w:rPr>
                                <w:t>1045</w:t>
                              </w:r>
                            </w:p>
                            <w:p w14:paraId="4BCDD4F5" w14:textId="77777777" w:rsidR="003E6A84" w:rsidRDefault="003E6A84" w:rsidP="00D042BC">
                              <w:pPr>
                                <w:spacing w:before="86"/>
                                <w:rPr>
                                  <w:rFonts w:ascii="Cambria"/>
                                  <w:sz w:val="18"/>
                                </w:rPr>
                              </w:pPr>
                              <w:r>
                                <w:rPr>
                                  <w:rFonts w:ascii="Cambria"/>
                                  <w:color w:val="585858"/>
                                  <w:sz w:val="18"/>
                                </w:rPr>
                                <w:t>1040</w:t>
                              </w:r>
                            </w:p>
                            <w:p w14:paraId="326F913F" w14:textId="77777777" w:rsidR="003E6A84" w:rsidRDefault="003E6A84" w:rsidP="00D042BC">
                              <w:pPr>
                                <w:spacing w:before="87"/>
                                <w:rPr>
                                  <w:rFonts w:ascii="Cambria"/>
                                  <w:sz w:val="18"/>
                                </w:rPr>
                              </w:pPr>
                              <w:r>
                                <w:rPr>
                                  <w:rFonts w:ascii="Cambria"/>
                                  <w:color w:val="585858"/>
                                  <w:sz w:val="18"/>
                                </w:rPr>
                                <w:t>1035</w:t>
                              </w:r>
                            </w:p>
                            <w:p w14:paraId="7D23FA58" w14:textId="77777777" w:rsidR="003E6A84" w:rsidRDefault="003E6A84" w:rsidP="00D042BC">
                              <w:pPr>
                                <w:spacing w:before="86"/>
                                <w:rPr>
                                  <w:rFonts w:ascii="Cambria"/>
                                  <w:sz w:val="18"/>
                                </w:rPr>
                              </w:pPr>
                              <w:r>
                                <w:rPr>
                                  <w:rFonts w:ascii="Cambria"/>
                                  <w:color w:val="585858"/>
                                  <w:sz w:val="18"/>
                                </w:rPr>
                                <w:t>1030</w:t>
                              </w:r>
                            </w:p>
                            <w:p w14:paraId="684807B7" w14:textId="77777777" w:rsidR="003E6A84" w:rsidRDefault="003E6A84" w:rsidP="00D042BC">
                              <w:pPr>
                                <w:spacing w:before="87"/>
                                <w:rPr>
                                  <w:rFonts w:ascii="Cambria"/>
                                  <w:sz w:val="18"/>
                                </w:rPr>
                              </w:pPr>
                              <w:r>
                                <w:rPr>
                                  <w:rFonts w:ascii="Cambria"/>
                                  <w:color w:val="585858"/>
                                  <w:sz w:val="18"/>
                                </w:rPr>
                                <w:t>1025</w:t>
                              </w:r>
                            </w:p>
                            <w:p w14:paraId="2E5CDA2A" w14:textId="77777777" w:rsidR="003E6A84" w:rsidRDefault="003E6A84" w:rsidP="00D042BC">
                              <w:pPr>
                                <w:spacing w:before="86"/>
                                <w:rPr>
                                  <w:rFonts w:ascii="Cambria"/>
                                  <w:sz w:val="18"/>
                                </w:rPr>
                              </w:pPr>
                              <w:r>
                                <w:rPr>
                                  <w:rFonts w:ascii="Cambria"/>
                                  <w:color w:val="585858"/>
                                  <w:sz w:val="18"/>
                                </w:rPr>
                                <w:t>1020</w:t>
                              </w:r>
                            </w:p>
                            <w:p w14:paraId="3B2A3933" w14:textId="77777777" w:rsidR="003E6A84" w:rsidRDefault="003E6A84" w:rsidP="00D042BC">
                              <w:pPr>
                                <w:spacing w:before="87"/>
                                <w:rPr>
                                  <w:rFonts w:ascii="Cambria"/>
                                  <w:sz w:val="18"/>
                                </w:rPr>
                              </w:pPr>
                              <w:r>
                                <w:rPr>
                                  <w:rFonts w:ascii="Cambria"/>
                                  <w:color w:val="585858"/>
                                  <w:sz w:val="18"/>
                                </w:rPr>
                                <w:t>1015</w:t>
                              </w:r>
                            </w:p>
                            <w:p w14:paraId="5DE13F5A" w14:textId="77777777" w:rsidR="003E6A84" w:rsidRDefault="003E6A84" w:rsidP="00D042BC">
                              <w:pPr>
                                <w:spacing w:before="86"/>
                                <w:rPr>
                                  <w:rFonts w:ascii="Cambria"/>
                                  <w:sz w:val="18"/>
                                </w:rPr>
                              </w:pPr>
                              <w:r>
                                <w:rPr>
                                  <w:rFonts w:ascii="Cambria"/>
                                  <w:color w:val="585858"/>
                                  <w:sz w:val="18"/>
                                </w:rPr>
                                <w:t>1010</w:t>
                              </w:r>
                            </w:p>
                            <w:p w14:paraId="25485A21" w14:textId="77777777" w:rsidR="003E6A84" w:rsidRDefault="003E6A84" w:rsidP="00D042BC">
                              <w:pPr>
                                <w:spacing w:before="87"/>
                                <w:rPr>
                                  <w:rFonts w:ascii="Cambria"/>
                                  <w:sz w:val="18"/>
                                </w:rPr>
                              </w:pPr>
                              <w:r>
                                <w:rPr>
                                  <w:rFonts w:ascii="Cambria"/>
                                  <w:color w:val="585858"/>
                                  <w:sz w:val="18"/>
                                </w:rPr>
                                <w:t>1005</w:t>
                              </w:r>
                            </w:p>
                            <w:p w14:paraId="63B6762F" w14:textId="77777777" w:rsidR="003E6A84" w:rsidRDefault="003E6A84" w:rsidP="00D042BC">
                              <w:pPr>
                                <w:spacing w:before="86"/>
                                <w:rPr>
                                  <w:rFonts w:ascii="Cambria"/>
                                  <w:sz w:val="18"/>
                                </w:rPr>
                              </w:pPr>
                              <w:r>
                                <w:rPr>
                                  <w:rFonts w:ascii="Cambria"/>
                                  <w:color w:val="585858"/>
                                  <w:sz w:val="18"/>
                                </w:rPr>
                                <w:t>1000</w:t>
                              </w:r>
                            </w:p>
                          </w:txbxContent>
                        </wps:txbx>
                        <wps:bodyPr rot="0" vert="horz" wrap="square" lIns="0" tIns="0" rIns="0" bIns="0" anchor="t" anchorCtr="0" upright="1">
                          <a:noAutofit/>
                        </wps:bodyPr>
                      </wps:wsp>
                      <wps:wsp>
                        <wps:cNvPr id="219" name="Text Box 219"/>
                        <wps:cNvSpPr txBox="1">
                          <a:spLocks noChangeArrowheads="1"/>
                        </wps:cNvSpPr>
                        <wps:spPr bwMode="auto">
                          <a:xfrm>
                            <a:off x="1483" y="998"/>
                            <a:ext cx="664"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9E0CCE0" w14:textId="77777777" w:rsidR="003E6A84" w:rsidRDefault="003E6A84" w:rsidP="00D042BC">
                              <w:pPr>
                                <w:spacing w:before="2"/>
                                <w:rPr>
                                  <w:rFonts w:ascii="Cambria"/>
                                  <w:sz w:val="18"/>
                                </w:rPr>
                              </w:pPr>
                              <w:r>
                                <w:rPr>
                                  <w:rFonts w:ascii="Cambria"/>
                                  <w:color w:val="404040"/>
                                  <w:sz w:val="18"/>
                                </w:rPr>
                                <w:t>1048.81</w:t>
                              </w:r>
                            </w:p>
                          </w:txbxContent>
                        </wps:txbx>
                        <wps:bodyPr rot="0" vert="horz" wrap="square" lIns="0" tIns="0" rIns="0" bIns="0" anchor="t" anchorCtr="0" upright="1">
                          <a:noAutofit/>
                        </wps:bodyPr>
                      </wps:wsp>
                      <wps:wsp>
                        <wps:cNvPr id="220" name="Text Box 220"/>
                        <wps:cNvSpPr txBox="1">
                          <a:spLocks noChangeArrowheads="1"/>
                        </wps:cNvSpPr>
                        <wps:spPr bwMode="auto">
                          <a:xfrm>
                            <a:off x="6392" y="1986"/>
                            <a:ext cx="664"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020AB7A" w14:textId="77777777" w:rsidR="003E6A84" w:rsidRDefault="003E6A84" w:rsidP="00D042BC">
                              <w:pPr>
                                <w:spacing w:before="2"/>
                                <w:rPr>
                                  <w:rFonts w:ascii="Cambria"/>
                                  <w:sz w:val="18"/>
                                </w:rPr>
                              </w:pPr>
                              <w:r>
                                <w:rPr>
                                  <w:rFonts w:ascii="Cambria"/>
                                  <w:color w:val="404040"/>
                                  <w:sz w:val="18"/>
                                </w:rPr>
                                <w:t>1032.21</w:t>
                              </w:r>
                            </w:p>
                          </w:txbxContent>
                        </wps:txbx>
                        <wps:bodyPr rot="0" vert="horz" wrap="square" lIns="0" tIns="0" rIns="0" bIns="0" anchor="t" anchorCtr="0" upright="1">
                          <a:noAutofit/>
                        </wps:bodyPr>
                      </wps:wsp>
                      <wps:wsp>
                        <wps:cNvPr id="221" name="Text Box 221"/>
                        <wps:cNvSpPr txBox="1">
                          <a:spLocks noChangeArrowheads="1"/>
                        </wps:cNvSpPr>
                        <wps:spPr bwMode="auto">
                          <a:xfrm>
                            <a:off x="2717" y="2491"/>
                            <a:ext cx="664"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05F5C0F" w14:textId="77777777" w:rsidR="003E6A84" w:rsidRDefault="003E6A84" w:rsidP="00D042BC">
                              <w:pPr>
                                <w:spacing w:before="2"/>
                                <w:rPr>
                                  <w:rFonts w:ascii="Cambria"/>
                                  <w:sz w:val="18"/>
                                </w:rPr>
                              </w:pPr>
                              <w:r>
                                <w:rPr>
                                  <w:rFonts w:ascii="Cambria"/>
                                  <w:color w:val="404040"/>
                                  <w:sz w:val="18"/>
                                </w:rPr>
                                <w:t>1023.72</w:t>
                              </w:r>
                            </w:p>
                          </w:txbxContent>
                        </wps:txbx>
                        <wps:bodyPr rot="0" vert="horz" wrap="square" lIns="0" tIns="0" rIns="0" bIns="0" anchor="t" anchorCtr="0" upright="1">
                          <a:noAutofit/>
                        </wps:bodyPr>
                      </wps:wsp>
                      <wps:wsp>
                        <wps:cNvPr id="222" name="Text Box 222"/>
                        <wps:cNvSpPr txBox="1">
                          <a:spLocks noChangeArrowheads="1"/>
                        </wps:cNvSpPr>
                        <wps:spPr bwMode="auto">
                          <a:xfrm>
                            <a:off x="3952" y="2542"/>
                            <a:ext cx="664"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55B8523" w14:textId="77777777" w:rsidR="003E6A84" w:rsidRDefault="003E6A84" w:rsidP="00D042BC">
                              <w:pPr>
                                <w:spacing w:before="2"/>
                                <w:rPr>
                                  <w:rFonts w:ascii="Cambria"/>
                                  <w:sz w:val="18"/>
                                </w:rPr>
                              </w:pPr>
                              <w:r>
                                <w:rPr>
                                  <w:rFonts w:ascii="Cambria"/>
                                  <w:color w:val="404040"/>
                                  <w:sz w:val="18"/>
                                </w:rPr>
                                <w:t>1022.87</w:t>
                              </w:r>
                            </w:p>
                          </w:txbxContent>
                        </wps:txbx>
                        <wps:bodyPr rot="0" vert="horz" wrap="square" lIns="0" tIns="0" rIns="0" bIns="0" anchor="t" anchorCtr="0" upright="1">
                          <a:noAutofit/>
                        </wps:bodyPr>
                      </wps:wsp>
                      <wps:wsp>
                        <wps:cNvPr id="223" name="Text Box 223"/>
                        <wps:cNvSpPr txBox="1">
                          <a:spLocks noChangeArrowheads="1"/>
                        </wps:cNvSpPr>
                        <wps:spPr bwMode="auto">
                          <a:xfrm>
                            <a:off x="5186" y="2756"/>
                            <a:ext cx="664"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30F79D0" w14:textId="77777777" w:rsidR="003E6A84" w:rsidRDefault="003E6A84" w:rsidP="00D042BC">
                              <w:pPr>
                                <w:spacing w:before="2"/>
                                <w:rPr>
                                  <w:rFonts w:ascii="Cambria"/>
                                  <w:sz w:val="18"/>
                                </w:rPr>
                              </w:pPr>
                              <w:r>
                                <w:rPr>
                                  <w:rFonts w:ascii="Cambria"/>
                                  <w:color w:val="404040"/>
                                  <w:sz w:val="18"/>
                                </w:rPr>
                                <w:t>1019.27</w:t>
                              </w:r>
                            </w:p>
                          </w:txbxContent>
                        </wps:txbx>
                        <wps:bodyPr rot="0" vert="horz" wrap="square" lIns="0" tIns="0" rIns="0" bIns="0" anchor="t" anchorCtr="0" upright="1">
                          <a:noAutofit/>
                        </wps:bodyPr>
                      </wps:wsp>
                      <wps:wsp>
                        <wps:cNvPr id="224" name="Text Box 224"/>
                        <wps:cNvSpPr txBox="1">
                          <a:spLocks noChangeArrowheads="1"/>
                        </wps:cNvSpPr>
                        <wps:spPr bwMode="auto">
                          <a:xfrm>
                            <a:off x="866" y="4122"/>
                            <a:ext cx="5860"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3C10231" w14:textId="0EF9FB0B" w:rsidR="003E6A84" w:rsidRDefault="003E6A84" w:rsidP="00D042BC">
                              <w:pPr>
                                <w:tabs>
                                  <w:tab w:val="left" w:pos="1234"/>
                                  <w:tab w:val="left" w:pos="2468"/>
                                  <w:tab w:val="left" w:pos="3702"/>
                                  <w:tab w:val="left" w:pos="4936"/>
                                </w:tabs>
                                <w:spacing w:before="2"/>
                                <w:rPr>
                                  <w:rFonts w:ascii="Cambria"/>
                                  <w:sz w:val="18"/>
                                </w:rPr>
                              </w:pPr>
                              <w:r>
                                <w:rPr>
                                  <w:rFonts w:ascii="Cambria"/>
                                  <w:color w:val="585858"/>
                                  <w:sz w:val="18"/>
                                  <w:lang w:val="id-ID"/>
                                </w:rPr>
                                <w:t>Testing-</w:t>
                              </w:r>
                              <w:r>
                                <w:rPr>
                                  <w:rFonts w:ascii="Cambria"/>
                                  <w:color w:val="585858"/>
                                  <w:sz w:val="18"/>
                                </w:rPr>
                                <w:t>1</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2</w:t>
                              </w:r>
                              <w:r>
                                <w:rPr>
                                  <w:rFonts w:ascii="Cambria"/>
                                  <w:color w:val="585858"/>
                                  <w:sz w:val="18"/>
                                </w:rPr>
                                <w:tab/>
                              </w:r>
                              <w:r>
                                <w:rPr>
                                  <w:rFonts w:ascii="Cambria"/>
                                  <w:color w:val="585858"/>
                                  <w:sz w:val="18"/>
                                  <w:lang w:val="id-ID"/>
                                </w:rPr>
                                <w:t>Testing-</w:t>
                              </w:r>
                              <w:r>
                                <w:rPr>
                                  <w:rFonts w:ascii="Cambria"/>
                                  <w:color w:val="585858"/>
                                  <w:sz w:val="18"/>
                                </w:rPr>
                                <w:t>3</w:t>
                              </w:r>
                              <w:r>
                                <w:rPr>
                                  <w:rFonts w:ascii="Cambria"/>
                                  <w:color w:val="585858"/>
                                  <w:sz w:val="18"/>
                                </w:rPr>
                                <w:tab/>
                              </w:r>
                              <w:r>
                                <w:rPr>
                                  <w:rFonts w:ascii="Cambria"/>
                                  <w:color w:val="585858"/>
                                  <w:sz w:val="18"/>
                                  <w:lang w:val="id-ID"/>
                                </w:rPr>
                                <w:t>Testing-</w:t>
                              </w:r>
                              <w:r>
                                <w:rPr>
                                  <w:rFonts w:ascii="Cambria"/>
                                  <w:color w:val="585858"/>
                                  <w:sz w:val="18"/>
                                </w:rPr>
                                <w:t>4</w:t>
                              </w:r>
                              <w:r>
                                <w:rPr>
                                  <w:rFonts w:ascii="Cambria"/>
                                  <w:color w:val="585858"/>
                                  <w:sz w:val="18"/>
                                </w:rPr>
                                <w:tab/>
                              </w:r>
                              <w:r>
                                <w:rPr>
                                  <w:rFonts w:ascii="Cambria"/>
                                  <w:color w:val="585858"/>
                                  <w:sz w:val="18"/>
                                  <w:lang w:val="id-ID"/>
                                </w:rPr>
                                <w:t>Testing-</w:t>
                              </w:r>
                              <w:r>
                                <w:rPr>
                                  <w:rFonts w:ascii="Cambria"/>
                                  <w:color w:val="585858"/>
                                  <w:spacing w:val="-4"/>
                                  <w:sz w:val="18"/>
                                </w:rPr>
                                <w:t xml:space="preserve"> </w:t>
                              </w:r>
                              <w:r>
                                <w:rPr>
                                  <w:rFonts w:ascii="Cambria"/>
                                  <w:color w:val="585858"/>
                                  <w:sz w:val="18"/>
                                </w:rPr>
                                <w:t>5</w:t>
                              </w:r>
                            </w:p>
                          </w:txbxContent>
                        </wps:txbx>
                        <wps:bodyPr rot="0" vert="horz" wrap="square" lIns="0" tIns="0" rIns="0" bIns="0" anchor="t" anchorCtr="0" upright="1">
                          <a:noAutofit/>
                        </wps:bodyPr>
                      </wps:wsp>
                    </wpg:wgp>
                  </a:graphicData>
                </a:graphic>
              </wp:inline>
            </w:drawing>
          </mc:Choice>
          <mc:Fallback>
            <w:pict>
              <v:group w14:anchorId="64BF5571" id="Group 212" o:spid="_x0000_s1098" style="width:354pt;height:222.75pt;mso-position-horizontal-relative:char;mso-position-vertical-relative:line" coordorigin="7,7" coordsize="7080,4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">
                <v:shape id="AutoShape 213" o:spid="_x0000_s1099" style="position:absolute;left:698;top:1032;width:6169;height:2679;visibility:visible;mso-wrap-style:square;v-text-anchor:top" coordsize="6169,2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" path="m,2678r6168,m,2381r6168,m,2083r6168,m,1786r6168,m,1488r6168,m,1190r6168,m,893r6168,m,595r6168,m,298r6168,m,l6168,e" filled="f" strokecolor="black [3213]">
                  <v:path arrowok="t" o:connecttype="custom" o:connectlocs="0,3711;6168,3711;0,3414;6168,3414;0,3116;6168,3116;0,2819;6168,2819;0,2521;6168,2521;0,2223;6168,2223;0,1926;6168,1926;0,1628;6168,1628;0,1331;6168,1331;0,1033;6168,1033" o:connectangles="0,0,0,0,0,0,0,0,0,0,0,0,0,0,0,0,0,0,0,0"/>
                </v:shape>
                <v:shape id="Freeform 214" o:spid="_x0000_s1100" style="position:absolute;left:1315;top:1103;width:4935;height:1758;visibility:visible;mso-wrap-style:square;v-text-anchor:top" coordsize="4935,1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" path="m,l1235,1494r1233,48l3702,1757,4935,990e" filled="f" strokecolor="black [3213]" strokeweight="2.25pt">
                  <v:path arrowok="t" o:connecttype="custom" o:connectlocs="0,1104;1235,2598;2468,2646;3702,2861;4935,2094" o:connectangles="0,0,0,0,0"/>
                </v:shape>
                <v:shape id="AutoShape 215" o:spid="_x0000_s1101" style="position:absolute;left:698;top:735;width:6169;height:3272;visibility:visible;mso-wrap-style:square;v-text-anchor:top" coordsize="6169,3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" path="m,l6168,m,3271r6168,e" filled="f" strokecolor="black [3213]">
                  <v:path arrowok="t" o:connecttype="custom" o:connectlocs="0,736;6168,736;0,4007;6168,4007" o:connectangles="0,0,0,0"/>
                </v:shape>
                <v:rect id="Rectangle 216" o:spid="_x0000_s1102" style="position:absolute;left:7;top:7;width:708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" filled="f" strokecolor="black [3213]"/>
                <v:shape id="Text Box 217" o:spid="_x0000_s1103" type="#_x0000_t202" style="position:absolute;left:2942;top:157;width:1423;height: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" filled="f">
                  <v:textbox inset="0,0,0,0">
                    <w:txbxContent>
                      <w:p w14:paraId="2B48F7DC" w14:textId="2C042738" w:rsidR="003E6A84" w:rsidRDefault="003E6A84" w:rsidP="00D042BC">
                        <w:pPr>
                          <w:spacing w:line="326" w:lineRule="exact"/>
                          <w:jc w:val="center"/>
                          <w:rPr>
                            <w:rFonts w:ascii="Cambria"/>
                            <w:sz w:val="28"/>
                          </w:rPr>
                        </w:pPr>
                        <w:r>
                          <w:rPr>
                            <w:rFonts w:ascii="Cambria"/>
                            <w:color w:val="585858"/>
                            <w:sz w:val="28"/>
                          </w:rPr>
                          <w:t>S</w:t>
                        </w:r>
                        <w:r>
                          <w:rPr>
                            <w:rFonts w:ascii="Cambria"/>
                            <w:color w:val="585858"/>
                            <w:sz w:val="28"/>
                            <w:lang w:val="id-ID"/>
                          </w:rPr>
                          <w:t>A</w:t>
                        </w:r>
                        <w:r>
                          <w:rPr>
                            <w:rFonts w:ascii="Cambria"/>
                            <w:color w:val="585858"/>
                            <w:sz w:val="28"/>
                          </w:rPr>
                          <w:t>MP</w:t>
                        </w:r>
                        <w:r>
                          <w:rPr>
                            <w:rFonts w:ascii="Cambria"/>
                            <w:color w:val="585858"/>
                            <w:sz w:val="28"/>
                            <w:lang w:val="id-ID"/>
                          </w:rPr>
                          <w:t>LE-</w:t>
                        </w:r>
                        <w:r>
                          <w:rPr>
                            <w:rFonts w:ascii="Cambria"/>
                            <w:color w:val="585858"/>
                            <w:sz w:val="28"/>
                          </w:rPr>
                          <w:t>3</w:t>
                        </w:r>
                      </w:p>
                    </w:txbxContent>
                  </v:textbox>
                </v:shape>
                <v:shape id="Text Box 218" o:spid="_x0000_s1104" type="#_x0000_t202" style="position:absolute;left:138;top:622;width:419;height:3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" filled="f">
                  <v:textbox inset="0,0,0,0">
                    <w:txbxContent>
                      <w:p w14:paraId="295975AF" w14:textId="77777777" w:rsidR="003E6A84" w:rsidRDefault="003E6A84" w:rsidP="00D042BC">
                        <w:pPr>
                          <w:spacing w:before="2"/>
                          <w:rPr>
                            <w:rFonts w:ascii="Cambria"/>
                            <w:sz w:val="18"/>
                          </w:rPr>
                        </w:pPr>
                        <w:r>
                          <w:rPr>
                            <w:rFonts w:ascii="Cambria"/>
                            <w:color w:val="585858"/>
                            <w:sz w:val="18"/>
                          </w:rPr>
                          <w:t>1055</w:t>
                        </w:r>
                      </w:p>
                      <w:p w14:paraId="68048E58" w14:textId="77777777" w:rsidR="003E6A84" w:rsidRDefault="003E6A84" w:rsidP="00D042BC">
                        <w:pPr>
                          <w:spacing w:before="86"/>
                          <w:rPr>
                            <w:rFonts w:ascii="Cambria"/>
                            <w:sz w:val="18"/>
                          </w:rPr>
                        </w:pPr>
                        <w:r>
                          <w:rPr>
                            <w:rFonts w:ascii="Cambria"/>
                            <w:color w:val="585858"/>
                            <w:sz w:val="18"/>
                          </w:rPr>
                          <w:t>1050</w:t>
                        </w:r>
                      </w:p>
                      <w:p w14:paraId="11D5A2A8" w14:textId="77777777" w:rsidR="003E6A84" w:rsidRDefault="003E6A84" w:rsidP="00D042BC">
                        <w:pPr>
                          <w:spacing w:before="87"/>
                          <w:rPr>
                            <w:rFonts w:ascii="Cambria"/>
                            <w:sz w:val="18"/>
                          </w:rPr>
                        </w:pPr>
                        <w:r>
                          <w:rPr>
                            <w:rFonts w:ascii="Cambria"/>
                            <w:color w:val="585858"/>
                            <w:sz w:val="18"/>
                          </w:rPr>
                          <w:t>1045</w:t>
                        </w:r>
                      </w:p>
                      <w:p w14:paraId="4BCDD4F5" w14:textId="77777777" w:rsidR="003E6A84" w:rsidRDefault="003E6A84" w:rsidP="00D042BC">
                        <w:pPr>
                          <w:spacing w:before="86"/>
                          <w:rPr>
                            <w:rFonts w:ascii="Cambria"/>
                            <w:sz w:val="18"/>
                          </w:rPr>
                        </w:pPr>
                        <w:r>
                          <w:rPr>
                            <w:rFonts w:ascii="Cambria"/>
                            <w:color w:val="585858"/>
                            <w:sz w:val="18"/>
                          </w:rPr>
                          <w:t>1040</w:t>
                        </w:r>
                      </w:p>
                      <w:p w14:paraId="326F913F" w14:textId="77777777" w:rsidR="003E6A84" w:rsidRDefault="003E6A84" w:rsidP="00D042BC">
                        <w:pPr>
                          <w:spacing w:before="87"/>
                          <w:rPr>
                            <w:rFonts w:ascii="Cambria"/>
                            <w:sz w:val="18"/>
                          </w:rPr>
                        </w:pPr>
                        <w:r>
                          <w:rPr>
                            <w:rFonts w:ascii="Cambria"/>
                            <w:color w:val="585858"/>
                            <w:sz w:val="18"/>
                          </w:rPr>
                          <w:t>1035</w:t>
                        </w:r>
                      </w:p>
                      <w:p w14:paraId="7D23FA58" w14:textId="77777777" w:rsidR="003E6A84" w:rsidRDefault="003E6A84" w:rsidP="00D042BC">
                        <w:pPr>
                          <w:spacing w:before="86"/>
                          <w:rPr>
                            <w:rFonts w:ascii="Cambria"/>
                            <w:sz w:val="18"/>
                          </w:rPr>
                        </w:pPr>
                        <w:r>
                          <w:rPr>
                            <w:rFonts w:ascii="Cambria"/>
                            <w:color w:val="585858"/>
                            <w:sz w:val="18"/>
                          </w:rPr>
                          <w:t>1030</w:t>
                        </w:r>
                      </w:p>
                      <w:p w14:paraId="684807B7" w14:textId="77777777" w:rsidR="003E6A84" w:rsidRDefault="003E6A84" w:rsidP="00D042BC">
                        <w:pPr>
                          <w:spacing w:before="87"/>
                          <w:rPr>
                            <w:rFonts w:ascii="Cambria"/>
                            <w:sz w:val="18"/>
                          </w:rPr>
                        </w:pPr>
                        <w:r>
                          <w:rPr>
                            <w:rFonts w:ascii="Cambria"/>
                            <w:color w:val="585858"/>
                            <w:sz w:val="18"/>
                          </w:rPr>
                          <w:t>1025</w:t>
                        </w:r>
                      </w:p>
                      <w:p w14:paraId="2E5CDA2A" w14:textId="77777777" w:rsidR="003E6A84" w:rsidRDefault="003E6A84" w:rsidP="00D042BC">
                        <w:pPr>
                          <w:spacing w:before="86"/>
                          <w:rPr>
                            <w:rFonts w:ascii="Cambria"/>
                            <w:sz w:val="18"/>
                          </w:rPr>
                        </w:pPr>
                        <w:r>
                          <w:rPr>
                            <w:rFonts w:ascii="Cambria"/>
                            <w:color w:val="585858"/>
                            <w:sz w:val="18"/>
                          </w:rPr>
                          <w:t>1020</w:t>
                        </w:r>
                      </w:p>
                      <w:p w14:paraId="3B2A3933" w14:textId="77777777" w:rsidR="003E6A84" w:rsidRDefault="003E6A84" w:rsidP="00D042BC">
                        <w:pPr>
                          <w:spacing w:before="87"/>
                          <w:rPr>
                            <w:rFonts w:ascii="Cambria"/>
                            <w:sz w:val="18"/>
                          </w:rPr>
                        </w:pPr>
                        <w:r>
                          <w:rPr>
                            <w:rFonts w:ascii="Cambria"/>
                            <w:color w:val="585858"/>
                            <w:sz w:val="18"/>
                          </w:rPr>
                          <w:t>1015</w:t>
                        </w:r>
                      </w:p>
                      <w:p w14:paraId="5DE13F5A" w14:textId="77777777" w:rsidR="003E6A84" w:rsidRDefault="003E6A84" w:rsidP="00D042BC">
                        <w:pPr>
                          <w:spacing w:before="86"/>
                          <w:rPr>
                            <w:rFonts w:ascii="Cambria"/>
                            <w:sz w:val="18"/>
                          </w:rPr>
                        </w:pPr>
                        <w:r>
                          <w:rPr>
                            <w:rFonts w:ascii="Cambria"/>
                            <w:color w:val="585858"/>
                            <w:sz w:val="18"/>
                          </w:rPr>
                          <w:t>1010</w:t>
                        </w:r>
                      </w:p>
                      <w:p w14:paraId="25485A21" w14:textId="77777777" w:rsidR="003E6A84" w:rsidRDefault="003E6A84" w:rsidP="00D042BC">
                        <w:pPr>
                          <w:spacing w:before="87"/>
                          <w:rPr>
                            <w:rFonts w:ascii="Cambria"/>
                            <w:sz w:val="18"/>
                          </w:rPr>
                        </w:pPr>
                        <w:r>
                          <w:rPr>
                            <w:rFonts w:ascii="Cambria"/>
                            <w:color w:val="585858"/>
                            <w:sz w:val="18"/>
                          </w:rPr>
                          <w:t>1005</w:t>
                        </w:r>
                      </w:p>
                      <w:p w14:paraId="63B6762F" w14:textId="77777777" w:rsidR="003E6A84" w:rsidRDefault="003E6A84" w:rsidP="00D042BC">
                        <w:pPr>
                          <w:spacing w:before="86"/>
                          <w:rPr>
                            <w:rFonts w:ascii="Cambria"/>
                            <w:sz w:val="18"/>
                          </w:rPr>
                        </w:pPr>
                        <w:r>
                          <w:rPr>
                            <w:rFonts w:ascii="Cambria"/>
                            <w:color w:val="585858"/>
                            <w:sz w:val="18"/>
                          </w:rPr>
                          <w:t>1000</w:t>
                        </w:r>
                      </w:p>
                    </w:txbxContent>
                  </v:textbox>
                </v:shape>
                <v:shape id="Text Box 219" o:spid="_x0000_s1105" type="#_x0000_t202" style="position:absolute;left:1483;top:998;width:66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" filled="f">
                  <v:textbox inset="0,0,0,0">
                    <w:txbxContent>
                      <w:p w14:paraId="69E0CCE0" w14:textId="77777777" w:rsidR="003E6A84" w:rsidRDefault="003E6A84" w:rsidP="00D042BC">
                        <w:pPr>
                          <w:spacing w:before="2"/>
                          <w:rPr>
                            <w:rFonts w:ascii="Cambria"/>
                            <w:sz w:val="18"/>
                          </w:rPr>
                        </w:pPr>
                        <w:r>
                          <w:rPr>
                            <w:rFonts w:ascii="Cambria"/>
                            <w:color w:val="404040"/>
                            <w:sz w:val="18"/>
                          </w:rPr>
                          <w:t>1048.81</w:t>
                        </w:r>
                      </w:p>
                    </w:txbxContent>
                  </v:textbox>
                </v:shape>
                <v:shape id="Text Box 220" o:spid="_x0000_s1106" type="#_x0000_t202" style="position:absolute;left:6392;top:1986;width:66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" filled="f">
                  <v:textbox inset="0,0,0,0">
                    <w:txbxContent>
                      <w:p w14:paraId="7020AB7A" w14:textId="77777777" w:rsidR="003E6A84" w:rsidRDefault="003E6A84" w:rsidP="00D042BC">
                        <w:pPr>
                          <w:spacing w:before="2"/>
                          <w:rPr>
                            <w:rFonts w:ascii="Cambria"/>
                            <w:sz w:val="18"/>
                          </w:rPr>
                        </w:pPr>
                        <w:r>
                          <w:rPr>
                            <w:rFonts w:ascii="Cambria"/>
                            <w:color w:val="404040"/>
                            <w:sz w:val="18"/>
                          </w:rPr>
                          <w:t>1032.21</w:t>
                        </w:r>
                      </w:p>
                    </w:txbxContent>
                  </v:textbox>
                </v:shape>
                <v:shape id="Text Box 221" o:spid="_x0000_s1107" type="#_x0000_t202" style="position:absolute;left:2717;top:2491;width:66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" filled="f">
                  <v:textbox inset="0,0,0,0">
                    <w:txbxContent>
                      <w:p w14:paraId="305F5C0F" w14:textId="77777777" w:rsidR="003E6A84" w:rsidRDefault="003E6A84" w:rsidP="00D042BC">
                        <w:pPr>
                          <w:spacing w:before="2"/>
                          <w:rPr>
                            <w:rFonts w:ascii="Cambria"/>
                            <w:sz w:val="18"/>
                          </w:rPr>
                        </w:pPr>
                        <w:r>
                          <w:rPr>
                            <w:rFonts w:ascii="Cambria"/>
                            <w:color w:val="404040"/>
                            <w:sz w:val="18"/>
                          </w:rPr>
                          <w:t>1023.72</w:t>
                        </w:r>
                      </w:p>
                    </w:txbxContent>
                  </v:textbox>
                </v:shape>
                <v:shape id="Text Box 222" o:spid="_x0000_s1108" type="#_x0000_t202" style="position:absolute;left:3952;top:2542;width:66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" filled="f">
                  <v:textbox inset="0,0,0,0">
                    <w:txbxContent>
                      <w:p w14:paraId="555B8523" w14:textId="77777777" w:rsidR="003E6A84" w:rsidRDefault="003E6A84" w:rsidP="00D042BC">
                        <w:pPr>
                          <w:spacing w:before="2"/>
                          <w:rPr>
                            <w:rFonts w:ascii="Cambria"/>
                            <w:sz w:val="18"/>
                          </w:rPr>
                        </w:pPr>
                        <w:r>
                          <w:rPr>
                            <w:rFonts w:ascii="Cambria"/>
                            <w:color w:val="404040"/>
                            <w:sz w:val="18"/>
                          </w:rPr>
                          <w:t>1022.87</w:t>
                        </w:r>
                      </w:p>
                    </w:txbxContent>
                  </v:textbox>
                </v:shape>
                <v:shape id="Text Box 223" o:spid="_x0000_s1109" type="#_x0000_t202" style="position:absolute;left:5186;top:2756;width:664;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" filled="f">
                  <v:textbox inset="0,0,0,0">
                    <w:txbxContent>
                      <w:p w14:paraId="330F79D0" w14:textId="77777777" w:rsidR="003E6A84" w:rsidRDefault="003E6A84" w:rsidP="00D042BC">
                        <w:pPr>
                          <w:spacing w:before="2"/>
                          <w:rPr>
                            <w:rFonts w:ascii="Cambria"/>
                            <w:sz w:val="18"/>
                          </w:rPr>
                        </w:pPr>
                        <w:r>
                          <w:rPr>
                            <w:rFonts w:ascii="Cambria"/>
                            <w:color w:val="404040"/>
                            <w:sz w:val="18"/>
                          </w:rPr>
                          <w:t>1019.27</w:t>
                        </w:r>
                      </w:p>
                    </w:txbxContent>
                  </v:textbox>
                </v:shape>
                <v:shape id="Text Box 224" o:spid="_x0000_s1110" type="#_x0000_t202" style="position:absolute;left:866;top:4122;width:5860;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" filled="f">
                  <v:textbox inset="0,0,0,0">
                    <w:txbxContent>
                      <w:p w14:paraId="73C10231" w14:textId="0EF9FB0B" w:rsidR="003E6A84" w:rsidRDefault="003E6A84" w:rsidP="00D042BC">
                        <w:pPr>
                          <w:tabs>
                            <w:tab w:val="left" w:pos="1234"/>
                            <w:tab w:val="left" w:pos="2468"/>
                            <w:tab w:val="left" w:pos="3702"/>
                            <w:tab w:val="left" w:pos="4936"/>
                          </w:tabs>
                          <w:spacing w:before="2"/>
                          <w:rPr>
                            <w:rFonts w:ascii="Cambria"/>
                            <w:sz w:val="18"/>
                          </w:rPr>
                        </w:pPr>
                        <w:r>
                          <w:rPr>
                            <w:rFonts w:ascii="Cambria"/>
                            <w:color w:val="585858"/>
                            <w:sz w:val="18"/>
                            <w:lang w:val="id-ID"/>
                          </w:rPr>
                          <w:t>Testing-</w:t>
                        </w:r>
                        <w:r>
                          <w:rPr>
                            <w:rFonts w:ascii="Cambria"/>
                            <w:color w:val="585858"/>
                            <w:sz w:val="18"/>
                          </w:rPr>
                          <w:t>1</w:t>
                        </w:r>
                        <w:r>
                          <w:rPr>
                            <w:rFonts w:ascii="Cambria"/>
                            <w:color w:val="585858"/>
                            <w:sz w:val="18"/>
                          </w:rPr>
                          <w:tab/>
                        </w:r>
                        <w:r>
                          <w:rPr>
                            <w:rFonts w:ascii="Cambria"/>
                            <w:color w:val="585858"/>
                            <w:sz w:val="18"/>
                            <w:lang w:val="id-ID"/>
                          </w:rPr>
                          <w:t>Testing-</w:t>
                        </w:r>
                        <w:r>
                          <w:rPr>
                            <w:rFonts w:ascii="Cambria"/>
                            <w:color w:val="585858"/>
                            <w:spacing w:val="-3"/>
                            <w:sz w:val="18"/>
                          </w:rPr>
                          <w:t xml:space="preserve"> </w:t>
                        </w:r>
                        <w:r>
                          <w:rPr>
                            <w:rFonts w:ascii="Cambria"/>
                            <w:color w:val="585858"/>
                            <w:sz w:val="18"/>
                          </w:rPr>
                          <w:t>2</w:t>
                        </w:r>
                        <w:r>
                          <w:rPr>
                            <w:rFonts w:ascii="Cambria"/>
                            <w:color w:val="585858"/>
                            <w:sz w:val="18"/>
                          </w:rPr>
                          <w:tab/>
                        </w:r>
                        <w:r>
                          <w:rPr>
                            <w:rFonts w:ascii="Cambria"/>
                            <w:color w:val="585858"/>
                            <w:sz w:val="18"/>
                            <w:lang w:val="id-ID"/>
                          </w:rPr>
                          <w:t>Testing-</w:t>
                        </w:r>
                        <w:r>
                          <w:rPr>
                            <w:rFonts w:ascii="Cambria"/>
                            <w:color w:val="585858"/>
                            <w:sz w:val="18"/>
                          </w:rPr>
                          <w:t>3</w:t>
                        </w:r>
                        <w:r>
                          <w:rPr>
                            <w:rFonts w:ascii="Cambria"/>
                            <w:color w:val="585858"/>
                            <w:sz w:val="18"/>
                          </w:rPr>
                          <w:tab/>
                        </w:r>
                        <w:r>
                          <w:rPr>
                            <w:rFonts w:ascii="Cambria"/>
                            <w:color w:val="585858"/>
                            <w:sz w:val="18"/>
                            <w:lang w:val="id-ID"/>
                          </w:rPr>
                          <w:t>Testing-</w:t>
                        </w:r>
                        <w:r>
                          <w:rPr>
                            <w:rFonts w:ascii="Cambria"/>
                            <w:color w:val="585858"/>
                            <w:sz w:val="18"/>
                          </w:rPr>
                          <w:t>4</w:t>
                        </w:r>
                        <w:r>
                          <w:rPr>
                            <w:rFonts w:ascii="Cambria"/>
                            <w:color w:val="585858"/>
                            <w:sz w:val="18"/>
                          </w:rPr>
                          <w:tab/>
                        </w:r>
                        <w:r>
                          <w:rPr>
                            <w:rFonts w:ascii="Cambria"/>
                            <w:color w:val="585858"/>
                            <w:sz w:val="18"/>
                            <w:lang w:val="id-ID"/>
                          </w:rPr>
                          <w:t>Testing-</w:t>
                        </w:r>
                        <w:r>
                          <w:rPr>
                            <w:rFonts w:ascii="Cambria"/>
                            <w:color w:val="585858"/>
                            <w:spacing w:val="-4"/>
                            <w:sz w:val="18"/>
                          </w:rPr>
                          <w:t xml:space="preserve"> </w:t>
                        </w:r>
                        <w:r>
                          <w:rPr>
                            <w:rFonts w:ascii="Cambria"/>
                            <w:color w:val="585858"/>
                            <w:sz w:val="18"/>
                          </w:rPr>
                          <w:t>5</w:t>
                        </w:r>
                      </w:p>
                    </w:txbxContent>
                  </v:textbox>
                </v:shape>
                <w10:anchorlock/>
              </v:group>
            </w:pict>
          </mc:Fallback>
        </mc:AlternateContent>
      </w:r>
    </w:p>
    <w:p w14:paraId="5C134C78" w14:textId="77777777" w:rsidR="00EB6031" w:rsidRPr="00E328B5" w:rsidRDefault="00EB6031" w:rsidP="00EB6031">
      <w:pPr>
        <w:pStyle w:val="Paragraph"/>
        <w:rPr>
          <w:sz w:val="24"/>
          <w:szCs w:val="24"/>
          <w:lang w:val="id-ID"/>
        </w:rPr>
      </w:pPr>
    </w:p>
    <w:p w14:paraId="147304A4" w14:textId="14C2864B" w:rsidR="00D042BC" w:rsidRPr="00E328B5" w:rsidRDefault="00D042BC" w:rsidP="00FC26B0">
      <w:pPr>
        <w:pStyle w:val="FigureCaption"/>
        <w:rPr>
          <w:rFonts w:eastAsia="Arial MT"/>
          <w:b/>
          <w:lang w:val="id-ID"/>
        </w:rPr>
      </w:pPr>
      <w:r w:rsidRPr="00E328B5">
        <w:rPr>
          <w:b/>
          <w:szCs w:val="18"/>
          <w:lang w:val="id-ID"/>
        </w:rPr>
        <w:t>FIGURE 6</w:t>
      </w:r>
      <w:r w:rsidR="00FC26B0">
        <w:rPr>
          <w:b/>
          <w:szCs w:val="18"/>
        </w:rPr>
        <w:t xml:space="preserve">. </w:t>
      </w:r>
      <w:r w:rsidRPr="00FC26B0">
        <w:rPr>
          <w:rFonts w:eastAsia="Arial MT"/>
          <w:lang w:val="id-ID"/>
        </w:rPr>
        <w:t>Graph Of The Relationship Between Testing And Calorific Value In Sample 3</w:t>
      </w:r>
    </w:p>
    <w:p w14:paraId="6B697028" w14:textId="27208507" w:rsidR="00EB6031" w:rsidRPr="00E328B5" w:rsidRDefault="00EB6031" w:rsidP="00EB6031">
      <w:pPr>
        <w:pStyle w:val="Paragraph"/>
        <w:rPr>
          <w:sz w:val="24"/>
          <w:szCs w:val="24"/>
          <w:lang w:val="id-ID"/>
        </w:rPr>
      </w:pPr>
    </w:p>
    <w:p w14:paraId="7E8187F5" w14:textId="64E31397" w:rsidR="00EB6031" w:rsidRPr="00FC26B0" w:rsidRDefault="00D042BC" w:rsidP="00EB6031">
      <w:pPr>
        <w:pStyle w:val="Paragraph"/>
        <w:rPr>
          <w:rStyle w:val="Emphasis"/>
        </w:rPr>
      </w:pPr>
      <w:r w:rsidRPr="00FC26B0">
        <w:rPr>
          <w:rStyle w:val="Emphasis"/>
        </w:rPr>
        <w:t xml:space="preserve">Based on </w:t>
      </w:r>
      <w:r w:rsidR="00DC6A25" w:rsidRPr="00DC6A25">
        <w:rPr>
          <w:rStyle w:val="Emphasis"/>
          <w:b/>
          <w:bCs/>
        </w:rPr>
        <w:t>FIGURE 6</w:t>
      </w:r>
      <w:r w:rsidR="00DC6A25">
        <w:rPr>
          <w:rStyle w:val="Emphasis"/>
        </w:rPr>
        <w:t>,</w:t>
      </w:r>
      <w:r w:rsidRPr="00FC26B0">
        <w:rPr>
          <w:rStyle w:val="Emphasis"/>
        </w:rPr>
        <w:t xml:space="preserve"> for the third sample, 5 tests were carried out and the average calorific value was 1029.376 cal/gram.</w:t>
      </w:r>
    </w:p>
    <w:p w14:paraId="4A49B731" w14:textId="77777777" w:rsidR="00EB6031" w:rsidRPr="00E328B5" w:rsidRDefault="00EB6031" w:rsidP="00EB6031">
      <w:pPr>
        <w:pStyle w:val="Paragraph"/>
        <w:rPr>
          <w:sz w:val="24"/>
          <w:szCs w:val="24"/>
          <w:lang w:val="id-ID"/>
        </w:rPr>
      </w:pPr>
    </w:p>
    <w:p w14:paraId="4FCBFA01" w14:textId="40C419E0" w:rsidR="00587E65" w:rsidRPr="00E328B5" w:rsidRDefault="00587E65" w:rsidP="00587E65">
      <w:pPr>
        <w:pStyle w:val="Paragraph"/>
        <w:ind w:left="1440"/>
        <w:rPr>
          <w:sz w:val="24"/>
          <w:szCs w:val="24"/>
          <w:lang w:val="id-ID"/>
        </w:rPr>
      </w:pPr>
      <w:r w:rsidRPr="00E328B5">
        <w:rPr>
          <w:noProof/>
          <w:sz w:val="24"/>
          <w:szCs w:val="24"/>
          <w:lang w:val="id-ID" w:eastAsia="id-ID"/>
        </w:rPr>
        <w:lastRenderedPageBreak/>
        <mc:AlternateContent>
          <mc:Choice Requires="wpg">
            <w:drawing>
              <wp:inline distT="0" distB="0" distL="0" distR="0" wp14:anchorId="3E217A25" wp14:editId="61D74866">
                <wp:extent cx="4476750" cy="2306116"/>
                <wp:effectExtent l="0" t="0" r="19050" b="18415"/>
                <wp:docPr id="225" name="Group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6750" cy="2306116"/>
                          <a:chOff x="3119" y="675"/>
                          <a:chExt cx="7050" cy="3930"/>
                        </a:xfrm>
                      </wpg:grpSpPr>
                      <wps:wsp>
                        <wps:cNvPr id="226" name="AutoShape 226"/>
                        <wps:cNvSpPr>
                          <a:spLocks/>
                        </wps:cNvSpPr>
                        <wps:spPr bwMode="auto">
                          <a:xfrm>
                            <a:off x="3810" y="1859"/>
                            <a:ext cx="6139" cy="2291"/>
                          </a:xfrm>
                          <a:custGeom>
                            <a:avLst/>
                            <a:gdLst>
                              <a:gd name="T0" fmla="+- 0 3810 3810"/>
                              <a:gd name="T1" fmla="*/ T0 w 6139"/>
                              <a:gd name="T2" fmla="+- 0 3693 1860"/>
                              <a:gd name="T3" fmla="*/ 3693 h 2291"/>
                              <a:gd name="T4" fmla="+- 0 9949 3810"/>
                              <a:gd name="T5" fmla="*/ T4 w 6139"/>
                              <a:gd name="T6" fmla="+- 0 3693 1860"/>
                              <a:gd name="T7" fmla="*/ 3693 h 2291"/>
                              <a:gd name="T8" fmla="+- 0 3810 3810"/>
                              <a:gd name="T9" fmla="*/ T8 w 6139"/>
                              <a:gd name="T10" fmla="+- 0 3237 1860"/>
                              <a:gd name="T11" fmla="*/ 3237 h 2291"/>
                              <a:gd name="T12" fmla="+- 0 9949 3810"/>
                              <a:gd name="T13" fmla="*/ T12 w 6139"/>
                              <a:gd name="T14" fmla="+- 0 3237 1860"/>
                              <a:gd name="T15" fmla="*/ 3237 h 2291"/>
                              <a:gd name="T16" fmla="+- 0 3810 3810"/>
                              <a:gd name="T17" fmla="*/ T16 w 6139"/>
                              <a:gd name="T18" fmla="+- 0 2777 1860"/>
                              <a:gd name="T19" fmla="*/ 2777 h 2291"/>
                              <a:gd name="T20" fmla="+- 0 9949 3810"/>
                              <a:gd name="T21" fmla="*/ T20 w 6139"/>
                              <a:gd name="T22" fmla="+- 0 2777 1860"/>
                              <a:gd name="T23" fmla="*/ 2777 h 2291"/>
                              <a:gd name="T24" fmla="+- 0 3810 3810"/>
                              <a:gd name="T25" fmla="*/ T24 w 6139"/>
                              <a:gd name="T26" fmla="+- 0 2321 1860"/>
                              <a:gd name="T27" fmla="*/ 2321 h 2291"/>
                              <a:gd name="T28" fmla="+- 0 9949 3810"/>
                              <a:gd name="T29" fmla="*/ T28 w 6139"/>
                              <a:gd name="T30" fmla="+- 0 2321 1860"/>
                              <a:gd name="T31" fmla="*/ 2321 h 2291"/>
                              <a:gd name="T32" fmla="+- 0 3810 3810"/>
                              <a:gd name="T33" fmla="*/ T32 w 6139"/>
                              <a:gd name="T34" fmla="+- 0 1860 1860"/>
                              <a:gd name="T35" fmla="*/ 1860 h 2291"/>
                              <a:gd name="T36" fmla="+- 0 9949 3810"/>
                              <a:gd name="T37" fmla="*/ T36 w 6139"/>
                              <a:gd name="T38" fmla="+- 0 1860 1860"/>
                              <a:gd name="T39" fmla="*/ 1860 h 2291"/>
                              <a:gd name="T40" fmla="+- 0 3810 3810"/>
                              <a:gd name="T41" fmla="*/ T40 w 6139"/>
                              <a:gd name="T42" fmla="+- 0 4151 1860"/>
                              <a:gd name="T43" fmla="*/ 4151 h 2291"/>
                              <a:gd name="T44" fmla="+- 0 9949 3810"/>
                              <a:gd name="T45" fmla="*/ T44 w 6139"/>
                              <a:gd name="T46" fmla="+- 0 4151 1860"/>
                              <a:gd name="T47" fmla="*/ 4151 h 22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139" h="2291">
                                <a:moveTo>
                                  <a:pt x="0" y="1833"/>
                                </a:moveTo>
                                <a:lnTo>
                                  <a:pt x="6139" y="1833"/>
                                </a:lnTo>
                                <a:moveTo>
                                  <a:pt x="0" y="1377"/>
                                </a:moveTo>
                                <a:lnTo>
                                  <a:pt x="6139" y="1377"/>
                                </a:lnTo>
                                <a:moveTo>
                                  <a:pt x="0" y="917"/>
                                </a:moveTo>
                                <a:lnTo>
                                  <a:pt x="6139" y="917"/>
                                </a:lnTo>
                                <a:moveTo>
                                  <a:pt x="0" y="461"/>
                                </a:moveTo>
                                <a:lnTo>
                                  <a:pt x="6139" y="461"/>
                                </a:lnTo>
                                <a:moveTo>
                                  <a:pt x="0" y="0"/>
                                </a:moveTo>
                                <a:lnTo>
                                  <a:pt x="6139" y="0"/>
                                </a:lnTo>
                                <a:moveTo>
                                  <a:pt x="0" y="2291"/>
                                </a:moveTo>
                                <a:lnTo>
                                  <a:pt x="6139" y="2291"/>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 name="Freeform 227"/>
                        <wps:cNvSpPr>
                          <a:spLocks/>
                        </wps:cNvSpPr>
                        <wps:spPr bwMode="auto">
                          <a:xfrm>
                            <a:off x="4577" y="1792"/>
                            <a:ext cx="3070" cy="2356"/>
                          </a:xfrm>
                          <a:custGeom>
                            <a:avLst/>
                            <a:gdLst>
                              <a:gd name="T0" fmla="+- 0 4578 4578"/>
                              <a:gd name="T1" fmla="*/ T0 w 3070"/>
                              <a:gd name="T2" fmla="+- 0 1792 1792"/>
                              <a:gd name="T3" fmla="*/ 1792 h 2356"/>
                              <a:gd name="T4" fmla="+- 0 6110 4578"/>
                              <a:gd name="T5" fmla="*/ T4 w 3070"/>
                              <a:gd name="T6" fmla="+- 0 2537 1792"/>
                              <a:gd name="T7" fmla="*/ 2537 h 2356"/>
                              <a:gd name="T8" fmla="+- 0 7647 4578"/>
                              <a:gd name="T9" fmla="*/ T8 w 3070"/>
                              <a:gd name="T10" fmla="+- 0 4148 1792"/>
                              <a:gd name="T11" fmla="*/ 4148 h 2356"/>
                            </a:gdLst>
                            <a:ahLst/>
                            <a:cxnLst>
                              <a:cxn ang="0">
                                <a:pos x="T1" y="T3"/>
                              </a:cxn>
                              <a:cxn ang="0">
                                <a:pos x="T5" y="T7"/>
                              </a:cxn>
                              <a:cxn ang="0">
                                <a:pos x="T9" y="T11"/>
                              </a:cxn>
                            </a:cxnLst>
                            <a:rect l="0" t="0" r="r" b="b"/>
                            <a:pathLst>
                              <a:path w="3070" h="2356">
                                <a:moveTo>
                                  <a:pt x="0" y="0"/>
                                </a:moveTo>
                                <a:lnTo>
                                  <a:pt x="1532" y="745"/>
                                </a:lnTo>
                                <a:lnTo>
                                  <a:pt x="3069" y="2356"/>
                                </a:lnTo>
                              </a:path>
                            </a:pathLst>
                          </a:custGeom>
                          <a:noFill/>
                          <a:ln w="2857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8" name="Line 228"/>
                        <wps:cNvCnPr/>
                        <wps:spPr bwMode="auto">
                          <a:xfrm>
                            <a:off x="3810" y="1404"/>
                            <a:ext cx="6139" cy="0"/>
                          </a:xfrm>
                          <a:prstGeom prst="line">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229" name="Rectangle 229"/>
                        <wps:cNvSpPr>
                          <a:spLocks noChangeArrowheads="1"/>
                        </wps:cNvSpPr>
                        <wps:spPr bwMode="auto">
                          <a:xfrm>
                            <a:off x="3119" y="675"/>
                            <a:ext cx="7050" cy="3930"/>
                          </a:xfrm>
                          <a:prstGeom prst="rect">
                            <a:avLst/>
                          </a:prstGeom>
                          <a:noFill/>
                          <a:ln w="9525">
                            <a:solidFill>
                              <a:schemeClr val="tx1"/>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1" name="Text Box 231"/>
                        <wps:cNvSpPr txBox="1">
                          <a:spLocks noChangeArrowheads="1"/>
                        </wps:cNvSpPr>
                        <wps:spPr bwMode="auto">
                          <a:xfrm>
                            <a:off x="3250" y="1292"/>
                            <a:ext cx="419" cy="6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1460F53" w14:textId="77777777" w:rsidR="003E6A84" w:rsidRDefault="003E6A84">
                              <w:pPr>
                                <w:spacing w:before="2"/>
                                <w:rPr>
                                  <w:rFonts w:ascii="Cambria"/>
                                  <w:sz w:val="18"/>
                                </w:rPr>
                              </w:pPr>
                              <w:r>
                                <w:rPr>
                                  <w:rFonts w:ascii="Cambria"/>
                                  <w:color w:val="585858"/>
                                  <w:sz w:val="18"/>
                                </w:rPr>
                                <w:t>3000</w:t>
                              </w:r>
                            </w:p>
                            <w:p w14:paraId="57C6C0E3" w14:textId="77777777" w:rsidR="003E6A84" w:rsidRDefault="003E6A84">
                              <w:pPr>
                                <w:spacing w:before="1"/>
                                <w:rPr>
                                  <w:rFonts w:ascii="Cambria"/>
                                  <w:sz w:val="21"/>
                                </w:rPr>
                              </w:pPr>
                            </w:p>
                            <w:p w14:paraId="7EE2A738" w14:textId="77777777" w:rsidR="003E6A84" w:rsidRDefault="003E6A84">
                              <w:pPr>
                                <w:rPr>
                                  <w:rFonts w:ascii="Cambria"/>
                                  <w:sz w:val="18"/>
                                </w:rPr>
                              </w:pPr>
                              <w:r>
                                <w:rPr>
                                  <w:rFonts w:ascii="Cambria"/>
                                  <w:color w:val="585858"/>
                                  <w:sz w:val="18"/>
                                </w:rPr>
                                <w:t>2500</w:t>
                              </w:r>
                            </w:p>
                          </w:txbxContent>
                        </wps:txbx>
                        <wps:bodyPr rot="0" vert="horz" wrap="square" lIns="0" tIns="0" rIns="0" bIns="0" anchor="t" anchorCtr="0" upright="1">
                          <a:noAutofit/>
                        </wps:bodyPr>
                      </wps:wsp>
                      <wps:wsp>
                        <wps:cNvPr id="232" name="Text Box 232"/>
                        <wps:cNvSpPr txBox="1">
                          <a:spLocks noChangeArrowheads="1"/>
                        </wps:cNvSpPr>
                        <wps:spPr bwMode="auto">
                          <a:xfrm>
                            <a:off x="4745" y="1688"/>
                            <a:ext cx="765"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835F89E" w14:textId="77777777" w:rsidR="003E6A84" w:rsidRDefault="003E6A84">
                              <w:pPr>
                                <w:spacing w:before="2"/>
                                <w:rPr>
                                  <w:rFonts w:ascii="Cambria"/>
                                  <w:sz w:val="18"/>
                                </w:rPr>
                              </w:pPr>
                              <w:r>
                                <w:rPr>
                                  <w:rFonts w:ascii="Cambria"/>
                                  <w:color w:val="404040"/>
                                  <w:sz w:val="18"/>
                                </w:rPr>
                                <w:t>2576.318</w:t>
                              </w:r>
                            </w:p>
                          </w:txbxContent>
                        </wps:txbx>
                        <wps:bodyPr rot="0" vert="horz" wrap="square" lIns="0" tIns="0" rIns="0" bIns="0" anchor="t" anchorCtr="0" upright="1">
                          <a:noAutofit/>
                        </wps:bodyPr>
                      </wps:wsp>
                      <wps:wsp>
                        <wps:cNvPr id="233" name="Text Box 233"/>
                        <wps:cNvSpPr txBox="1">
                          <a:spLocks noChangeArrowheads="1"/>
                        </wps:cNvSpPr>
                        <wps:spPr bwMode="auto">
                          <a:xfrm>
                            <a:off x="3250" y="2208"/>
                            <a:ext cx="419"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98FA72E" w14:textId="77777777" w:rsidR="003E6A84" w:rsidRDefault="003E6A84">
                              <w:pPr>
                                <w:spacing w:before="2"/>
                                <w:rPr>
                                  <w:rFonts w:ascii="Cambria"/>
                                  <w:sz w:val="18"/>
                                </w:rPr>
                              </w:pPr>
                              <w:r>
                                <w:rPr>
                                  <w:rFonts w:ascii="Cambria"/>
                                  <w:color w:val="585858"/>
                                  <w:sz w:val="18"/>
                                </w:rPr>
                                <w:t>2000</w:t>
                              </w:r>
                            </w:p>
                          </w:txbxContent>
                        </wps:txbx>
                        <wps:bodyPr rot="0" vert="horz" wrap="square" lIns="0" tIns="0" rIns="0" bIns="0" anchor="t" anchorCtr="0" upright="1">
                          <a:noAutofit/>
                        </wps:bodyPr>
                      </wps:wsp>
                      <wps:wsp>
                        <wps:cNvPr id="234" name="Text Box 234"/>
                        <wps:cNvSpPr txBox="1">
                          <a:spLocks noChangeArrowheads="1"/>
                        </wps:cNvSpPr>
                        <wps:spPr bwMode="auto">
                          <a:xfrm>
                            <a:off x="6280" y="2431"/>
                            <a:ext cx="765"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70D6B21" w14:textId="77777777" w:rsidR="003E6A84" w:rsidRDefault="003E6A84">
                              <w:pPr>
                                <w:spacing w:before="2"/>
                                <w:rPr>
                                  <w:rFonts w:ascii="Cambria"/>
                                  <w:sz w:val="18"/>
                                </w:rPr>
                              </w:pPr>
                              <w:r>
                                <w:rPr>
                                  <w:rFonts w:ascii="Cambria"/>
                                  <w:color w:val="404040"/>
                                  <w:sz w:val="18"/>
                                </w:rPr>
                                <w:t>1765.024</w:t>
                              </w:r>
                            </w:p>
                          </w:txbxContent>
                        </wps:txbx>
                        <wps:bodyPr rot="0" vert="horz" wrap="square" lIns="0" tIns="0" rIns="0" bIns="0" anchor="t" anchorCtr="0" upright="1">
                          <a:noAutofit/>
                        </wps:bodyPr>
                      </wps:wsp>
                      <wps:wsp>
                        <wps:cNvPr id="235" name="Text Box 235"/>
                        <wps:cNvSpPr txBox="1">
                          <a:spLocks noChangeArrowheads="1"/>
                        </wps:cNvSpPr>
                        <wps:spPr bwMode="auto">
                          <a:xfrm>
                            <a:off x="3250" y="2666"/>
                            <a:ext cx="422" cy="158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8D3752E" w14:textId="77777777" w:rsidR="003E6A84" w:rsidRDefault="003E6A84">
                              <w:pPr>
                                <w:spacing w:before="2"/>
                                <w:ind w:right="21"/>
                                <w:jc w:val="right"/>
                                <w:rPr>
                                  <w:rFonts w:ascii="Cambria"/>
                                  <w:sz w:val="18"/>
                                </w:rPr>
                              </w:pPr>
                              <w:r>
                                <w:rPr>
                                  <w:rFonts w:ascii="Cambria"/>
                                  <w:color w:val="585858"/>
                                  <w:sz w:val="18"/>
                                </w:rPr>
                                <w:t>1500</w:t>
                              </w:r>
                            </w:p>
                            <w:p w14:paraId="53433549" w14:textId="77777777" w:rsidR="003E6A84" w:rsidRDefault="003E6A84">
                              <w:pPr>
                                <w:rPr>
                                  <w:rFonts w:ascii="Cambria"/>
                                  <w:sz w:val="21"/>
                                </w:rPr>
                              </w:pPr>
                            </w:p>
                            <w:p w14:paraId="5460079C" w14:textId="77777777" w:rsidR="003E6A84" w:rsidRDefault="003E6A84">
                              <w:pPr>
                                <w:spacing w:before="1"/>
                                <w:ind w:right="21"/>
                                <w:jc w:val="right"/>
                                <w:rPr>
                                  <w:rFonts w:ascii="Cambria"/>
                                  <w:sz w:val="18"/>
                                </w:rPr>
                              </w:pPr>
                              <w:r>
                                <w:rPr>
                                  <w:rFonts w:ascii="Cambria"/>
                                  <w:color w:val="585858"/>
                                  <w:sz w:val="18"/>
                                </w:rPr>
                                <w:t>1000</w:t>
                              </w:r>
                            </w:p>
                            <w:p w14:paraId="0310E090" w14:textId="77777777" w:rsidR="003E6A84" w:rsidRDefault="003E6A84">
                              <w:pPr>
                                <w:rPr>
                                  <w:rFonts w:ascii="Cambria"/>
                                  <w:sz w:val="21"/>
                                </w:rPr>
                              </w:pPr>
                            </w:p>
                            <w:p w14:paraId="3983B593" w14:textId="77777777" w:rsidR="003E6A84" w:rsidRDefault="003E6A84">
                              <w:pPr>
                                <w:ind w:right="18"/>
                                <w:jc w:val="right"/>
                                <w:rPr>
                                  <w:rFonts w:ascii="Cambria"/>
                                  <w:sz w:val="18"/>
                                </w:rPr>
                              </w:pPr>
                              <w:r>
                                <w:rPr>
                                  <w:rFonts w:ascii="Cambria"/>
                                  <w:color w:val="585858"/>
                                  <w:sz w:val="18"/>
                                </w:rPr>
                                <w:t>500</w:t>
                              </w:r>
                            </w:p>
                            <w:p w14:paraId="0CD9AA44" w14:textId="77777777" w:rsidR="003E6A84" w:rsidRDefault="003E6A84">
                              <w:pPr>
                                <w:spacing w:before="1"/>
                                <w:rPr>
                                  <w:rFonts w:ascii="Cambria"/>
                                  <w:sz w:val="21"/>
                                </w:rPr>
                              </w:pPr>
                            </w:p>
                            <w:p w14:paraId="15659F5D" w14:textId="77777777" w:rsidR="003E6A84" w:rsidRDefault="003E6A84">
                              <w:pPr>
                                <w:ind w:right="19"/>
                                <w:jc w:val="right"/>
                                <w:rPr>
                                  <w:rFonts w:ascii="Cambria"/>
                                  <w:sz w:val="18"/>
                                </w:rPr>
                              </w:pPr>
                              <w:r>
                                <w:rPr>
                                  <w:rFonts w:ascii="Cambria"/>
                                  <w:color w:val="585858"/>
                                  <w:w w:val="101"/>
                                  <w:sz w:val="18"/>
                                </w:rPr>
                                <w:t>0</w:t>
                              </w:r>
                            </w:p>
                          </w:txbxContent>
                        </wps:txbx>
                        <wps:bodyPr rot="0" vert="horz" wrap="square" lIns="0" tIns="0" rIns="0" bIns="0" anchor="t" anchorCtr="0" upright="1">
                          <a:noAutofit/>
                        </wps:bodyPr>
                      </wps:wsp>
                      <wps:wsp>
                        <wps:cNvPr id="236" name="Text Box 236"/>
                        <wps:cNvSpPr txBox="1">
                          <a:spLocks noChangeArrowheads="1"/>
                        </wps:cNvSpPr>
                        <wps:spPr bwMode="auto">
                          <a:xfrm>
                            <a:off x="4234" y="4267"/>
                            <a:ext cx="867"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69F7026" w14:textId="5F2EE262" w:rsidR="003E6A84" w:rsidRDefault="003E6A84">
                              <w:pPr>
                                <w:spacing w:before="2"/>
                                <w:rPr>
                                  <w:rFonts w:ascii="Cambria"/>
                                  <w:sz w:val="18"/>
                                </w:rPr>
                              </w:pPr>
                              <w:r>
                                <w:rPr>
                                  <w:rFonts w:ascii="Cambria"/>
                                  <w:color w:val="585858"/>
                                  <w:sz w:val="18"/>
                                </w:rPr>
                                <w:t>S</w:t>
                              </w:r>
                              <w:r>
                                <w:rPr>
                                  <w:rFonts w:ascii="Cambria"/>
                                  <w:color w:val="585858"/>
                                  <w:sz w:val="18"/>
                                  <w:lang w:val="id-ID"/>
                                </w:rPr>
                                <w:t>a</w:t>
                              </w:r>
                              <w:proofErr w:type="spellStart"/>
                              <w:r>
                                <w:rPr>
                                  <w:rFonts w:ascii="Cambria"/>
                                  <w:color w:val="585858"/>
                                  <w:sz w:val="18"/>
                                </w:rPr>
                                <w:t>mp</w:t>
                              </w:r>
                              <w:proofErr w:type="spellEnd"/>
                              <w:r>
                                <w:rPr>
                                  <w:rFonts w:ascii="Cambria"/>
                                  <w:color w:val="585858"/>
                                  <w:sz w:val="18"/>
                                  <w:lang w:val="id-ID"/>
                                </w:rPr>
                                <w:t>le-</w:t>
                              </w:r>
                              <w:r>
                                <w:rPr>
                                  <w:rFonts w:ascii="Cambria"/>
                                  <w:color w:val="585858"/>
                                  <w:spacing w:val="-3"/>
                                  <w:sz w:val="18"/>
                                </w:rPr>
                                <w:t xml:space="preserve"> </w:t>
                              </w:r>
                              <w:r>
                                <w:rPr>
                                  <w:rFonts w:ascii="Cambria"/>
                                  <w:color w:val="585858"/>
                                  <w:sz w:val="18"/>
                                </w:rPr>
                                <w:t>1</w:t>
                              </w:r>
                            </w:p>
                          </w:txbxContent>
                        </wps:txbx>
                        <wps:bodyPr rot="0" vert="horz" wrap="square" lIns="0" tIns="0" rIns="0" bIns="0" anchor="t" anchorCtr="0" upright="1">
                          <a:noAutofit/>
                        </wps:bodyPr>
                      </wps:wsp>
                      <wps:wsp>
                        <wps:cNvPr id="237" name="Text Box 237"/>
                        <wps:cNvSpPr txBox="1">
                          <a:spLocks noChangeArrowheads="1"/>
                        </wps:cNvSpPr>
                        <wps:spPr bwMode="auto">
                          <a:xfrm>
                            <a:off x="5769" y="4267"/>
                            <a:ext cx="845" cy="21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D9E58F0" w14:textId="197828DB" w:rsidR="003E6A84" w:rsidRDefault="003E6A84">
                              <w:pPr>
                                <w:spacing w:before="2"/>
                                <w:rPr>
                                  <w:rFonts w:ascii="Cambria"/>
                                  <w:sz w:val="18"/>
                                </w:rPr>
                              </w:pPr>
                              <w:r>
                                <w:rPr>
                                  <w:rFonts w:ascii="Cambria"/>
                                  <w:color w:val="585858"/>
                                  <w:sz w:val="18"/>
                                </w:rPr>
                                <w:t>S</w:t>
                              </w:r>
                              <w:r>
                                <w:rPr>
                                  <w:rFonts w:ascii="Cambria"/>
                                  <w:color w:val="585858"/>
                                  <w:sz w:val="18"/>
                                  <w:lang w:val="id-ID"/>
                                </w:rPr>
                                <w:t>a</w:t>
                              </w:r>
                              <w:proofErr w:type="spellStart"/>
                              <w:r>
                                <w:rPr>
                                  <w:rFonts w:ascii="Cambria"/>
                                  <w:color w:val="585858"/>
                                  <w:sz w:val="18"/>
                                </w:rPr>
                                <w:t>mpl</w:t>
                              </w:r>
                              <w:proofErr w:type="spellEnd"/>
                              <w:r>
                                <w:rPr>
                                  <w:rFonts w:ascii="Cambria"/>
                                  <w:color w:val="585858"/>
                                  <w:sz w:val="18"/>
                                  <w:lang w:val="id-ID"/>
                                </w:rPr>
                                <w:t>e-</w:t>
                              </w:r>
                              <w:r>
                                <w:rPr>
                                  <w:rFonts w:ascii="Cambria"/>
                                  <w:color w:val="585858"/>
                                  <w:spacing w:val="-3"/>
                                  <w:sz w:val="18"/>
                                </w:rPr>
                                <w:t xml:space="preserve"> </w:t>
                              </w:r>
                              <w:r>
                                <w:rPr>
                                  <w:rFonts w:ascii="Cambria"/>
                                  <w:color w:val="585858"/>
                                  <w:sz w:val="18"/>
                                </w:rPr>
                                <w:t>2</w:t>
                              </w:r>
                            </w:p>
                          </w:txbxContent>
                        </wps:txbx>
                        <wps:bodyPr rot="0" vert="horz" wrap="square" lIns="0" tIns="0" rIns="0" bIns="0" anchor="t" anchorCtr="0" upright="1">
                          <a:noAutofit/>
                        </wps:bodyPr>
                      </wps:wsp>
                      <wps:wsp>
                        <wps:cNvPr id="238" name="Text Box 238"/>
                        <wps:cNvSpPr txBox="1">
                          <a:spLocks noChangeArrowheads="1"/>
                        </wps:cNvSpPr>
                        <wps:spPr bwMode="auto">
                          <a:xfrm>
                            <a:off x="7532" y="4059"/>
                            <a:ext cx="1110" cy="41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EC6E80D" w14:textId="3F7A3512" w:rsidR="003E6A84" w:rsidRPr="00587E65" w:rsidRDefault="003E6A84" w:rsidP="00587E65">
                              <w:pPr>
                                <w:spacing w:before="2"/>
                                <w:ind w:right="18"/>
                                <w:rPr>
                                  <w:rFonts w:ascii="Cambria"/>
                                  <w:sz w:val="18"/>
                                  <w:lang w:val="id-ID"/>
                                </w:rPr>
                              </w:pPr>
                              <w:r>
                                <w:rPr>
                                  <w:rFonts w:ascii="Cambria"/>
                                  <w:color w:val="404040"/>
                                  <w:sz w:val="18"/>
                                  <w:lang w:val="id-ID"/>
                                </w:rPr>
                                <w:t xml:space="preserve">  1029.076</w:t>
                              </w:r>
                            </w:p>
                            <w:p w14:paraId="4FC0EDAC" w14:textId="22CC606F" w:rsidR="003E6A84" w:rsidRDefault="003E6A84">
                              <w:pPr>
                                <w:spacing w:before="12"/>
                                <w:ind w:right="79"/>
                                <w:jc w:val="right"/>
                                <w:rPr>
                                  <w:rFonts w:ascii="Cambria"/>
                                  <w:sz w:val="18"/>
                                </w:rPr>
                              </w:pPr>
                              <w:r>
                                <w:rPr>
                                  <w:rFonts w:ascii="Cambria"/>
                                  <w:color w:val="585858"/>
                                  <w:spacing w:val="-1"/>
                                  <w:sz w:val="18"/>
                                </w:rPr>
                                <w:t>S</w:t>
                              </w:r>
                              <w:r>
                                <w:rPr>
                                  <w:rFonts w:ascii="Cambria"/>
                                  <w:color w:val="585858"/>
                                  <w:spacing w:val="-1"/>
                                  <w:sz w:val="18"/>
                                  <w:lang w:val="id-ID"/>
                                </w:rPr>
                                <w:t>a</w:t>
                              </w:r>
                              <w:proofErr w:type="spellStart"/>
                              <w:r>
                                <w:rPr>
                                  <w:rFonts w:ascii="Cambria"/>
                                  <w:color w:val="585858"/>
                                  <w:spacing w:val="-1"/>
                                  <w:sz w:val="18"/>
                                </w:rPr>
                                <w:t>mp</w:t>
                              </w:r>
                              <w:proofErr w:type="spellEnd"/>
                              <w:r>
                                <w:rPr>
                                  <w:rFonts w:ascii="Cambria"/>
                                  <w:color w:val="585858"/>
                                  <w:spacing w:val="-1"/>
                                  <w:sz w:val="18"/>
                                  <w:lang w:val="id-ID"/>
                                </w:rPr>
                                <w:t>le-</w:t>
                              </w:r>
                              <w:r>
                                <w:rPr>
                                  <w:rFonts w:ascii="Cambria"/>
                                  <w:color w:val="585858"/>
                                  <w:sz w:val="18"/>
                                </w:rPr>
                                <w:t>3</w:t>
                              </w:r>
                            </w:p>
                          </w:txbxContent>
                        </wps:txbx>
                        <wps:bodyPr rot="0" vert="horz" wrap="square" lIns="0" tIns="0" rIns="0" bIns="0" anchor="t" anchorCtr="0" upright="1">
                          <a:noAutofit/>
                        </wps:bodyPr>
                      </wps:wsp>
                    </wpg:wgp>
                  </a:graphicData>
                </a:graphic>
              </wp:inline>
            </w:drawing>
          </mc:Choice>
          <mc:Fallback>
            <w:pict>
              <v:group w14:anchorId="3E217A25" id="Group 225" o:spid="_x0000_s1111" style="width:352.5pt;height:181.6pt;mso-position-horizontal-relative:char;mso-position-vertical-relative:line" coordorigin="3119,675" coordsize="7050,3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">
                <v:shape id="AutoShape 226" o:spid="_x0000_s1112" style="position:absolute;left:3810;top:1859;width:6139;height:2291;visibility:visible;mso-wrap-style:square;v-text-anchor:top" coordsize="6139,2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" path="m,1833r6139,m,1377r6139,m,917r6139,m,461r6139,m,l6139,m,2291r6139,e" filled="f" strokecolor="black [3213]">
                  <v:path arrowok="t" o:connecttype="custom" o:connectlocs="0,3693;6139,3693;0,3237;6139,3237;0,2777;6139,2777;0,2321;6139,2321;0,1860;6139,1860;0,4151;6139,4151" o:connectangles="0,0,0,0,0,0,0,0,0,0,0,0"/>
                </v:shape>
                <v:shape id="Freeform 227" o:spid="_x0000_s1113" style="position:absolute;left:4577;top:1792;width:3070;height:2356;visibility:visible;mso-wrap-style:square;v-text-anchor:top" coordsize="3070,2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" path="m,l1532,745,3069,2356e" filled="f" strokecolor="black [3213]" strokeweight="2.25pt">
                  <v:path arrowok="t" o:connecttype="custom" o:connectlocs="0,1792;1532,2537;3069,4148" o:connectangles="0,0,0"/>
                </v:shape>
                <v:line id="Line 228" o:spid="_x0000_s1114" style="position:absolute;visibility:visible;mso-wrap-style:square" from="3810,1404" to="9949,14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" strokecolor="black [3213]"/>
                <v:rect id="Rectangle 229" o:spid="_x0000_s1115" style="position:absolute;left:3119;top:675;width:7050;height:3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" filled="f" strokecolor="black [3213]"/>
                <v:shape id="Text Box 231" o:spid="_x0000_s1116" type="#_x0000_t202" style="position:absolute;left:3250;top:1292;width:419;height: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" filled="f">
                  <v:textbox inset="0,0,0,0">
                    <w:txbxContent>
                      <w:p w14:paraId="61460F53" w14:textId="77777777" w:rsidR="003E6A84" w:rsidRDefault="003E6A84">
                        <w:pPr>
                          <w:spacing w:before="2"/>
                          <w:rPr>
                            <w:rFonts w:ascii="Cambria"/>
                            <w:sz w:val="18"/>
                          </w:rPr>
                        </w:pPr>
                        <w:r>
                          <w:rPr>
                            <w:rFonts w:ascii="Cambria"/>
                            <w:color w:val="585858"/>
                            <w:sz w:val="18"/>
                          </w:rPr>
                          <w:t>3000</w:t>
                        </w:r>
                      </w:p>
                      <w:p w14:paraId="57C6C0E3" w14:textId="77777777" w:rsidR="003E6A84" w:rsidRDefault="003E6A84">
                        <w:pPr>
                          <w:spacing w:before="1"/>
                          <w:rPr>
                            <w:rFonts w:ascii="Cambria"/>
                            <w:sz w:val="21"/>
                          </w:rPr>
                        </w:pPr>
                      </w:p>
                      <w:p w14:paraId="7EE2A738" w14:textId="77777777" w:rsidR="003E6A84" w:rsidRDefault="003E6A84">
                        <w:pPr>
                          <w:rPr>
                            <w:rFonts w:ascii="Cambria"/>
                            <w:sz w:val="18"/>
                          </w:rPr>
                        </w:pPr>
                        <w:r>
                          <w:rPr>
                            <w:rFonts w:ascii="Cambria"/>
                            <w:color w:val="585858"/>
                            <w:sz w:val="18"/>
                          </w:rPr>
                          <w:t>2500</w:t>
                        </w:r>
                      </w:p>
                    </w:txbxContent>
                  </v:textbox>
                </v:shape>
                <v:shape id="Text Box 232" o:spid="_x0000_s1117" type="#_x0000_t202" style="position:absolute;left:4745;top:1688;width:765;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" filled="f">
                  <v:textbox inset="0,0,0,0">
                    <w:txbxContent>
                      <w:p w14:paraId="5835F89E" w14:textId="77777777" w:rsidR="003E6A84" w:rsidRDefault="003E6A84">
                        <w:pPr>
                          <w:spacing w:before="2"/>
                          <w:rPr>
                            <w:rFonts w:ascii="Cambria"/>
                            <w:sz w:val="18"/>
                          </w:rPr>
                        </w:pPr>
                        <w:r>
                          <w:rPr>
                            <w:rFonts w:ascii="Cambria"/>
                            <w:color w:val="404040"/>
                            <w:sz w:val="18"/>
                          </w:rPr>
                          <w:t>2576.318</w:t>
                        </w:r>
                      </w:p>
                    </w:txbxContent>
                  </v:textbox>
                </v:shape>
                <v:shape id="Text Box 233" o:spid="_x0000_s1118" type="#_x0000_t202" style="position:absolute;left:3250;top:2208;width:419;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" filled="f">
                  <v:textbox inset="0,0,0,0">
                    <w:txbxContent>
                      <w:p w14:paraId="298FA72E" w14:textId="77777777" w:rsidR="003E6A84" w:rsidRDefault="003E6A84">
                        <w:pPr>
                          <w:spacing w:before="2"/>
                          <w:rPr>
                            <w:rFonts w:ascii="Cambria"/>
                            <w:sz w:val="18"/>
                          </w:rPr>
                        </w:pPr>
                        <w:r>
                          <w:rPr>
                            <w:rFonts w:ascii="Cambria"/>
                            <w:color w:val="585858"/>
                            <w:sz w:val="18"/>
                          </w:rPr>
                          <w:t>2000</w:t>
                        </w:r>
                      </w:p>
                    </w:txbxContent>
                  </v:textbox>
                </v:shape>
                <v:shape id="Text Box 234" o:spid="_x0000_s1119" type="#_x0000_t202" style="position:absolute;left:6280;top:2431;width:765;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" filled="f">
                  <v:textbox inset="0,0,0,0">
                    <w:txbxContent>
                      <w:p w14:paraId="070D6B21" w14:textId="77777777" w:rsidR="003E6A84" w:rsidRDefault="003E6A84">
                        <w:pPr>
                          <w:spacing w:before="2"/>
                          <w:rPr>
                            <w:rFonts w:ascii="Cambria"/>
                            <w:sz w:val="18"/>
                          </w:rPr>
                        </w:pPr>
                        <w:r>
                          <w:rPr>
                            <w:rFonts w:ascii="Cambria"/>
                            <w:color w:val="404040"/>
                            <w:sz w:val="18"/>
                          </w:rPr>
                          <w:t>1765.024</w:t>
                        </w:r>
                      </w:p>
                    </w:txbxContent>
                  </v:textbox>
                </v:shape>
                <v:shape id="Text Box 235" o:spid="_x0000_s1120" type="#_x0000_t202" style="position:absolute;left:3250;top:2666;width:422;height:1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" filled="f">
                  <v:textbox inset="0,0,0,0">
                    <w:txbxContent>
                      <w:p w14:paraId="28D3752E" w14:textId="77777777" w:rsidR="003E6A84" w:rsidRDefault="003E6A84">
                        <w:pPr>
                          <w:spacing w:before="2"/>
                          <w:ind w:right="21"/>
                          <w:jc w:val="right"/>
                          <w:rPr>
                            <w:rFonts w:ascii="Cambria"/>
                            <w:sz w:val="18"/>
                          </w:rPr>
                        </w:pPr>
                        <w:r>
                          <w:rPr>
                            <w:rFonts w:ascii="Cambria"/>
                            <w:color w:val="585858"/>
                            <w:sz w:val="18"/>
                          </w:rPr>
                          <w:t>1500</w:t>
                        </w:r>
                      </w:p>
                      <w:p w14:paraId="53433549" w14:textId="77777777" w:rsidR="003E6A84" w:rsidRDefault="003E6A84">
                        <w:pPr>
                          <w:rPr>
                            <w:rFonts w:ascii="Cambria"/>
                            <w:sz w:val="21"/>
                          </w:rPr>
                        </w:pPr>
                      </w:p>
                      <w:p w14:paraId="5460079C" w14:textId="77777777" w:rsidR="003E6A84" w:rsidRDefault="003E6A84">
                        <w:pPr>
                          <w:spacing w:before="1"/>
                          <w:ind w:right="21"/>
                          <w:jc w:val="right"/>
                          <w:rPr>
                            <w:rFonts w:ascii="Cambria"/>
                            <w:sz w:val="18"/>
                          </w:rPr>
                        </w:pPr>
                        <w:r>
                          <w:rPr>
                            <w:rFonts w:ascii="Cambria"/>
                            <w:color w:val="585858"/>
                            <w:sz w:val="18"/>
                          </w:rPr>
                          <w:t>1000</w:t>
                        </w:r>
                      </w:p>
                      <w:p w14:paraId="0310E090" w14:textId="77777777" w:rsidR="003E6A84" w:rsidRDefault="003E6A84">
                        <w:pPr>
                          <w:rPr>
                            <w:rFonts w:ascii="Cambria"/>
                            <w:sz w:val="21"/>
                          </w:rPr>
                        </w:pPr>
                      </w:p>
                      <w:p w14:paraId="3983B593" w14:textId="77777777" w:rsidR="003E6A84" w:rsidRDefault="003E6A84">
                        <w:pPr>
                          <w:ind w:right="18"/>
                          <w:jc w:val="right"/>
                          <w:rPr>
                            <w:rFonts w:ascii="Cambria"/>
                            <w:sz w:val="18"/>
                          </w:rPr>
                        </w:pPr>
                        <w:r>
                          <w:rPr>
                            <w:rFonts w:ascii="Cambria"/>
                            <w:color w:val="585858"/>
                            <w:sz w:val="18"/>
                          </w:rPr>
                          <w:t>500</w:t>
                        </w:r>
                      </w:p>
                      <w:p w14:paraId="0CD9AA44" w14:textId="77777777" w:rsidR="003E6A84" w:rsidRDefault="003E6A84">
                        <w:pPr>
                          <w:spacing w:before="1"/>
                          <w:rPr>
                            <w:rFonts w:ascii="Cambria"/>
                            <w:sz w:val="21"/>
                          </w:rPr>
                        </w:pPr>
                      </w:p>
                      <w:p w14:paraId="15659F5D" w14:textId="77777777" w:rsidR="003E6A84" w:rsidRDefault="003E6A84">
                        <w:pPr>
                          <w:ind w:right="19"/>
                          <w:jc w:val="right"/>
                          <w:rPr>
                            <w:rFonts w:ascii="Cambria"/>
                            <w:sz w:val="18"/>
                          </w:rPr>
                        </w:pPr>
                        <w:r>
                          <w:rPr>
                            <w:rFonts w:ascii="Cambria"/>
                            <w:color w:val="585858"/>
                            <w:w w:val="101"/>
                            <w:sz w:val="18"/>
                          </w:rPr>
                          <w:t>0</w:t>
                        </w:r>
                      </w:p>
                    </w:txbxContent>
                  </v:textbox>
                </v:shape>
                <v:shape id="Text Box 236" o:spid="_x0000_s1121" type="#_x0000_t202" style="position:absolute;left:4234;top:4267;width:867;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" filled="f">
                  <v:textbox inset="0,0,0,0">
                    <w:txbxContent>
                      <w:p w14:paraId="769F7026" w14:textId="5F2EE262" w:rsidR="003E6A84" w:rsidRDefault="003E6A84">
                        <w:pPr>
                          <w:spacing w:before="2"/>
                          <w:rPr>
                            <w:rFonts w:ascii="Cambria"/>
                            <w:sz w:val="18"/>
                          </w:rPr>
                        </w:pPr>
                        <w:r>
                          <w:rPr>
                            <w:rFonts w:ascii="Cambria"/>
                            <w:color w:val="585858"/>
                            <w:sz w:val="18"/>
                          </w:rPr>
                          <w:t>S</w:t>
                        </w:r>
                        <w:r>
                          <w:rPr>
                            <w:rFonts w:ascii="Cambria"/>
                            <w:color w:val="585858"/>
                            <w:sz w:val="18"/>
                            <w:lang w:val="id-ID"/>
                          </w:rPr>
                          <w:t>a</w:t>
                        </w:r>
                        <w:proofErr w:type="spellStart"/>
                        <w:r>
                          <w:rPr>
                            <w:rFonts w:ascii="Cambria"/>
                            <w:color w:val="585858"/>
                            <w:sz w:val="18"/>
                          </w:rPr>
                          <w:t>mp</w:t>
                        </w:r>
                        <w:proofErr w:type="spellEnd"/>
                        <w:r>
                          <w:rPr>
                            <w:rFonts w:ascii="Cambria"/>
                            <w:color w:val="585858"/>
                            <w:sz w:val="18"/>
                            <w:lang w:val="id-ID"/>
                          </w:rPr>
                          <w:t>le-</w:t>
                        </w:r>
                        <w:r>
                          <w:rPr>
                            <w:rFonts w:ascii="Cambria"/>
                            <w:color w:val="585858"/>
                            <w:spacing w:val="-3"/>
                            <w:sz w:val="18"/>
                          </w:rPr>
                          <w:t xml:space="preserve"> </w:t>
                        </w:r>
                        <w:r>
                          <w:rPr>
                            <w:rFonts w:ascii="Cambria"/>
                            <w:color w:val="585858"/>
                            <w:sz w:val="18"/>
                          </w:rPr>
                          <w:t>1</w:t>
                        </w:r>
                      </w:p>
                    </w:txbxContent>
                  </v:textbox>
                </v:shape>
                <v:shape id="Text Box 237" o:spid="_x0000_s1122" type="#_x0000_t202" style="position:absolute;left:5769;top:4267;width:845;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" filled="f">
                  <v:textbox inset="0,0,0,0">
                    <w:txbxContent>
                      <w:p w14:paraId="5D9E58F0" w14:textId="197828DB" w:rsidR="003E6A84" w:rsidRDefault="003E6A84">
                        <w:pPr>
                          <w:spacing w:before="2"/>
                          <w:rPr>
                            <w:rFonts w:ascii="Cambria"/>
                            <w:sz w:val="18"/>
                          </w:rPr>
                        </w:pPr>
                        <w:r>
                          <w:rPr>
                            <w:rFonts w:ascii="Cambria"/>
                            <w:color w:val="585858"/>
                            <w:sz w:val="18"/>
                          </w:rPr>
                          <w:t>S</w:t>
                        </w:r>
                        <w:r>
                          <w:rPr>
                            <w:rFonts w:ascii="Cambria"/>
                            <w:color w:val="585858"/>
                            <w:sz w:val="18"/>
                            <w:lang w:val="id-ID"/>
                          </w:rPr>
                          <w:t>a</w:t>
                        </w:r>
                        <w:proofErr w:type="spellStart"/>
                        <w:r>
                          <w:rPr>
                            <w:rFonts w:ascii="Cambria"/>
                            <w:color w:val="585858"/>
                            <w:sz w:val="18"/>
                          </w:rPr>
                          <w:t>mpl</w:t>
                        </w:r>
                        <w:proofErr w:type="spellEnd"/>
                        <w:r>
                          <w:rPr>
                            <w:rFonts w:ascii="Cambria"/>
                            <w:color w:val="585858"/>
                            <w:sz w:val="18"/>
                            <w:lang w:val="id-ID"/>
                          </w:rPr>
                          <w:t>e-</w:t>
                        </w:r>
                        <w:r>
                          <w:rPr>
                            <w:rFonts w:ascii="Cambria"/>
                            <w:color w:val="585858"/>
                            <w:spacing w:val="-3"/>
                            <w:sz w:val="18"/>
                          </w:rPr>
                          <w:t xml:space="preserve"> </w:t>
                        </w:r>
                        <w:r>
                          <w:rPr>
                            <w:rFonts w:ascii="Cambria"/>
                            <w:color w:val="585858"/>
                            <w:sz w:val="18"/>
                          </w:rPr>
                          <w:t>2</w:t>
                        </w:r>
                      </w:p>
                    </w:txbxContent>
                  </v:textbox>
                </v:shape>
                <v:shape id="Text Box 238" o:spid="_x0000_s1123" type="#_x0000_t202" style="position:absolute;left:7532;top:4059;width:1110;height: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" filled="f">
                  <v:textbox inset="0,0,0,0">
                    <w:txbxContent>
                      <w:p w14:paraId="1EC6E80D" w14:textId="3F7A3512" w:rsidR="003E6A84" w:rsidRPr="00587E65" w:rsidRDefault="003E6A84" w:rsidP="00587E65">
                        <w:pPr>
                          <w:spacing w:before="2"/>
                          <w:ind w:right="18"/>
                          <w:rPr>
                            <w:rFonts w:ascii="Cambria"/>
                            <w:sz w:val="18"/>
                            <w:lang w:val="id-ID"/>
                          </w:rPr>
                        </w:pPr>
                        <w:r>
                          <w:rPr>
                            <w:rFonts w:ascii="Cambria"/>
                            <w:color w:val="404040"/>
                            <w:sz w:val="18"/>
                            <w:lang w:val="id-ID"/>
                          </w:rPr>
                          <w:t xml:space="preserve">  1029.076</w:t>
                        </w:r>
                      </w:p>
                      <w:p w14:paraId="4FC0EDAC" w14:textId="22CC606F" w:rsidR="003E6A84" w:rsidRDefault="003E6A84">
                        <w:pPr>
                          <w:spacing w:before="12"/>
                          <w:ind w:right="79"/>
                          <w:jc w:val="right"/>
                          <w:rPr>
                            <w:rFonts w:ascii="Cambria"/>
                            <w:sz w:val="18"/>
                          </w:rPr>
                        </w:pPr>
                        <w:r>
                          <w:rPr>
                            <w:rFonts w:ascii="Cambria"/>
                            <w:color w:val="585858"/>
                            <w:spacing w:val="-1"/>
                            <w:sz w:val="18"/>
                          </w:rPr>
                          <w:t>S</w:t>
                        </w:r>
                        <w:r>
                          <w:rPr>
                            <w:rFonts w:ascii="Cambria"/>
                            <w:color w:val="585858"/>
                            <w:spacing w:val="-1"/>
                            <w:sz w:val="18"/>
                            <w:lang w:val="id-ID"/>
                          </w:rPr>
                          <w:t>a</w:t>
                        </w:r>
                        <w:proofErr w:type="spellStart"/>
                        <w:r>
                          <w:rPr>
                            <w:rFonts w:ascii="Cambria"/>
                            <w:color w:val="585858"/>
                            <w:spacing w:val="-1"/>
                            <w:sz w:val="18"/>
                          </w:rPr>
                          <w:t>mp</w:t>
                        </w:r>
                        <w:proofErr w:type="spellEnd"/>
                        <w:r>
                          <w:rPr>
                            <w:rFonts w:ascii="Cambria"/>
                            <w:color w:val="585858"/>
                            <w:spacing w:val="-1"/>
                            <w:sz w:val="18"/>
                            <w:lang w:val="id-ID"/>
                          </w:rPr>
                          <w:t>le-</w:t>
                        </w:r>
                        <w:r>
                          <w:rPr>
                            <w:rFonts w:ascii="Cambria"/>
                            <w:color w:val="585858"/>
                            <w:sz w:val="18"/>
                          </w:rPr>
                          <w:t>3</w:t>
                        </w:r>
                      </w:p>
                    </w:txbxContent>
                  </v:textbox>
                </v:shape>
                <w10:anchorlock/>
              </v:group>
            </w:pict>
          </mc:Fallback>
        </mc:AlternateContent>
      </w:r>
    </w:p>
    <w:p w14:paraId="0905AFF1" w14:textId="77777777" w:rsidR="00EB6031" w:rsidRPr="00E328B5" w:rsidRDefault="00EB6031" w:rsidP="00EB6031">
      <w:pPr>
        <w:pStyle w:val="Paragraph"/>
        <w:rPr>
          <w:sz w:val="24"/>
          <w:szCs w:val="24"/>
          <w:lang w:val="id-ID"/>
        </w:rPr>
      </w:pPr>
    </w:p>
    <w:p w14:paraId="3A3B5B8F" w14:textId="6FC83953" w:rsidR="00EB6031" w:rsidRPr="00600016" w:rsidRDefault="00587E65" w:rsidP="00FC26B0">
      <w:pPr>
        <w:pStyle w:val="FigureCaption"/>
        <w:rPr>
          <w:lang w:val="id-ID"/>
        </w:rPr>
      </w:pPr>
      <w:r w:rsidRPr="00E328B5">
        <w:rPr>
          <w:b/>
          <w:szCs w:val="18"/>
          <w:lang w:val="id-ID"/>
        </w:rPr>
        <w:t>FIGURE 7</w:t>
      </w:r>
      <w:r w:rsidR="00FC26B0">
        <w:rPr>
          <w:b/>
          <w:szCs w:val="18"/>
        </w:rPr>
        <w:t>.</w:t>
      </w:r>
      <w:r w:rsidRPr="00E328B5">
        <w:rPr>
          <w:b/>
          <w:szCs w:val="18"/>
          <w:lang w:val="id-ID"/>
        </w:rPr>
        <w:t xml:space="preserve"> </w:t>
      </w:r>
      <w:r w:rsidRPr="00600016">
        <w:rPr>
          <w:lang w:val="id-ID"/>
        </w:rPr>
        <w:t>Graph of the relationship between the average heating value of sample variations and the heating value</w:t>
      </w:r>
    </w:p>
    <w:p w14:paraId="1B014F8B" w14:textId="77777777" w:rsidR="00072235" w:rsidRPr="00600016" w:rsidRDefault="00072235" w:rsidP="00587E65">
      <w:pPr>
        <w:pStyle w:val="Paragraph"/>
        <w:jc w:val="center"/>
        <w:rPr>
          <w:lang w:val="id-ID"/>
        </w:rPr>
      </w:pPr>
    </w:p>
    <w:p w14:paraId="21E9BE2A" w14:textId="43833AD2" w:rsidR="00072235" w:rsidRPr="00FC26B0" w:rsidRDefault="00072235" w:rsidP="00072235">
      <w:pPr>
        <w:pStyle w:val="Paragraph"/>
        <w:rPr>
          <w:rStyle w:val="Emphasis"/>
        </w:rPr>
      </w:pPr>
      <w:r w:rsidRPr="00FC26B0">
        <w:rPr>
          <w:rStyle w:val="Emphasis"/>
        </w:rPr>
        <w:t xml:space="preserve">Based on the data in </w:t>
      </w:r>
      <w:r w:rsidR="00DC6A25" w:rsidRPr="00DC6A25">
        <w:rPr>
          <w:rStyle w:val="Emphasis"/>
          <w:b/>
          <w:bCs/>
        </w:rPr>
        <w:t>TABLE 1</w:t>
      </w:r>
      <w:r w:rsidRPr="00FC26B0">
        <w:rPr>
          <w:rStyle w:val="Emphasis"/>
        </w:rPr>
        <w:t xml:space="preserve">, a graph is obtained with 3 biobriquette samples where the percentage of organic waste material with starch is 50%: 15% (sample-1), 50%: 20% (sample-2). 50%: 25% 9sample-3). Based on the data and graphs, it can be described that the more starch mixture used, the higher the water content in the biobriquette. This is because starch has the property of not being able to withstand humidity so it easily absorbs water and air </w:t>
      </w:r>
      <w:r w:rsidR="00600016" w:rsidRPr="00FC26B0">
        <w:rPr>
          <w:rStyle w:val="Emphasis"/>
        </w:rPr>
        <w:fldChar w:fldCharType="begin"/>
      </w:r>
      <w:r w:rsidR="00600016" w:rsidRPr="00FC26B0">
        <w:rPr>
          <w:rStyle w:val="Emphasis"/>
        </w:rPr>
        <w:instrText xml:space="preserve"> ADDIN EN.CITE &lt;EndNote&gt;&lt;Cite&gt;&lt;Author&gt;Sulistyanto&lt;/Author&gt;&lt;Year&gt;2007&lt;/Year&gt;&lt;RecNum&gt;264&lt;/RecNum&gt;&lt;DisplayText&gt;[5]&lt;/DisplayText&gt;&lt;record&gt;&lt;rec-number&gt;264&lt;/rec-number&gt;&lt;foreign-keys&gt;&lt;key app="EN" db-id="99sxperz95edp0epr0bxvw21vfzp52wdx0pr" timestamp="1728378460"&gt;264&lt;/key&gt;&lt;/foreign-keys&gt;&lt;ref-type name="Journal Article"&gt;17&lt;/ref-type&gt;&lt;contributors&gt;&lt;authors&gt;&lt;author&gt;Sulistyanto, Amin&lt;/author&gt;&lt;/authors&gt;&lt;/contributors&gt;&lt;titles&gt;&lt;title&gt;Pengaruh variasi bahan perekat terhadap laju pembakaran biobriket campuran batubara dan sabut kelapa&lt;/title&gt;&lt;/titles&gt;&lt;dates&gt;&lt;year&gt;2007&lt;/year&gt;&lt;/dates&gt;&lt;isbn&gt;1411-4348&lt;/isbn&gt;&lt;urls&gt;&lt;/urls&gt;&lt;/record&gt;&lt;/Cite&gt;&lt;/EndNote&gt;</w:instrText>
      </w:r>
      <w:r w:rsidR="00600016" w:rsidRPr="00FC26B0">
        <w:rPr>
          <w:rStyle w:val="Emphasis"/>
        </w:rPr>
        <w:fldChar w:fldCharType="separate"/>
      </w:r>
      <w:r w:rsidR="00600016" w:rsidRPr="00FC26B0">
        <w:rPr>
          <w:rStyle w:val="Emphasis"/>
        </w:rPr>
        <w:t>[5]</w:t>
      </w:r>
      <w:r w:rsidR="00600016" w:rsidRPr="00FC26B0">
        <w:rPr>
          <w:rStyle w:val="Emphasis"/>
        </w:rPr>
        <w:fldChar w:fldCharType="end"/>
      </w:r>
    </w:p>
    <w:p w14:paraId="1F3117C5" w14:textId="67726C37" w:rsidR="00072235" w:rsidRPr="00FC26B0" w:rsidRDefault="001D6AAF" w:rsidP="00072235">
      <w:pPr>
        <w:pStyle w:val="Paragraph"/>
        <w:rPr>
          <w:rStyle w:val="Emphasis"/>
        </w:rPr>
      </w:pPr>
      <w:r w:rsidRPr="00FC26B0">
        <w:rPr>
          <w:rStyle w:val="Emphasis"/>
        </w:rPr>
        <w:t>Waste is goods or objects that are no longer useful and must be discarded. Waste is a daily problem faced by all levels of society, both in cities and villages, in developed and developing countries. Many uses and management of waste are inadequate, even though if the waste produced by urban communities is utilized, it will be able to produce heat energy. Waste has the potential to become a more environmentally friendly fuel and has a high calorific value, namely through the bio-drying process followed by the densification or briquetting process to form a briquette. The presence of this heat energy can be done, one of which is by using a bomb calorimeter. The calorific value of waste depends on the water content in the waste, food waste has a calorific value of 5875.5689 cal/gr, leaf waste is 5334.4857 cal/gr, wood/twig waste is 5975.5871 cal/gr, the highest percentage of water content is wood/twig waste around 13.7495% of the total volume of waste in the landfill. The calorific value of organic waste can be increased through the Bio-drying process, which is the management of organic fractions of municipal and household solid waste (MSW) to reduce water content so that it can be used for energy recovery because it allows energy production. This is done to obtain the best materials and have high calorific value in making briquettes as alternative fuels.</w:t>
      </w:r>
    </w:p>
    <w:p w14:paraId="123460D5" w14:textId="35AE34A1" w:rsidR="00EB6031" w:rsidRPr="00FC26B0" w:rsidRDefault="00072235" w:rsidP="00072235">
      <w:pPr>
        <w:pStyle w:val="Paragraph"/>
        <w:rPr>
          <w:rStyle w:val="Emphasis"/>
        </w:rPr>
      </w:pPr>
      <w:r w:rsidRPr="00FC26B0">
        <w:rPr>
          <w:rStyle w:val="Emphasis"/>
        </w:rPr>
        <w:t xml:space="preserve">Based on the data in </w:t>
      </w:r>
      <w:r w:rsidR="00DC6A25" w:rsidRPr="00DC6A25">
        <w:rPr>
          <w:rStyle w:val="Emphasis"/>
          <w:b/>
          <w:bCs/>
        </w:rPr>
        <w:t>FIGURE 7</w:t>
      </w:r>
      <w:r w:rsidRPr="00FC26B0">
        <w:rPr>
          <w:rStyle w:val="Emphasis"/>
        </w:rPr>
        <w:t>, a graph is obtained with 3 biobriquette samples where the comparison of organic waste material used is 50</w:t>
      </w:r>
      <w:proofErr w:type="gramStart"/>
      <w:r w:rsidRPr="00FC26B0">
        <w:rPr>
          <w:rStyle w:val="Emphasis"/>
        </w:rPr>
        <w:t>% :</w:t>
      </w:r>
      <w:proofErr w:type="gramEnd"/>
      <w:r w:rsidRPr="00FC26B0">
        <w:rPr>
          <w:rStyle w:val="Emphasis"/>
        </w:rPr>
        <w:t xml:space="preserve"> 15% (sample-1), 50% : 20% (sample-2), and 50% : 25% (sample-3). The largest average data obtained is with a comparison of 50%: 15% which obtains a value of 2576.318 cal/gram</w:t>
      </w:r>
    </w:p>
    <w:p w14:paraId="7E7383B9" w14:textId="77777777" w:rsidR="00EB6031" w:rsidRPr="00E328B5" w:rsidRDefault="00EB6031" w:rsidP="00EB6031">
      <w:pPr>
        <w:pStyle w:val="Paragraph"/>
        <w:rPr>
          <w:sz w:val="24"/>
          <w:szCs w:val="24"/>
          <w:lang w:val="id-ID"/>
        </w:rPr>
      </w:pPr>
    </w:p>
    <w:p w14:paraId="318F5619" w14:textId="21D06096" w:rsidR="00EA50A7" w:rsidRPr="00E328B5" w:rsidRDefault="00EA50A7" w:rsidP="00CA3BBC">
      <w:pPr>
        <w:jc w:val="both"/>
        <w:rPr>
          <w:rFonts w:eastAsia="Calibri"/>
          <w:color w:val="FF0000"/>
        </w:rPr>
      </w:pPr>
    </w:p>
    <w:p w14:paraId="488462FA" w14:textId="0E1A7B8B" w:rsidR="00EA50A7" w:rsidRPr="00E328B5" w:rsidRDefault="00EA50A7" w:rsidP="009A7BC2">
      <w:pPr>
        <w:pStyle w:val="Heading1"/>
        <w:rPr>
          <w:color w:val="FF0000"/>
          <w:sz w:val="20"/>
        </w:rPr>
      </w:pPr>
      <w:r w:rsidRPr="00E328B5">
        <w:t>CONCLUSIONS</w:t>
      </w:r>
    </w:p>
    <w:p w14:paraId="4D40FD6A" w14:textId="1EDF6136" w:rsidR="008414D5" w:rsidRPr="00FC26B0" w:rsidRDefault="00260648" w:rsidP="00FC26B0">
      <w:pPr>
        <w:pStyle w:val="Paragraph"/>
        <w:rPr>
          <w:rStyle w:val="Emphasis"/>
        </w:rPr>
      </w:pPr>
      <w:r w:rsidRPr="00FC26B0">
        <w:rPr>
          <w:rStyle w:val="Emphasis"/>
        </w:rPr>
        <w:t>F</w:t>
      </w:r>
      <w:r w:rsidR="008414D5" w:rsidRPr="00FC26B0">
        <w:rPr>
          <w:rStyle w:val="Emphasis"/>
        </w:rPr>
        <w:t>rom this study, it can be concluded that</w:t>
      </w:r>
      <w:r w:rsidRPr="00FC26B0">
        <w:rPr>
          <w:rStyle w:val="Emphasis"/>
        </w:rPr>
        <w:t xml:space="preserve"> :</w:t>
      </w:r>
    </w:p>
    <w:p w14:paraId="5146AD97" w14:textId="1500399F" w:rsidR="008414D5" w:rsidRPr="00FC26B0" w:rsidRDefault="00FC26B0" w:rsidP="00FC26B0">
      <w:pPr>
        <w:pStyle w:val="Paragraph"/>
        <w:numPr>
          <w:ilvl w:val="0"/>
          <w:numId w:val="12"/>
        </w:numPr>
        <w:ind w:left="270" w:hanging="270"/>
        <w:rPr>
          <w:rStyle w:val="Emphasis"/>
        </w:rPr>
      </w:pPr>
      <w:r>
        <w:rPr>
          <w:rStyle w:val="Emphasis"/>
        </w:rPr>
        <w:t>F</w:t>
      </w:r>
      <w:r w:rsidR="008414D5" w:rsidRPr="00FC26B0">
        <w:rPr>
          <w:rStyle w:val="Emphasis"/>
        </w:rPr>
        <w:t>rom the study of the 3 samples, the water content value of organic waste bio briquettes is found in samples with a percentage of 20%, namely with a value of 22,898% where this value is still far from the standard quality of briquettes in indonesia, namely with a value of 8%</w:t>
      </w:r>
      <w:r w:rsidR="00B80C84" w:rsidRPr="00FC26B0">
        <w:rPr>
          <w:rStyle w:val="Emphasis"/>
        </w:rPr>
        <w:t>.</w:t>
      </w:r>
    </w:p>
    <w:p w14:paraId="52161BC1" w14:textId="13D468BF" w:rsidR="008414D5" w:rsidRPr="00FC26B0" w:rsidRDefault="00FC26B0" w:rsidP="00FC26B0">
      <w:pPr>
        <w:pStyle w:val="Paragraph"/>
        <w:numPr>
          <w:ilvl w:val="0"/>
          <w:numId w:val="12"/>
        </w:numPr>
        <w:ind w:left="270" w:hanging="270"/>
        <w:rPr>
          <w:rStyle w:val="Emphasis"/>
        </w:rPr>
      </w:pPr>
      <w:r>
        <w:rPr>
          <w:rStyle w:val="Emphasis"/>
        </w:rPr>
        <w:t>F</w:t>
      </w:r>
      <w:r w:rsidR="008414D5" w:rsidRPr="00FC26B0">
        <w:rPr>
          <w:rStyle w:val="Emphasis"/>
        </w:rPr>
        <w:t>or the three studies, the calorific value of organic waste biobriquettes is at a percentage of 15% with a value of 2576,318 cal/gram, this is considered appropriate because biobriquettes can burn perfectly. however, this is considered lacking because the value obtained is still very far from the standard calorific value in indonesia with a value of 5000 cal/gr.</w:t>
      </w:r>
    </w:p>
    <w:p w14:paraId="48D51471" w14:textId="6AE8AAD2" w:rsidR="00CB1FE9" w:rsidRPr="00E328B5" w:rsidRDefault="00CB1FE9" w:rsidP="00CB1FE9">
      <w:pPr>
        <w:pStyle w:val="Heading1"/>
        <w:rPr>
          <w:lang w:val="id-ID"/>
        </w:rPr>
      </w:pPr>
      <w:r w:rsidRPr="00E328B5">
        <w:lastRenderedPageBreak/>
        <w:t>Acknowledgments</w:t>
      </w:r>
    </w:p>
    <w:p w14:paraId="3C968639" w14:textId="6D2EA3B8" w:rsidR="001D6AAF" w:rsidRPr="00FC26B0" w:rsidRDefault="008414D5" w:rsidP="001D6AAF">
      <w:pPr>
        <w:pStyle w:val="Paragraph"/>
        <w:rPr>
          <w:rStyle w:val="Emphasis"/>
        </w:rPr>
      </w:pPr>
      <w:r w:rsidRPr="00FC26B0">
        <w:rPr>
          <w:rStyle w:val="Emphasis"/>
        </w:rPr>
        <w:t>On this occasion, we would like to express our deepest gratitude, firstly to the Landungsari Village Government, Malang Regency, and secondly to Muhammadiyah University of Malang and the support of our family.</w:t>
      </w:r>
    </w:p>
    <w:p w14:paraId="6BB56757" w14:textId="77777777" w:rsidR="00C45572" w:rsidRPr="00E328B5" w:rsidRDefault="00C45572" w:rsidP="008414D5">
      <w:pPr>
        <w:pStyle w:val="Heading1"/>
        <w:spacing w:before="0" w:after="0"/>
        <w:rPr>
          <w:lang w:val="id-ID"/>
        </w:rPr>
      </w:pPr>
    </w:p>
    <w:p w14:paraId="29F71B7A" w14:textId="1950C2B2" w:rsidR="008414D5" w:rsidRPr="00E328B5" w:rsidRDefault="00EA50A7" w:rsidP="008414D5">
      <w:pPr>
        <w:pStyle w:val="Heading1"/>
        <w:spacing w:before="0" w:after="0"/>
        <w:rPr>
          <w:rFonts w:eastAsia="Calibri"/>
          <w:lang w:val="id-ID"/>
        </w:rPr>
      </w:pPr>
      <w:r w:rsidRPr="00E328B5">
        <w:t>References</w:t>
      </w:r>
    </w:p>
    <w:p w14:paraId="0DACDA3E" w14:textId="77777777" w:rsidR="008414D5" w:rsidRPr="00E328B5" w:rsidRDefault="008414D5" w:rsidP="008414D5">
      <w:pPr>
        <w:widowControl w:val="0"/>
        <w:autoSpaceDE w:val="0"/>
        <w:autoSpaceDN w:val="0"/>
        <w:rPr>
          <w:rFonts w:eastAsia="Arial MT"/>
          <w:szCs w:val="24"/>
        </w:rPr>
      </w:pPr>
    </w:p>
    <w:p w14:paraId="2A05CF31" w14:textId="77777777" w:rsidR="00600016" w:rsidRPr="00C71E28" w:rsidRDefault="00600016" w:rsidP="009347BE">
      <w:pPr>
        <w:pStyle w:val="EndNoteBibliography"/>
        <w:ind w:left="714" w:hanging="357"/>
        <w:rPr>
          <w:sz w:val="20"/>
        </w:rPr>
      </w:pPr>
      <w:r w:rsidRPr="00C71E28">
        <w:rPr>
          <w:rFonts w:eastAsia="Arial MT"/>
          <w:sz w:val="20"/>
        </w:rPr>
        <w:fldChar w:fldCharType="begin"/>
      </w:r>
      <w:r w:rsidRPr="00C71E28">
        <w:rPr>
          <w:rFonts w:eastAsia="Arial MT"/>
          <w:sz w:val="20"/>
        </w:rPr>
        <w:instrText xml:space="preserve"> ADDIN EN.REFLIST </w:instrText>
      </w:r>
      <w:r w:rsidRPr="00C71E28">
        <w:rPr>
          <w:rFonts w:eastAsia="Arial MT"/>
          <w:sz w:val="20"/>
        </w:rPr>
        <w:fldChar w:fldCharType="separate"/>
      </w:r>
      <w:r w:rsidRPr="00C71E28">
        <w:rPr>
          <w:sz w:val="20"/>
        </w:rPr>
        <w:t>1.</w:t>
      </w:r>
      <w:r w:rsidRPr="00C71E28">
        <w:rPr>
          <w:sz w:val="20"/>
        </w:rPr>
        <w:tab/>
        <w:t xml:space="preserve">Hilmiyati, H., L. Husraini, and A. Zamhuri, </w:t>
      </w:r>
      <w:r w:rsidRPr="00C71E28">
        <w:rPr>
          <w:i/>
          <w:sz w:val="20"/>
        </w:rPr>
        <w:t>Densification of Product Torrefaction from Coconut Coir to Bio-briquette as Renewable Energy that Environmentally.</w:t>
      </w:r>
      <w:r w:rsidRPr="00C71E28">
        <w:rPr>
          <w:sz w:val="20"/>
        </w:rPr>
        <w:t xml:space="preserve"> International Journal of Environmental Research &amp; Clean Energy, 2018. </w:t>
      </w:r>
      <w:r w:rsidRPr="00C71E28">
        <w:rPr>
          <w:b/>
          <w:sz w:val="20"/>
        </w:rPr>
        <w:t>12</w:t>
      </w:r>
      <w:r w:rsidRPr="00C71E28">
        <w:rPr>
          <w:sz w:val="20"/>
        </w:rPr>
        <w:t>(1): p. 13-16.</w:t>
      </w:r>
    </w:p>
    <w:p w14:paraId="1CC70FA4" w14:textId="77777777" w:rsidR="00600016" w:rsidRPr="00C71E28" w:rsidRDefault="00600016" w:rsidP="009347BE">
      <w:pPr>
        <w:pStyle w:val="EndNoteBibliography"/>
        <w:ind w:left="714" w:hanging="357"/>
        <w:rPr>
          <w:sz w:val="20"/>
        </w:rPr>
      </w:pPr>
      <w:r w:rsidRPr="00C71E28">
        <w:rPr>
          <w:sz w:val="20"/>
        </w:rPr>
        <w:t>2.</w:t>
      </w:r>
      <w:r w:rsidRPr="00C71E28">
        <w:rPr>
          <w:sz w:val="20"/>
        </w:rPr>
        <w:tab/>
        <w:t xml:space="preserve">Miyazaki, T., et al., </w:t>
      </w:r>
      <w:r w:rsidRPr="00C71E28">
        <w:rPr>
          <w:i/>
          <w:sz w:val="20"/>
        </w:rPr>
        <w:t>A combined power cycle using refuse incineration and LNG cold energy.</w:t>
      </w:r>
      <w:r w:rsidRPr="00C71E28">
        <w:rPr>
          <w:sz w:val="20"/>
        </w:rPr>
        <w:t xml:space="preserve"> Energy, 2000. </w:t>
      </w:r>
      <w:r w:rsidRPr="00C71E28">
        <w:rPr>
          <w:b/>
          <w:sz w:val="20"/>
        </w:rPr>
        <w:t>25</w:t>
      </w:r>
      <w:r w:rsidRPr="00C71E28">
        <w:rPr>
          <w:sz w:val="20"/>
        </w:rPr>
        <w:t>(7): p. 639-655.</w:t>
      </w:r>
    </w:p>
    <w:p w14:paraId="5B5ED4E7" w14:textId="77777777" w:rsidR="00600016" w:rsidRPr="00C71E28" w:rsidRDefault="00600016" w:rsidP="009347BE">
      <w:pPr>
        <w:pStyle w:val="EndNoteBibliography"/>
        <w:ind w:left="714" w:hanging="357"/>
        <w:rPr>
          <w:sz w:val="20"/>
        </w:rPr>
      </w:pPr>
      <w:r w:rsidRPr="00C71E28">
        <w:rPr>
          <w:sz w:val="20"/>
        </w:rPr>
        <w:t>3.</w:t>
      </w:r>
      <w:r w:rsidRPr="00C71E28">
        <w:rPr>
          <w:sz w:val="20"/>
        </w:rPr>
        <w:tab/>
        <w:t xml:space="preserve">Chen, L., L. Xing, and L. Han, </w:t>
      </w:r>
      <w:r w:rsidRPr="00C71E28">
        <w:rPr>
          <w:i/>
          <w:sz w:val="20"/>
        </w:rPr>
        <w:t>Renewable energy from agro-residues in China: Solid biofuels and biomass briquetting technology.</w:t>
      </w:r>
      <w:r w:rsidRPr="00C71E28">
        <w:rPr>
          <w:sz w:val="20"/>
        </w:rPr>
        <w:t xml:space="preserve"> Renewable and Sustainable Energy Reviews, 2009. </w:t>
      </w:r>
      <w:r w:rsidRPr="00C71E28">
        <w:rPr>
          <w:b/>
          <w:sz w:val="20"/>
        </w:rPr>
        <w:t>13</w:t>
      </w:r>
      <w:r w:rsidRPr="00C71E28">
        <w:rPr>
          <w:sz w:val="20"/>
        </w:rPr>
        <w:t>(9): p. 2689-2695.</w:t>
      </w:r>
    </w:p>
    <w:p w14:paraId="73145E51" w14:textId="77777777" w:rsidR="00600016" w:rsidRPr="00C71E28" w:rsidRDefault="00600016" w:rsidP="009347BE">
      <w:pPr>
        <w:pStyle w:val="EndNoteBibliography"/>
        <w:ind w:left="714" w:hanging="357"/>
        <w:rPr>
          <w:sz w:val="20"/>
        </w:rPr>
      </w:pPr>
      <w:r w:rsidRPr="00C71E28">
        <w:rPr>
          <w:sz w:val="20"/>
        </w:rPr>
        <w:t>4.</w:t>
      </w:r>
      <w:r w:rsidRPr="00C71E28">
        <w:rPr>
          <w:sz w:val="20"/>
        </w:rPr>
        <w:tab/>
        <w:t xml:space="preserve">Orisaleye, J.I., et al., </w:t>
      </w:r>
      <w:r w:rsidRPr="00C71E28">
        <w:rPr>
          <w:i/>
          <w:sz w:val="20"/>
        </w:rPr>
        <w:t>Empirical models for physical properties of abura (Mitragyna ciliata) sawdust briquettes using response surface methodology.</w:t>
      </w:r>
      <w:r w:rsidRPr="00C71E28">
        <w:rPr>
          <w:sz w:val="20"/>
        </w:rPr>
        <w:t xml:space="preserve"> Cleaner Engineering and Technology, 2022. </w:t>
      </w:r>
      <w:r w:rsidRPr="00C71E28">
        <w:rPr>
          <w:b/>
          <w:sz w:val="20"/>
        </w:rPr>
        <w:t>7</w:t>
      </w:r>
      <w:r w:rsidRPr="00C71E28">
        <w:rPr>
          <w:sz w:val="20"/>
        </w:rPr>
        <w:t>: p. 100447.</w:t>
      </w:r>
    </w:p>
    <w:p w14:paraId="31A09C7B" w14:textId="77777777" w:rsidR="00600016" w:rsidRPr="00C71E28" w:rsidRDefault="00600016" w:rsidP="009347BE">
      <w:pPr>
        <w:pStyle w:val="EndNoteBibliography"/>
        <w:ind w:left="714" w:hanging="357"/>
        <w:rPr>
          <w:sz w:val="20"/>
        </w:rPr>
      </w:pPr>
      <w:r w:rsidRPr="00C71E28">
        <w:rPr>
          <w:sz w:val="20"/>
        </w:rPr>
        <w:t>5.</w:t>
      </w:r>
      <w:r w:rsidRPr="00C71E28">
        <w:rPr>
          <w:sz w:val="20"/>
        </w:rPr>
        <w:tab/>
        <w:t xml:space="preserve">Sulistyanto, A., </w:t>
      </w:r>
      <w:r w:rsidRPr="00C71E28">
        <w:rPr>
          <w:i/>
          <w:sz w:val="20"/>
        </w:rPr>
        <w:t>Pengaruh variasi bahan perekat terhadap laju pembakaran biobriket campuran batubara dan sabut kelapa.</w:t>
      </w:r>
      <w:r w:rsidRPr="00C71E28">
        <w:rPr>
          <w:sz w:val="20"/>
        </w:rPr>
        <w:t xml:space="preserve"> 2007.</w:t>
      </w:r>
    </w:p>
    <w:p w14:paraId="040F003B" w14:textId="77777777" w:rsidR="00600016" w:rsidRPr="00C71E28" w:rsidRDefault="00600016" w:rsidP="009347BE">
      <w:pPr>
        <w:widowControl w:val="0"/>
        <w:numPr>
          <w:ilvl w:val="0"/>
          <w:numId w:val="10"/>
        </w:numPr>
        <w:tabs>
          <w:tab w:val="left" w:pos="709"/>
        </w:tabs>
        <w:autoSpaceDE w:val="0"/>
        <w:autoSpaceDN w:val="0"/>
        <w:ind w:left="714" w:hanging="357"/>
        <w:jc w:val="both"/>
        <w:rPr>
          <w:rFonts w:eastAsia="Arial MT"/>
          <w:sz w:val="20"/>
        </w:rPr>
      </w:pPr>
      <w:r w:rsidRPr="00C71E28">
        <w:rPr>
          <w:rFonts w:eastAsia="Arial MT"/>
          <w:sz w:val="20"/>
        </w:rPr>
        <w:t>M.</w:t>
      </w:r>
      <w:r w:rsidRPr="00C71E28">
        <w:rPr>
          <w:rFonts w:eastAsia="Arial MT"/>
          <w:spacing w:val="-10"/>
          <w:sz w:val="20"/>
        </w:rPr>
        <w:t xml:space="preserve"> </w:t>
      </w:r>
      <w:r w:rsidRPr="00C71E28">
        <w:rPr>
          <w:rFonts w:eastAsia="Arial MT"/>
          <w:sz w:val="20"/>
        </w:rPr>
        <w:t>O.</w:t>
      </w:r>
      <w:r w:rsidRPr="00C71E28">
        <w:rPr>
          <w:rFonts w:eastAsia="Arial MT"/>
          <w:spacing w:val="-9"/>
          <w:sz w:val="20"/>
        </w:rPr>
        <w:t xml:space="preserve"> </w:t>
      </w:r>
      <w:r w:rsidRPr="00C71E28">
        <w:rPr>
          <w:rFonts w:eastAsia="Arial MT"/>
          <w:sz w:val="20"/>
        </w:rPr>
        <w:t>Okwu,</w:t>
      </w:r>
      <w:r w:rsidRPr="00C71E28">
        <w:rPr>
          <w:rFonts w:eastAsia="Arial MT"/>
          <w:spacing w:val="-9"/>
          <w:sz w:val="20"/>
        </w:rPr>
        <w:t xml:space="preserve"> </w:t>
      </w:r>
      <w:r w:rsidRPr="00C71E28">
        <w:rPr>
          <w:rFonts w:eastAsia="Arial MT"/>
          <w:sz w:val="20"/>
        </w:rPr>
        <w:t>O.</w:t>
      </w:r>
      <w:r w:rsidRPr="00C71E28">
        <w:rPr>
          <w:rFonts w:eastAsia="Arial MT"/>
          <w:spacing w:val="-9"/>
          <w:sz w:val="20"/>
        </w:rPr>
        <w:t xml:space="preserve"> </w:t>
      </w:r>
      <w:r w:rsidRPr="00C71E28">
        <w:rPr>
          <w:rFonts w:eastAsia="Arial MT"/>
          <w:sz w:val="20"/>
        </w:rPr>
        <w:t>D.</w:t>
      </w:r>
      <w:r w:rsidRPr="00C71E28">
        <w:rPr>
          <w:rFonts w:eastAsia="Arial MT"/>
          <w:spacing w:val="-9"/>
          <w:sz w:val="20"/>
        </w:rPr>
        <w:t xml:space="preserve"> </w:t>
      </w:r>
      <w:r w:rsidRPr="00C71E28">
        <w:rPr>
          <w:rFonts w:eastAsia="Arial MT"/>
          <w:sz w:val="20"/>
        </w:rPr>
        <w:t>Samuel,</w:t>
      </w:r>
      <w:r w:rsidRPr="00C71E28">
        <w:rPr>
          <w:rFonts w:eastAsia="Arial MT"/>
          <w:spacing w:val="-13"/>
          <w:sz w:val="20"/>
        </w:rPr>
        <w:t xml:space="preserve"> </w:t>
      </w:r>
      <w:r w:rsidRPr="00C71E28">
        <w:rPr>
          <w:rFonts w:eastAsia="Arial MT"/>
          <w:sz w:val="20"/>
        </w:rPr>
        <w:t>O.</w:t>
      </w:r>
      <w:r w:rsidRPr="00C71E28">
        <w:rPr>
          <w:rFonts w:eastAsia="Arial MT"/>
          <w:spacing w:val="-9"/>
          <w:sz w:val="20"/>
        </w:rPr>
        <w:t xml:space="preserve"> </w:t>
      </w:r>
      <w:r w:rsidRPr="00C71E28">
        <w:rPr>
          <w:rFonts w:eastAsia="Arial MT"/>
          <w:sz w:val="20"/>
        </w:rPr>
        <w:t>B.</w:t>
      </w:r>
      <w:r w:rsidRPr="00C71E28">
        <w:rPr>
          <w:rFonts w:eastAsia="Arial MT"/>
          <w:spacing w:val="-9"/>
          <w:sz w:val="20"/>
        </w:rPr>
        <w:t xml:space="preserve"> </w:t>
      </w:r>
      <w:r w:rsidRPr="00C71E28">
        <w:rPr>
          <w:rFonts w:eastAsia="Arial MT"/>
          <w:sz w:val="20"/>
        </w:rPr>
        <w:t>Otanocha,</w:t>
      </w:r>
      <w:r w:rsidRPr="00C71E28">
        <w:rPr>
          <w:rFonts w:eastAsia="Arial MT"/>
          <w:spacing w:val="-9"/>
          <w:sz w:val="20"/>
        </w:rPr>
        <w:t xml:space="preserve"> </w:t>
      </w:r>
      <w:r w:rsidRPr="00C71E28">
        <w:rPr>
          <w:rFonts w:eastAsia="Arial MT"/>
          <w:sz w:val="20"/>
        </w:rPr>
        <w:t>E.</w:t>
      </w:r>
      <w:r w:rsidRPr="00C71E28">
        <w:rPr>
          <w:rFonts w:eastAsia="Arial MT"/>
          <w:spacing w:val="-9"/>
          <w:sz w:val="20"/>
        </w:rPr>
        <w:t xml:space="preserve"> </w:t>
      </w:r>
      <w:r w:rsidRPr="00C71E28">
        <w:rPr>
          <w:rFonts w:eastAsia="Arial MT"/>
          <w:sz w:val="20"/>
        </w:rPr>
        <w:t>Akporhonor,</w:t>
      </w:r>
      <w:r w:rsidRPr="00C71E28">
        <w:rPr>
          <w:rFonts w:eastAsia="Arial MT"/>
          <w:spacing w:val="-9"/>
          <w:sz w:val="20"/>
        </w:rPr>
        <w:t xml:space="preserve"> </w:t>
      </w:r>
      <w:r w:rsidRPr="00C71E28">
        <w:rPr>
          <w:rFonts w:eastAsia="Arial MT"/>
          <w:sz w:val="20"/>
        </w:rPr>
        <w:t>and</w:t>
      </w:r>
      <w:r w:rsidRPr="00C71E28">
        <w:rPr>
          <w:rFonts w:eastAsia="Arial MT"/>
          <w:spacing w:val="-12"/>
          <w:sz w:val="20"/>
        </w:rPr>
        <w:t xml:space="preserve"> </w:t>
      </w:r>
      <w:r w:rsidRPr="00C71E28">
        <w:rPr>
          <w:rFonts w:eastAsia="Arial MT"/>
          <w:sz w:val="20"/>
        </w:rPr>
        <w:t>L.</w:t>
      </w:r>
      <w:r w:rsidRPr="00C71E28">
        <w:rPr>
          <w:rFonts w:eastAsia="Arial MT"/>
          <w:spacing w:val="-9"/>
          <w:sz w:val="20"/>
        </w:rPr>
        <w:t xml:space="preserve"> </w:t>
      </w:r>
      <w:r w:rsidRPr="00C71E28">
        <w:rPr>
          <w:rFonts w:eastAsia="Arial MT"/>
          <w:sz w:val="20"/>
        </w:rPr>
        <w:t>K.</w:t>
      </w:r>
      <w:r w:rsidRPr="00C71E28">
        <w:rPr>
          <w:rFonts w:eastAsia="Arial MT"/>
          <w:spacing w:val="-9"/>
          <w:sz w:val="20"/>
        </w:rPr>
        <w:t xml:space="preserve"> </w:t>
      </w:r>
      <w:r w:rsidRPr="00C71E28">
        <w:rPr>
          <w:rFonts w:eastAsia="Arial MT"/>
          <w:sz w:val="20"/>
        </w:rPr>
        <w:t>Tartibu,</w:t>
      </w:r>
      <w:r w:rsidRPr="00C71E28">
        <w:rPr>
          <w:rFonts w:eastAsia="Arial MT"/>
          <w:spacing w:val="-9"/>
          <w:sz w:val="20"/>
        </w:rPr>
        <w:t xml:space="preserve"> </w:t>
      </w:r>
      <w:r w:rsidRPr="00C71E28">
        <w:rPr>
          <w:rFonts w:eastAsia="Arial MT"/>
          <w:sz w:val="20"/>
        </w:rPr>
        <w:t>“Development</w:t>
      </w:r>
      <w:r w:rsidRPr="00C71E28">
        <w:rPr>
          <w:rFonts w:eastAsia="Arial MT"/>
          <w:spacing w:val="-53"/>
          <w:sz w:val="20"/>
        </w:rPr>
        <w:t xml:space="preserve"> </w:t>
      </w:r>
      <w:r w:rsidRPr="00C71E28">
        <w:rPr>
          <w:rFonts w:eastAsia="Arial MT"/>
          <w:sz w:val="20"/>
        </w:rPr>
        <w:t>of a novel integrated hopper briquette machine for sustainable production of pellet fuels,”</w:t>
      </w:r>
      <w:r w:rsidRPr="00C71E28">
        <w:rPr>
          <w:rFonts w:eastAsia="Arial MT"/>
          <w:spacing w:val="1"/>
          <w:sz w:val="20"/>
        </w:rPr>
        <w:t xml:space="preserve"> </w:t>
      </w:r>
      <w:r w:rsidRPr="00C71E28">
        <w:rPr>
          <w:rFonts w:eastAsia="Arial MT"/>
          <w:i/>
          <w:sz w:val="20"/>
        </w:rPr>
        <w:t>Procedia</w:t>
      </w:r>
      <w:r w:rsidRPr="00C71E28">
        <w:rPr>
          <w:rFonts w:eastAsia="Arial MT"/>
          <w:i/>
          <w:spacing w:val="1"/>
          <w:sz w:val="20"/>
        </w:rPr>
        <w:t xml:space="preserve"> </w:t>
      </w:r>
      <w:r w:rsidRPr="00C71E28">
        <w:rPr>
          <w:rFonts w:eastAsia="Arial MT"/>
          <w:i/>
          <w:sz w:val="20"/>
        </w:rPr>
        <w:t>Comput.</w:t>
      </w:r>
      <w:r w:rsidRPr="00C71E28">
        <w:rPr>
          <w:rFonts w:eastAsia="Arial MT"/>
          <w:i/>
          <w:spacing w:val="1"/>
          <w:sz w:val="20"/>
        </w:rPr>
        <w:t xml:space="preserve"> </w:t>
      </w:r>
      <w:r w:rsidRPr="00C71E28">
        <w:rPr>
          <w:rFonts w:eastAsia="Arial MT"/>
          <w:i/>
          <w:sz w:val="20"/>
        </w:rPr>
        <w:t>Sci.</w:t>
      </w:r>
      <w:r w:rsidRPr="00C71E28">
        <w:rPr>
          <w:rFonts w:eastAsia="Arial MT"/>
          <w:sz w:val="20"/>
        </w:rPr>
        <w:t>,</w:t>
      </w:r>
      <w:r w:rsidRPr="00C71E28">
        <w:rPr>
          <w:rFonts w:eastAsia="Arial MT"/>
          <w:spacing w:val="1"/>
          <w:sz w:val="20"/>
        </w:rPr>
        <w:t xml:space="preserve"> </w:t>
      </w:r>
      <w:r w:rsidRPr="00C71E28">
        <w:rPr>
          <w:rFonts w:eastAsia="Arial MT"/>
          <w:sz w:val="20"/>
        </w:rPr>
        <w:t>vol.</w:t>
      </w:r>
      <w:r w:rsidRPr="00C71E28">
        <w:rPr>
          <w:rFonts w:eastAsia="Arial MT"/>
          <w:spacing w:val="1"/>
          <w:sz w:val="20"/>
        </w:rPr>
        <w:t xml:space="preserve"> </w:t>
      </w:r>
      <w:r w:rsidRPr="00C71E28">
        <w:rPr>
          <w:rFonts w:eastAsia="Arial MT"/>
          <w:sz w:val="20"/>
        </w:rPr>
        <w:t>217,</w:t>
      </w:r>
      <w:r w:rsidRPr="00C71E28">
        <w:rPr>
          <w:rFonts w:eastAsia="Arial MT"/>
          <w:spacing w:val="1"/>
          <w:sz w:val="20"/>
        </w:rPr>
        <w:t xml:space="preserve"> </w:t>
      </w:r>
      <w:r w:rsidRPr="00C71E28">
        <w:rPr>
          <w:rFonts w:eastAsia="Arial MT"/>
          <w:sz w:val="20"/>
        </w:rPr>
        <w:t>no.</w:t>
      </w:r>
      <w:r w:rsidRPr="00C71E28">
        <w:rPr>
          <w:rFonts w:eastAsia="Arial MT"/>
          <w:spacing w:val="1"/>
          <w:sz w:val="20"/>
        </w:rPr>
        <w:t xml:space="preserve"> </w:t>
      </w:r>
      <w:r w:rsidRPr="00C71E28">
        <w:rPr>
          <w:rFonts w:eastAsia="Arial MT"/>
          <w:sz w:val="20"/>
        </w:rPr>
        <w:t>2022,</w:t>
      </w:r>
      <w:r w:rsidRPr="00C71E28">
        <w:rPr>
          <w:rFonts w:eastAsia="Arial MT"/>
          <w:spacing w:val="1"/>
          <w:sz w:val="20"/>
        </w:rPr>
        <w:t xml:space="preserve"> </w:t>
      </w:r>
      <w:r w:rsidRPr="00C71E28">
        <w:rPr>
          <w:rFonts w:eastAsia="Arial MT"/>
          <w:sz w:val="20"/>
        </w:rPr>
        <w:t>pp.</w:t>
      </w:r>
      <w:r w:rsidRPr="00C71E28">
        <w:rPr>
          <w:rFonts w:eastAsia="Arial MT"/>
          <w:spacing w:val="1"/>
          <w:sz w:val="20"/>
        </w:rPr>
        <w:t xml:space="preserve"> </w:t>
      </w:r>
      <w:r w:rsidRPr="00C71E28">
        <w:rPr>
          <w:rFonts w:eastAsia="Arial MT"/>
          <w:sz w:val="20"/>
        </w:rPr>
        <w:t>1719–1733,</w:t>
      </w:r>
      <w:r w:rsidRPr="00C71E28">
        <w:rPr>
          <w:rFonts w:eastAsia="Arial MT"/>
          <w:spacing w:val="1"/>
          <w:sz w:val="20"/>
        </w:rPr>
        <w:t xml:space="preserve"> </w:t>
      </w:r>
      <w:r w:rsidRPr="00C71E28">
        <w:rPr>
          <w:rFonts w:eastAsia="Arial MT"/>
          <w:sz w:val="20"/>
        </w:rPr>
        <w:t>2023,</w:t>
      </w:r>
      <w:r w:rsidRPr="00C71E28">
        <w:rPr>
          <w:rFonts w:eastAsia="Arial MT"/>
          <w:spacing w:val="1"/>
          <w:sz w:val="20"/>
        </w:rPr>
        <w:t xml:space="preserve"> </w:t>
      </w:r>
      <w:r w:rsidRPr="00C71E28">
        <w:rPr>
          <w:rFonts w:eastAsia="Arial MT"/>
          <w:sz w:val="20"/>
        </w:rPr>
        <w:t>doi:</w:t>
      </w:r>
      <w:r w:rsidRPr="00C71E28">
        <w:rPr>
          <w:rFonts w:eastAsia="Arial MT"/>
          <w:spacing w:val="1"/>
          <w:sz w:val="20"/>
        </w:rPr>
        <w:t xml:space="preserve"> </w:t>
      </w:r>
      <w:r w:rsidRPr="00C71E28">
        <w:rPr>
          <w:rFonts w:eastAsia="Arial MT"/>
          <w:sz w:val="20"/>
        </w:rPr>
        <w:t>10.1016/j.procs.2022.12.372.</w:t>
      </w:r>
    </w:p>
    <w:p w14:paraId="4E8880B8" w14:textId="36DF933E" w:rsidR="00600016" w:rsidRPr="00C71E28" w:rsidRDefault="00600016" w:rsidP="009347BE">
      <w:pPr>
        <w:widowControl w:val="0"/>
        <w:numPr>
          <w:ilvl w:val="0"/>
          <w:numId w:val="10"/>
        </w:numPr>
        <w:tabs>
          <w:tab w:val="left" w:pos="548"/>
        </w:tabs>
        <w:autoSpaceDE w:val="0"/>
        <w:autoSpaceDN w:val="0"/>
        <w:ind w:left="714" w:hanging="357"/>
        <w:jc w:val="both"/>
        <w:rPr>
          <w:rFonts w:eastAsia="Arial MT"/>
          <w:sz w:val="20"/>
        </w:rPr>
      </w:pPr>
      <w:r w:rsidRPr="00C71E28">
        <w:rPr>
          <w:rFonts w:eastAsia="Arial MT"/>
          <w:sz w:val="20"/>
        </w:rPr>
        <w:t xml:space="preserve">   T. Koroglu and O. S. Sogut, “Advanced exergoeconomic analysis of organic rankine cycle</w:t>
      </w:r>
      <w:r w:rsidRPr="00C71E28">
        <w:rPr>
          <w:rFonts w:eastAsia="Arial MT"/>
          <w:spacing w:val="1"/>
          <w:sz w:val="20"/>
        </w:rPr>
        <w:t xml:space="preserve"> </w:t>
      </w:r>
      <w:r w:rsidRPr="00C71E28">
        <w:rPr>
          <w:rFonts w:eastAsia="Arial MT"/>
          <w:sz w:val="20"/>
        </w:rPr>
        <w:t xml:space="preserve">waste heat recovery system of a marine power plant,” </w:t>
      </w:r>
      <w:r w:rsidRPr="00C71E28">
        <w:rPr>
          <w:rFonts w:eastAsia="Arial MT"/>
          <w:i/>
          <w:sz w:val="20"/>
        </w:rPr>
        <w:t>Int. J. Thermodyn.</w:t>
      </w:r>
      <w:r w:rsidRPr="00C71E28">
        <w:rPr>
          <w:rFonts w:eastAsia="Arial MT"/>
          <w:sz w:val="20"/>
        </w:rPr>
        <w:t>, vol. 20, no. 3,</w:t>
      </w:r>
      <w:r w:rsidRPr="00C71E28">
        <w:rPr>
          <w:rFonts w:eastAsia="Arial MT"/>
          <w:spacing w:val="1"/>
          <w:sz w:val="20"/>
        </w:rPr>
        <w:t xml:space="preserve"> </w:t>
      </w:r>
      <w:r w:rsidRPr="00C71E28">
        <w:rPr>
          <w:rFonts w:eastAsia="Arial MT"/>
          <w:sz w:val="20"/>
        </w:rPr>
        <w:t>pp.</w:t>
      </w:r>
      <w:r w:rsidRPr="00C71E28">
        <w:rPr>
          <w:rFonts w:eastAsia="Arial MT"/>
          <w:spacing w:val="2"/>
          <w:sz w:val="20"/>
        </w:rPr>
        <w:t xml:space="preserve"> </w:t>
      </w:r>
      <w:r w:rsidRPr="00C71E28">
        <w:rPr>
          <w:rFonts w:eastAsia="Arial MT"/>
          <w:sz w:val="20"/>
        </w:rPr>
        <w:t>140–151,</w:t>
      </w:r>
      <w:r w:rsidRPr="00C71E28">
        <w:rPr>
          <w:rFonts w:eastAsia="Arial MT"/>
          <w:spacing w:val="3"/>
          <w:sz w:val="20"/>
        </w:rPr>
        <w:t xml:space="preserve"> </w:t>
      </w:r>
      <w:r w:rsidRPr="00C71E28">
        <w:rPr>
          <w:rFonts w:eastAsia="Arial MT"/>
          <w:sz w:val="20"/>
        </w:rPr>
        <w:t>2017,</w:t>
      </w:r>
      <w:r w:rsidRPr="00C71E28">
        <w:rPr>
          <w:rFonts w:eastAsia="Arial MT"/>
          <w:spacing w:val="2"/>
          <w:sz w:val="20"/>
        </w:rPr>
        <w:t xml:space="preserve"> </w:t>
      </w:r>
      <w:r w:rsidRPr="00C71E28">
        <w:rPr>
          <w:rFonts w:eastAsia="Arial MT"/>
          <w:sz w:val="20"/>
        </w:rPr>
        <w:t>doi:</w:t>
      </w:r>
      <w:r w:rsidRPr="00C71E28">
        <w:rPr>
          <w:rFonts w:eastAsia="Arial MT"/>
          <w:spacing w:val="-2"/>
          <w:sz w:val="20"/>
        </w:rPr>
        <w:t xml:space="preserve"> </w:t>
      </w:r>
      <w:r w:rsidRPr="00C71E28">
        <w:rPr>
          <w:rFonts w:eastAsia="Arial MT"/>
          <w:sz w:val="20"/>
        </w:rPr>
        <w:t>10.5541/ijot.5000205144.</w:t>
      </w:r>
    </w:p>
    <w:p w14:paraId="65BEEFE7" w14:textId="7346ED8F" w:rsidR="00600016" w:rsidRPr="00C71E28" w:rsidRDefault="00600016" w:rsidP="009347BE">
      <w:pPr>
        <w:widowControl w:val="0"/>
        <w:numPr>
          <w:ilvl w:val="0"/>
          <w:numId w:val="10"/>
        </w:numPr>
        <w:tabs>
          <w:tab w:val="left" w:pos="548"/>
        </w:tabs>
        <w:autoSpaceDE w:val="0"/>
        <w:autoSpaceDN w:val="0"/>
        <w:ind w:left="714" w:hanging="357"/>
        <w:jc w:val="both"/>
        <w:rPr>
          <w:rFonts w:eastAsia="Arial MT"/>
          <w:sz w:val="20"/>
        </w:rPr>
      </w:pPr>
      <w:r w:rsidRPr="00C71E28">
        <w:rPr>
          <w:rFonts w:eastAsia="Arial MT"/>
          <w:sz w:val="20"/>
        </w:rPr>
        <w:t xml:space="preserve">   N.</w:t>
      </w:r>
      <w:r w:rsidRPr="00C71E28">
        <w:rPr>
          <w:rFonts w:eastAsia="Arial MT"/>
          <w:spacing w:val="1"/>
          <w:sz w:val="20"/>
        </w:rPr>
        <w:t xml:space="preserve"> </w:t>
      </w:r>
      <w:r w:rsidRPr="00C71E28">
        <w:rPr>
          <w:rFonts w:eastAsia="Arial MT"/>
          <w:sz w:val="20"/>
        </w:rPr>
        <w:t>S.</w:t>
      </w:r>
      <w:r w:rsidRPr="00C71E28">
        <w:rPr>
          <w:rFonts w:eastAsia="Arial MT"/>
          <w:spacing w:val="1"/>
          <w:sz w:val="20"/>
        </w:rPr>
        <w:t xml:space="preserve"> </w:t>
      </w:r>
      <w:r w:rsidRPr="00C71E28">
        <w:rPr>
          <w:rFonts w:eastAsia="Arial MT"/>
          <w:sz w:val="20"/>
        </w:rPr>
        <w:t>L.</w:t>
      </w:r>
      <w:r w:rsidRPr="00C71E28">
        <w:rPr>
          <w:rFonts w:eastAsia="Arial MT"/>
          <w:spacing w:val="1"/>
          <w:sz w:val="20"/>
        </w:rPr>
        <w:t xml:space="preserve"> </w:t>
      </w:r>
      <w:r w:rsidRPr="00C71E28">
        <w:rPr>
          <w:rFonts w:eastAsia="Arial MT"/>
          <w:sz w:val="20"/>
        </w:rPr>
        <w:t>Srivastava,</w:t>
      </w:r>
      <w:r w:rsidRPr="00C71E28">
        <w:rPr>
          <w:rFonts w:eastAsia="Arial MT"/>
          <w:spacing w:val="1"/>
          <w:sz w:val="20"/>
        </w:rPr>
        <w:t xml:space="preserve"> </w:t>
      </w:r>
      <w:r w:rsidRPr="00C71E28">
        <w:rPr>
          <w:rFonts w:eastAsia="Arial MT"/>
          <w:sz w:val="20"/>
        </w:rPr>
        <w:t>S.</w:t>
      </w:r>
      <w:r w:rsidRPr="00C71E28">
        <w:rPr>
          <w:rFonts w:eastAsia="Arial MT"/>
          <w:spacing w:val="1"/>
          <w:sz w:val="20"/>
        </w:rPr>
        <w:t xml:space="preserve"> </w:t>
      </w:r>
      <w:r w:rsidRPr="00C71E28">
        <w:rPr>
          <w:rFonts w:eastAsia="Arial MT"/>
          <w:sz w:val="20"/>
        </w:rPr>
        <w:t>L.</w:t>
      </w:r>
      <w:r w:rsidRPr="00C71E28">
        <w:rPr>
          <w:rFonts w:eastAsia="Arial MT"/>
          <w:spacing w:val="1"/>
          <w:sz w:val="20"/>
        </w:rPr>
        <w:t xml:space="preserve"> </w:t>
      </w:r>
      <w:r w:rsidRPr="00C71E28">
        <w:rPr>
          <w:rFonts w:eastAsia="Arial MT"/>
          <w:sz w:val="20"/>
        </w:rPr>
        <w:t>Narnaware,</w:t>
      </w:r>
      <w:r w:rsidRPr="00C71E28">
        <w:rPr>
          <w:rFonts w:eastAsia="Arial MT"/>
          <w:spacing w:val="1"/>
          <w:sz w:val="20"/>
        </w:rPr>
        <w:t xml:space="preserve"> </w:t>
      </w:r>
      <w:r w:rsidRPr="00C71E28">
        <w:rPr>
          <w:rFonts w:eastAsia="Arial MT"/>
          <w:sz w:val="20"/>
        </w:rPr>
        <w:t>J.</w:t>
      </w:r>
      <w:r w:rsidRPr="00C71E28">
        <w:rPr>
          <w:rFonts w:eastAsia="Arial MT"/>
          <w:spacing w:val="1"/>
          <w:sz w:val="20"/>
        </w:rPr>
        <w:t xml:space="preserve"> </w:t>
      </w:r>
      <w:r w:rsidRPr="00C71E28">
        <w:rPr>
          <w:rFonts w:eastAsia="Arial MT"/>
          <w:sz w:val="20"/>
        </w:rPr>
        <w:t>P.</w:t>
      </w:r>
      <w:r w:rsidRPr="00C71E28">
        <w:rPr>
          <w:rFonts w:eastAsia="Arial MT"/>
          <w:spacing w:val="1"/>
          <w:sz w:val="20"/>
        </w:rPr>
        <w:t xml:space="preserve"> </w:t>
      </w:r>
      <w:r w:rsidRPr="00C71E28">
        <w:rPr>
          <w:rFonts w:eastAsia="Arial MT"/>
          <w:sz w:val="20"/>
        </w:rPr>
        <w:t>Makwana,</w:t>
      </w:r>
      <w:r w:rsidRPr="00C71E28">
        <w:rPr>
          <w:rFonts w:eastAsia="Arial MT"/>
          <w:spacing w:val="1"/>
          <w:sz w:val="20"/>
        </w:rPr>
        <w:t xml:space="preserve"> </w:t>
      </w:r>
      <w:r w:rsidRPr="00C71E28">
        <w:rPr>
          <w:rFonts w:eastAsia="Arial MT"/>
          <w:sz w:val="20"/>
        </w:rPr>
        <w:t>S.</w:t>
      </w:r>
      <w:r w:rsidRPr="00C71E28">
        <w:rPr>
          <w:rFonts w:eastAsia="Arial MT"/>
          <w:spacing w:val="1"/>
          <w:sz w:val="20"/>
        </w:rPr>
        <w:t xml:space="preserve"> </w:t>
      </w:r>
      <w:r w:rsidRPr="00C71E28">
        <w:rPr>
          <w:rFonts w:eastAsia="Arial MT"/>
          <w:sz w:val="20"/>
        </w:rPr>
        <w:t>N.</w:t>
      </w:r>
      <w:r w:rsidRPr="00C71E28">
        <w:rPr>
          <w:rFonts w:eastAsia="Arial MT"/>
          <w:spacing w:val="1"/>
          <w:sz w:val="20"/>
        </w:rPr>
        <w:t xml:space="preserve"> </w:t>
      </w:r>
      <w:r w:rsidRPr="00C71E28">
        <w:rPr>
          <w:rFonts w:eastAsia="Arial MT"/>
          <w:sz w:val="20"/>
        </w:rPr>
        <w:t>Singh,</w:t>
      </w:r>
      <w:r w:rsidRPr="00C71E28">
        <w:rPr>
          <w:rFonts w:eastAsia="Arial MT"/>
          <w:spacing w:val="1"/>
          <w:sz w:val="20"/>
        </w:rPr>
        <w:t xml:space="preserve"> </w:t>
      </w:r>
      <w:r w:rsidRPr="00C71E28">
        <w:rPr>
          <w:rFonts w:eastAsia="Arial MT"/>
          <w:sz w:val="20"/>
        </w:rPr>
        <w:t>and</w:t>
      </w:r>
      <w:r w:rsidRPr="00C71E28">
        <w:rPr>
          <w:rFonts w:eastAsia="Arial MT"/>
          <w:spacing w:val="1"/>
          <w:sz w:val="20"/>
        </w:rPr>
        <w:t xml:space="preserve"> </w:t>
      </w:r>
      <w:r w:rsidRPr="00C71E28">
        <w:rPr>
          <w:rFonts w:eastAsia="Arial MT"/>
          <w:sz w:val="20"/>
        </w:rPr>
        <w:t>S.</w:t>
      </w:r>
      <w:r w:rsidRPr="00C71E28">
        <w:rPr>
          <w:rFonts w:eastAsia="Arial MT"/>
          <w:spacing w:val="1"/>
          <w:sz w:val="20"/>
        </w:rPr>
        <w:t xml:space="preserve"> </w:t>
      </w:r>
      <w:r w:rsidRPr="00C71E28">
        <w:rPr>
          <w:rFonts w:eastAsia="Arial MT"/>
          <w:sz w:val="20"/>
        </w:rPr>
        <w:t>Vahora,</w:t>
      </w:r>
      <w:r w:rsidRPr="00C71E28">
        <w:rPr>
          <w:rFonts w:eastAsia="Arial MT"/>
          <w:spacing w:val="-53"/>
          <w:sz w:val="20"/>
        </w:rPr>
        <w:t xml:space="preserve"> </w:t>
      </w:r>
      <w:r w:rsidRPr="00C71E28">
        <w:rPr>
          <w:rFonts w:eastAsia="Arial MT"/>
          <w:sz w:val="20"/>
        </w:rPr>
        <w:t xml:space="preserve">“Investigating the energy use of vegetable market waste by briquetting,” </w:t>
      </w:r>
      <w:r w:rsidRPr="00C71E28">
        <w:rPr>
          <w:rFonts w:eastAsia="Arial MT"/>
          <w:i/>
          <w:sz w:val="20"/>
        </w:rPr>
        <w:t>Renew. Energy</w:t>
      </w:r>
      <w:r w:rsidRPr="00C71E28">
        <w:rPr>
          <w:rFonts w:eastAsia="Arial MT"/>
          <w:sz w:val="20"/>
        </w:rPr>
        <w:t>,</w:t>
      </w:r>
      <w:r w:rsidRPr="00C71E28">
        <w:rPr>
          <w:rFonts w:eastAsia="Arial MT"/>
          <w:spacing w:val="1"/>
          <w:sz w:val="20"/>
        </w:rPr>
        <w:t xml:space="preserve"> </w:t>
      </w:r>
      <w:r w:rsidRPr="00C71E28">
        <w:rPr>
          <w:rFonts w:eastAsia="Arial MT"/>
          <w:sz w:val="20"/>
        </w:rPr>
        <w:t>vol.</w:t>
      </w:r>
      <w:r w:rsidRPr="00C71E28">
        <w:rPr>
          <w:rFonts w:eastAsia="Arial MT"/>
          <w:spacing w:val="-3"/>
          <w:sz w:val="20"/>
        </w:rPr>
        <w:t xml:space="preserve"> </w:t>
      </w:r>
      <w:r w:rsidRPr="00C71E28">
        <w:rPr>
          <w:rFonts w:eastAsia="Arial MT"/>
          <w:sz w:val="20"/>
        </w:rPr>
        <w:t>68,</w:t>
      </w:r>
      <w:r w:rsidRPr="00C71E28">
        <w:rPr>
          <w:rFonts w:eastAsia="Arial MT"/>
          <w:spacing w:val="2"/>
          <w:sz w:val="20"/>
        </w:rPr>
        <w:t xml:space="preserve"> </w:t>
      </w:r>
      <w:r w:rsidRPr="00C71E28">
        <w:rPr>
          <w:rFonts w:eastAsia="Arial MT"/>
          <w:sz w:val="20"/>
        </w:rPr>
        <w:t>pp.</w:t>
      </w:r>
      <w:r w:rsidRPr="00C71E28">
        <w:rPr>
          <w:rFonts w:eastAsia="Arial MT"/>
          <w:spacing w:val="-2"/>
          <w:sz w:val="20"/>
        </w:rPr>
        <w:t xml:space="preserve"> </w:t>
      </w:r>
      <w:r w:rsidRPr="00C71E28">
        <w:rPr>
          <w:rFonts w:eastAsia="Arial MT"/>
          <w:sz w:val="20"/>
        </w:rPr>
        <w:t>270–275,</w:t>
      </w:r>
      <w:r w:rsidRPr="00C71E28">
        <w:rPr>
          <w:rFonts w:eastAsia="Arial MT"/>
          <w:spacing w:val="2"/>
          <w:sz w:val="20"/>
        </w:rPr>
        <w:t xml:space="preserve"> </w:t>
      </w:r>
      <w:r w:rsidRPr="00C71E28">
        <w:rPr>
          <w:rFonts w:eastAsia="Arial MT"/>
          <w:sz w:val="20"/>
        </w:rPr>
        <w:t>2014,</w:t>
      </w:r>
      <w:r w:rsidRPr="00C71E28">
        <w:rPr>
          <w:rFonts w:eastAsia="Arial MT"/>
          <w:spacing w:val="3"/>
          <w:sz w:val="20"/>
        </w:rPr>
        <w:t xml:space="preserve"> </w:t>
      </w:r>
      <w:r w:rsidRPr="00C71E28">
        <w:rPr>
          <w:rFonts w:eastAsia="Arial MT"/>
          <w:sz w:val="20"/>
        </w:rPr>
        <w:t>doi:</w:t>
      </w:r>
      <w:r w:rsidRPr="00C71E28">
        <w:rPr>
          <w:rFonts w:eastAsia="Arial MT"/>
          <w:spacing w:val="-3"/>
          <w:sz w:val="20"/>
        </w:rPr>
        <w:t xml:space="preserve"> </w:t>
      </w:r>
      <w:r w:rsidRPr="00C71E28">
        <w:rPr>
          <w:rFonts w:eastAsia="Arial MT"/>
          <w:sz w:val="20"/>
        </w:rPr>
        <w:t>10.1016/j.renene.2014.01.047.</w:t>
      </w:r>
    </w:p>
    <w:p w14:paraId="690661AF" w14:textId="101F7AAC" w:rsidR="00600016" w:rsidRPr="00C71E28" w:rsidRDefault="00600016" w:rsidP="009347BE">
      <w:pPr>
        <w:widowControl w:val="0"/>
        <w:numPr>
          <w:ilvl w:val="0"/>
          <w:numId w:val="10"/>
        </w:numPr>
        <w:tabs>
          <w:tab w:val="left" w:pos="548"/>
        </w:tabs>
        <w:autoSpaceDE w:val="0"/>
        <w:autoSpaceDN w:val="0"/>
        <w:ind w:left="714" w:hanging="357"/>
        <w:jc w:val="both"/>
        <w:rPr>
          <w:rFonts w:eastAsia="Arial MT"/>
          <w:sz w:val="20"/>
        </w:rPr>
      </w:pPr>
      <w:r w:rsidRPr="00C71E28">
        <w:rPr>
          <w:rFonts w:eastAsia="Arial MT"/>
          <w:spacing w:val="-1"/>
          <w:sz w:val="20"/>
        </w:rPr>
        <w:t xml:space="preserve">   H.</w:t>
      </w:r>
      <w:r w:rsidRPr="00C71E28">
        <w:rPr>
          <w:rFonts w:eastAsia="Arial MT"/>
          <w:spacing w:val="-11"/>
          <w:sz w:val="20"/>
        </w:rPr>
        <w:t xml:space="preserve"> </w:t>
      </w:r>
      <w:r w:rsidRPr="00C71E28">
        <w:rPr>
          <w:rFonts w:eastAsia="Arial MT"/>
          <w:spacing w:val="-1"/>
          <w:sz w:val="20"/>
        </w:rPr>
        <w:t>Hilmiyati,</w:t>
      </w:r>
      <w:r w:rsidRPr="00C71E28">
        <w:rPr>
          <w:rFonts w:eastAsia="Arial MT"/>
          <w:spacing w:val="-11"/>
          <w:sz w:val="20"/>
        </w:rPr>
        <w:t xml:space="preserve"> </w:t>
      </w:r>
      <w:r w:rsidRPr="00C71E28">
        <w:rPr>
          <w:rFonts w:eastAsia="Arial MT"/>
          <w:spacing w:val="-1"/>
          <w:sz w:val="20"/>
        </w:rPr>
        <w:t>L.</w:t>
      </w:r>
      <w:r w:rsidRPr="00C71E28">
        <w:rPr>
          <w:rFonts w:eastAsia="Arial MT"/>
          <w:spacing w:val="-11"/>
          <w:sz w:val="20"/>
        </w:rPr>
        <w:t xml:space="preserve"> </w:t>
      </w:r>
      <w:r w:rsidRPr="00C71E28">
        <w:rPr>
          <w:rFonts w:eastAsia="Arial MT"/>
          <w:spacing w:val="-1"/>
          <w:sz w:val="20"/>
        </w:rPr>
        <w:t>Husraini,</w:t>
      </w:r>
      <w:r w:rsidRPr="00C71E28">
        <w:rPr>
          <w:rFonts w:eastAsia="Arial MT"/>
          <w:spacing w:val="-11"/>
          <w:sz w:val="20"/>
        </w:rPr>
        <w:t xml:space="preserve"> </w:t>
      </w:r>
      <w:r w:rsidRPr="00C71E28">
        <w:rPr>
          <w:rFonts w:eastAsia="Arial MT"/>
          <w:sz w:val="20"/>
        </w:rPr>
        <w:t>and</w:t>
      </w:r>
      <w:r w:rsidRPr="00C71E28">
        <w:rPr>
          <w:rFonts w:eastAsia="Arial MT"/>
          <w:spacing w:val="-14"/>
          <w:sz w:val="20"/>
        </w:rPr>
        <w:t xml:space="preserve"> </w:t>
      </w:r>
      <w:r w:rsidRPr="00C71E28">
        <w:rPr>
          <w:rFonts w:eastAsia="Arial MT"/>
          <w:sz w:val="20"/>
        </w:rPr>
        <w:t>A.</w:t>
      </w:r>
      <w:r w:rsidRPr="00C71E28">
        <w:rPr>
          <w:rFonts w:eastAsia="Arial MT"/>
          <w:spacing w:val="-17"/>
          <w:sz w:val="20"/>
        </w:rPr>
        <w:t xml:space="preserve"> </w:t>
      </w:r>
      <w:r w:rsidRPr="00C71E28">
        <w:rPr>
          <w:rFonts w:eastAsia="Arial MT"/>
          <w:sz w:val="20"/>
        </w:rPr>
        <w:t>Zamhuri,</w:t>
      </w:r>
      <w:r w:rsidRPr="00C71E28">
        <w:rPr>
          <w:rFonts w:eastAsia="Arial MT"/>
          <w:spacing w:val="-11"/>
          <w:sz w:val="20"/>
        </w:rPr>
        <w:t xml:space="preserve"> </w:t>
      </w:r>
      <w:r w:rsidRPr="00C71E28">
        <w:rPr>
          <w:rFonts w:eastAsia="Arial MT"/>
          <w:sz w:val="20"/>
        </w:rPr>
        <w:t>“Densification</w:t>
      </w:r>
      <w:r w:rsidRPr="00C71E28">
        <w:rPr>
          <w:rFonts w:eastAsia="Arial MT"/>
          <w:spacing w:val="-15"/>
          <w:sz w:val="20"/>
        </w:rPr>
        <w:t xml:space="preserve"> </w:t>
      </w:r>
      <w:r w:rsidRPr="00C71E28">
        <w:rPr>
          <w:rFonts w:eastAsia="Arial MT"/>
          <w:sz w:val="20"/>
        </w:rPr>
        <w:t>of</w:t>
      </w:r>
      <w:r w:rsidRPr="00C71E28">
        <w:rPr>
          <w:rFonts w:eastAsia="Arial MT"/>
          <w:spacing w:val="-6"/>
          <w:sz w:val="20"/>
        </w:rPr>
        <w:t xml:space="preserve"> </w:t>
      </w:r>
      <w:r w:rsidRPr="00C71E28">
        <w:rPr>
          <w:rFonts w:eastAsia="Arial MT"/>
          <w:sz w:val="20"/>
        </w:rPr>
        <w:t>Product</w:t>
      </w:r>
      <w:r w:rsidRPr="00C71E28">
        <w:rPr>
          <w:rFonts w:eastAsia="Arial MT"/>
          <w:spacing w:val="-12"/>
          <w:sz w:val="20"/>
        </w:rPr>
        <w:t xml:space="preserve"> </w:t>
      </w:r>
      <w:r w:rsidRPr="00C71E28">
        <w:rPr>
          <w:rFonts w:eastAsia="Arial MT"/>
          <w:sz w:val="20"/>
        </w:rPr>
        <w:t>Torrefaction</w:t>
      </w:r>
      <w:r w:rsidRPr="00C71E28">
        <w:rPr>
          <w:rFonts w:eastAsia="Arial MT"/>
          <w:spacing w:val="-19"/>
          <w:sz w:val="20"/>
        </w:rPr>
        <w:t xml:space="preserve"> </w:t>
      </w:r>
      <w:r w:rsidRPr="00C71E28">
        <w:rPr>
          <w:rFonts w:eastAsia="Arial MT"/>
          <w:sz w:val="20"/>
        </w:rPr>
        <w:t>from</w:t>
      </w:r>
      <w:r w:rsidRPr="00C71E28">
        <w:rPr>
          <w:rFonts w:eastAsia="Arial MT"/>
          <w:spacing w:val="-8"/>
          <w:sz w:val="20"/>
        </w:rPr>
        <w:t xml:space="preserve"> </w:t>
      </w:r>
      <w:r w:rsidRPr="00C71E28">
        <w:rPr>
          <w:rFonts w:eastAsia="Arial MT"/>
          <w:sz w:val="20"/>
        </w:rPr>
        <w:t>Coconut</w:t>
      </w:r>
      <w:r w:rsidRPr="00C71E28">
        <w:rPr>
          <w:rFonts w:eastAsia="Arial MT"/>
          <w:spacing w:val="-53"/>
          <w:sz w:val="20"/>
        </w:rPr>
        <w:t xml:space="preserve"> </w:t>
      </w:r>
      <w:r w:rsidRPr="00C71E28">
        <w:rPr>
          <w:rFonts w:eastAsia="Arial MT"/>
          <w:sz w:val="20"/>
        </w:rPr>
        <w:t>Coir to</w:t>
      </w:r>
      <w:r w:rsidRPr="00C71E28">
        <w:rPr>
          <w:rFonts w:eastAsia="Arial MT"/>
          <w:spacing w:val="1"/>
          <w:sz w:val="20"/>
        </w:rPr>
        <w:t xml:space="preserve"> </w:t>
      </w:r>
      <w:r w:rsidRPr="00C71E28">
        <w:rPr>
          <w:rFonts w:eastAsia="Arial MT"/>
          <w:sz w:val="20"/>
        </w:rPr>
        <w:t xml:space="preserve">Bio-briquette as Renewable Energy that Environmentally,” </w:t>
      </w:r>
      <w:r w:rsidRPr="00C71E28">
        <w:rPr>
          <w:rFonts w:eastAsia="Arial MT"/>
          <w:i/>
          <w:sz w:val="20"/>
        </w:rPr>
        <w:t>Int. J. Environ. Res.</w:t>
      </w:r>
      <w:r w:rsidRPr="00C71E28">
        <w:rPr>
          <w:rFonts w:eastAsia="Arial MT"/>
          <w:i/>
          <w:spacing w:val="1"/>
          <w:sz w:val="20"/>
        </w:rPr>
        <w:t xml:space="preserve"> </w:t>
      </w:r>
      <w:r w:rsidRPr="00C71E28">
        <w:rPr>
          <w:rFonts w:eastAsia="Arial MT"/>
          <w:i/>
          <w:sz w:val="20"/>
        </w:rPr>
        <w:t>Clean</w:t>
      </w:r>
      <w:r w:rsidRPr="00C71E28">
        <w:rPr>
          <w:rFonts w:eastAsia="Arial MT"/>
          <w:i/>
          <w:spacing w:val="1"/>
          <w:sz w:val="20"/>
        </w:rPr>
        <w:t xml:space="preserve"> </w:t>
      </w:r>
      <w:r w:rsidRPr="00C71E28">
        <w:rPr>
          <w:rFonts w:eastAsia="Arial MT"/>
          <w:i/>
          <w:sz w:val="20"/>
        </w:rPr>
        <w:t>Energy</w:t>
      </w:r>
      <w:r w:rsidRPr="00C71E28">
        <w:rPr>
          <w:rFonts w:eastAsia="Arial MT"/>
          <w:sz w:val="20"/>
        </w:rPr>
        <w:t>,</w:t>
      </w:r>
      <w:r w:rsidRPr="00C71E28">
        <w:rPr>
          <w:rFonts w:eastAsia="Arial MT"/>
          <w:spacing w:val="1"/>
          <w:sz w:val="20"/>
        </w:rPr>
        <w:t xml:space="preserve"> </w:t>
      </w:r>
      <w:r w:rsidRPr="00C71E28">
        <w:rPr>
          <w:rFonts w:eastAsia="Arial MT"/>
          <w:sz w:val="20"/>
        </w:rPr>
        <w:t>vol.</w:t>
      </w:r>
      <w:r w:rsidRPr="00C71E28">
        <w:rPr>
          <w:rFonts w:eastAsia="Arial MT"/>
          <w:spacing w:val="1"/>
          <w:sz w:val="20"/>
        </w:rPr>
        <w:t xml:space="preserve"> </w:t>
      </w:r>
      <w:r w:rsidRPr="00C71E28">
        <w:rPr>
          <w:rFonts w:eastAsia="Arial MT"/>
          <w:sz w:val="20"/>
        </w:rPr>
        <w:t>12,</w:t>
      </w:r>
      <w:r w:rsidRPr="00C71E28">
        <w:rPr>
          <w:rFonts w:eastAsia="Arial MT"/>
          <w:spacing w:val="1"/>
          <w:sz w:val="20"/>
        </w:rPr>
        <w:t xml:space="preserve"> </w:t>
      </w:r>
      <w:r w:rsidRPr="00C71E28">
        <w:rPr>
          <w:rFonts w:eastAsia="Arial MT"/>
          <w:sz w:val="20"/>
        </w:rPr>
        <w:t>no.</w:t>
      </w:r>
      <w:r w:rsidRPr="00C71E28">
        <w:rPr>
          <w:rFonts w:eastAsia="Arial MT"/>
          <w:spacing w:val="1"/>
          <w:sz w:val="20"/>
        </w:rPr>
        <w:t xml:space="preserve"> </w:t>
      </w:r>
      <w:r w:rsidRPr="00C71E28">
        <w:rPr>
          <w:rFonts w:eastAsia="Arial MT"/>
          <w:sz w:val="20"/>
        </w:rPr>
        <w:t>1,</w:t>
      </w:r>
      <w:r w:rsidRPr="00C71E28">
        <w:rPr>
          <w:rFonts w:eastAsia="Arial MT"/>
          <w:spacing w:val="1"/>
          <w:sz w:val="20"/>
        </w:rPr>
        <w:t xml:space="preserve"> </w:t>
      </w:r>
      <w:r w:rsidRPr="00C71E28">
        <w:rPr>
          <w:rFonts w:eastAsia="Arial MT"/>
          <w:sz w:val="20"/>
        </w:rPr>
        <w:t>pp.</w:t>
      </w:r>
      <w:r w:rsidRPr="00C71E28">
        <w:rPr>
          <w:rFonts w:eastAsia="Arial MT"/>
          <w:spacing w:val="1"/>
          <w:sz w:val="20"/>
        </w:rPr>
        <w:t xml:space="preserve"> </w:t>
      </w:r>
      <w:r w:rsidRPr="00C71E28">
        <w:rPr>
          <w:rFonts w:eastAsia="Arial MT"/>
          <w:sz w:val="20"/>
        </w:rPr>
        <w:t>13–16,</w:t>
      </w:r>
      <w:r w:rsidRPr="00C71E28">
        <w:rPr>
          <w:rFonts w:eastAsia="Arial MT"/>
          <w:spacing w:val="1"/>
          <w:sz w:val="20"/>
        </w:rPr>
        <w:t xml:space="preserve"> </w:t>
      </w:r>
      <w:r w:rsidRPr="00C71E28">
        <w:rPr>
          <w:rFonts w:eastAsia="Arial MT"/>
          <w:sz w:val="20"/>
        </w:rPr>
        <w:t>2018,</w:t>
      </w:r>
      <w:r w:rsidRPr="00C71E28">
        <w:rPr>
          <w:rFonts w:eastAsia="Arial MT"/>
          <w:spacing w:val="1"/>
          <w:sz w:val="20"/>
        </w:rPr>
        <w:t xml:space="preserve"> </w:t>
      </w:r>
      <w:r w:rsidRPr="00C71E28">
        <w:rPr>
          <w:rFonts w:eastAsia="Arial MT"/>
          <w:sz w:val="20"/>
        </w:rPr>
        <w:t>[Online].</w:t>
      </w:r>
      <w:r w:rsidRPr="00C71E28">
        <w:rPr>
          <w:rFonts w:eastAsia="Arial MT"/>
          <w:spacing w:val="1"/>
          <w:sz w:val="20"/>
        </w:rPr>
        <w:t xml:space="preserve"> </w:t>
      </w:r>
      <w:r w:rsidRPr="00C71E28">
        <w:rPr>
          <w:rFonts w:eastAsia="Arial MT"/>
          <w:sz w:val="20"/>
        </w:rPr>
        <w:t>Available:</w:t>
      </w:r>
      <w:r w:rsidRPr="00C71E28">
        <w:rPr>
          <w:rFonts w:eastAsia="Arial MT"/>
          <w:spacing w:val="1"/>
          <w:sz w:val="20"/>
        </w:rPr>
        <w:t xml:space="preserve"> </w:t>
      </w:r>
      <w:r w:rsidRPr="00C71E28">
        <w:rPr>
          <w:rFonts w:eastAsia="Arial MT"/>
          <w:sz w:val="20"/>
        </w:rPr>
        <w:t>https://isomase.org/Journals/index.php/ijerce/article/view/78</w:t>
      </w:r>
    </w:p>
    <w:p w14:paraId="34DE5E93" w14:textId="77777777" w:rsidR="00600016" w:rsidRPr="00C71E28" w:rsidRDefault="00600016" w:rsidP="00600016">
      <w:pPr>
        <w:widowControl w:val="0"/>
        <w:tabs>
          <w:tab w:val="left" w:pos="548"/>
        </w:tabs>
        <w:autoSpaceDE w:val="0"/>
        <w:autoSpaceDN w:val="0"/>
        <w:ind w:left="758" w:right="255"/>
        <w:jc w:val="both"/>
        <w:rPr>
          <w:rFonts w:eastAsia="Arial MT"/>
          <w:sz w:val="20"/>
        </w:rPr>
      </w:pPr>
    </w:p>
    <w:p w14:paraId="7AC8CA8A" w14:textId="77777777" w:rsidR="00600016" w:rsidRPr="00C71E28" w:rsidRDefault="00600016" w:rsidP="00600016">
      <w:pPr>
        <w:pStyle w:val="EndNoteBibliography"/>
        <w:ind w:left="720" w:hanging="720"/>
        <w:rPr>
          <w:sz w:val="20"/>
        </w:rPr>
      </w:pPr>
    </w:p>
    <w:p w14:paraId="41513430" w14:textId="0293520E" w:rsidR="008414D5" w:rsidRPr="00E328B5" w:rsidRDefault="00600016" w:rsidP="00600016">
      <w:pPr>
        <w:widowControl w:val="0"/>
        <w:tabs>
          <w:tab w:val="left" w:pos="548"/>
        </w:tabs>
        <w:autoSpaceDE w:val="0"/>
        <w:autoSpaceDN w:val="0"/>
        <w:ind w:left="758" w:right="255"/>
        <w:jc w:val="both"/>
        <w:rPr>
          <w:rFonts w:eastAsia="Arial MT"/>
          <w:sz w:val="20"/>
          <w:szCs w:val="22"/>
        </w:rPr>
      </w:pPr>
      <w:r w:rsidRPr="00C71E28">
        <w:rPr>
          <w:rFonts w:eastAsia="Arial MT"/>
          <w:sz w:val="20"/>
        </w:rPr>
        <w:fldChar w:fldCharType="end"/>
      </w:r>
    </w:p>
    <w:sectPr w:rsidR="008414D5" w:rsidRPr="00E328B5"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BC3FF0"/>
    <w:multiLevelType w:val="hybridMultilevel"/>
    <w:tmpl w:val="4A589890"/>
    <w:lvl w:ilvl="0" w:tplc="3809000F">
      <w:start w:val="1"/>
      <w:numFmt w:val="decimal"/>
      <w:lvlText w:val="%1."/>
      <w:lvlJc w:val="left"/>
      <w:pPr>
        <w:ind w:left="758" w:hanging="428"/>
      </w:pPr>
      <w:rPr>
        <w:rFonts w:hint="default"/>
        <w:spacing w:val="-2"/>
        <w:w w:val="100"/>
        <w:sz w:val="20"/>
        <w:szCs w:val="20"/>
        <w:lang w:val="en-US" w:eastAsia="en-US" w:bidi="ar-SA"/>
      </w:rPr>
    </w:lvl>
    <w:lvl w:ilvl="1" w:tplc="723CECB6">
      <w:numFmt w:val="bullet"/>
      <w:lvlText w:val="•"/>
      <w:lvlJc w:val="left"/>
      <w:pPr>
        <w:ind w:left="1572" w:hanging="428"/>
      </w:pPr>
      <w:rPr>
        <w:rFonts w:hint="default"/>
        <w:lang w:val="en-US" w:eastAsia="en-US" w:bidi="ar-SA"/>
      </w:rPr>
    </w:lvl>
    <w:lvl w:ilvl="2" w:tplc="BBA8C09E">
      <w:numFmt w:val="bullet"/>
      <w:lvlText w:val="•"/>
      <w:lvlJc w:val="left"/>
      <w:pPr>
        <w:ind w:left="2385" w:hanging="428"/>
      </w:pPr>
      <w:rPr>
        <w:rFonts w:hint="default"/>
        <w:lang w:val="en-US" w:eastAsia="en-US" w:bidi="ar-SA"/>
      </w:rPr>
    </w:lvl>
    <w:lvl w:ilvl="3" w:tplc="286894E0">
      <w:numFmt w:val="bullet"/>
      <w:lvlText w:val="•"/>
      <w:lvlJc w:val="left"/>
      <w:pPr>
        <w:ind w:left="3198" w:hanging="428"/>
      </w:pPr>
      <w:rPr>
        <w:rFonts w:hint="default"/>
        <w:lang w:val="en-US" w:eastAsia="en-US" w:bidi="ar-SA"/>
      </w:rPr>
    </w:lvl>
    <w:lvl w:ilvl="4" w:tplc="F65E2914">
      <w:numFmt w:val="bullet"/>
      <w:lvlText w:val="•"/>
      <w:lvlJc w:val="left"/>
      <w:pPr>
        <w:ind w:left="4011" w:hanging="428"/>
      </w:pPr>
      <w:rPr>
        <w:rFonts w:hint="default"/>
        <w:lang w:val="en-US" w:eastAsia="en-US" w:bidi="ar-SA"/>
      </w:rPr>
    </w:lvl>
    <w:lvl w:ilvl="5" w:tplc="32AC73F2">
      <w:numFmt w:val="bullet"/>
      <w:lvlText w:val="•"/>
      <w:lvlJc w:val="left"/>
      <w:pPr>
        <w:ind w:left="4824" w:hanging="428"/>
      </w:pPr>
      <w:rPr>
        <w:rFonts w:hint="default"/>
        <w:lang w:val="en-US" w:eastAsia="en-US" w:bidi="ar-SA"/>
      </w:rPr>
    </w:lvl>
    <w:lvl w:ilvl="6" w:tplc="6B4CB0CA">
      <w:numFmt w:val="bullet"/>
      <w:lvlText w:val="•"/>
      <w:lvlJc w:val="left"/>
      <w:pPr>
        <w:ind w:left="5637" w:hanging="428"/>
      </w:pPr>
      <w:rPr>
        <w:rFonts w:hint="default"/>
        <w:lang w:val="en-US" w:eastAsia="en-US" w:bidi="ar-SA"/>
      </w:rPr>
    </w:lvl>
    <w:lvl w:ilvl="7" w:tplc="CC80C2A6">
      <w:numFmt w:val="bullet"/>
      <w:lvlText w:val="•"/>
      <w:lvlJc w:val="left"/>
      <w:pPr>
        <w:ind w:left="6450" w:hanging="428"/>
      </w:pPr>
      <w:rPr>
        <w:rFonts w:hint="default"/>
        <w:lang w:val="en-US" w:eastAsia="en-US" w:bidi="ar-SA"/>
      </w:rPr>
    </w:lvl>
    <w:lvl w:ilvl="8" w:tplc="00F657DA">
      <w:numFmt w:val="bullet"/>
      <w:lvlText w:val="•"/>
      <w:lvlJc w:val="left"/>
      <w:pPr>
        <w:ind w:left="7263" w:hanging="428"/>
      </w:pPr>
      <w:rPr>
        <w:rFonts w:hint="default"/>
        <w:lang w:val="en-US" w:eastAsia="en-US" w:bidi="ar-SA"/>
      </w:rPr>
    </w:lvl>
  </w:abstractNum>
  <w:abstractNum w:abstractNumId="1" w15:restartNumberingAfterBreak="0">
    <w:nsid w:val="14FE7971"/>
    <w:multiLevelType w:val="hybridMultilevel"/>
    <w:tmpl w:val="35509096"/>
    <w:lvl w:ilvl="0" w:tplc="06A8DA10">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A704A2E"/>
    <w:multiLevelType w:val="hybridMultilevel"/>
    <w:tmpl w:val="6644A456"/>
    <w:lvl w:ilvl="0" w:tplc="D1C63B1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E00D41"/>
    <w:multiLevelType w:val="hybridMultilevel"/>
    <w:tmpl w:val="E5325332"/>
    <w:lvl w:ilvl="0" w:tplc="25269206">
      <w:start w:val="1"/>
      <w:numFmt w:val="decimal"/>
      <w:lvlText w:val="[%1]"/>
      <w:lvlJc w:val="left"/>
      <w:pPr>
        <w:ind w:left="758" w:hanging="428"/>
      </w:pPr>
      <w:rPr>
        <w:rFonts w:ascii="Arial MT" w:eastAsia="Arial MT" w:hAnsi="Arial MT" w:cs="Arial MT" w:hint="default"/>
        <w:spacing w:val="-2"/>
        <w:w w:val="100"/>
        <w:sz w:val="20"/>
        <w:szCs w:val="20"/>
        <w:lang w:val="en-US" w:eastAsia="en-US" w:bidi="ar-SA"/>
      </w:rPr>
    </w:lvl>
    <w:lvl w:ilvl="1" w:tplc="723CECB6">
      <w:numFmt w:val="bullet"/>
      <w:lvlText w:val="•"/>
      <w:lvlJc w:val="left"/>
      <w:pPr>
        <w:ind w:left="1572" w:hanging="428"/>
      </w:pPr>
      <w:rPr>
        <w:rFonts w:hint="default"/>
        <w:lang w:val="en-US" w:eastAsia="en-US" w:bidi="ar-SA"/>
      </w:rPr>
    </w:lvl>
    <w:lvl w:ilvl="2" w:tplc="BBA8C09E">
      <w:numFmt w:val="bullet"/>
      <w:lvlText w:val="•"/>
      <w:lvlJc w:val="left"/>
      <w:pPr>
        <w:ind w:left="2385" w:hanging="428"/>
      </w:pPr>
      <w:rPr>
        <w:rFonts w:hint="default"/>
        <w:lang w:val="en-US" w:eastAsia="en-US" w:bidi="ar-SA"/>
      </w:rPr>
    </w:lvl>
    <w:lvl w:ilvl="3" w:tplc="286894E0">
      <w:numFmt w:val="bullet"/>
      <w:lvlText w:val="•"/>
      <w:lvlJc w:val="left"/>
      <w:pPr>
        <w:ind w:left="3198" w:hanging="428"/>
      </w:pPr>
      <w:rPr>
        <w:rFonts w:hint="default"/>
        <w:lang w:val="en-US" w:eastAsia="en-US" w:bidi="ar-SA"/>
      </w:rPr>
    </w:lvl>
    <w:lvl w:ilvl="4" w:tplc="F65E2914">
      <w:numFmt w:val="bullet"/>
      <w:lvlText w:val="•"/>
      <w:lvlJc w:val="left"/>
      <w:pPr>
        <w:ind w:left="4011" w:hanging="428"/>
      </w:pPr>
      <w:rPr>
        <w:rFonts w:hint="default"/>
        <w:lang w:val="en-US" w:eastAsia="en-US" w:bidi="ar-SA"/>
      </w:rPr>
    </w:lvl>
    <w:lvl w:ilvl="5" w:tplc="32AC73F2">
      <w:numFmt w:val="bullet"/>
      <w:lvlText w:val="•"/>
      <w:lvlJc w:val="left"/>
      <w:pPr>
        <w:ind w:left="4824" w:hanging="428"/>
      </w:pPr>
      <w:rPr>
        <w:rFonts w:hint="default"/>
        <w:lang w:val="en-US" w:eastAsia="en-US" w:bidi="ar-SA"/>
      </w:rPr>
    </w:lvl>
    <w:lvl w:ilvl="6" w:tplc="6B4CB0CA">
      <w:numFmt w:val="bullet"/>
      <w:lvlText w:val="•"/>
      <w:lvlJc w:val="left"/>
      <w:pPr>
        <w:ind w:left="5637" w:hanging="428"/>
      </w:pPr>
      <w:rPr>
        <w:rFonts w:hint="default"/>
        <w:lang w:val="en-US" w:eastAsia="en-US" w:bidi="ar-SA"/>
      </w:rPr>
    </w:lvl>
    <w:lvl w:ilvl="7" w:tplc="CC80C2A6">
      <w:numFmt w:val="bullet"/>
      <w:lvlText w:val="•"/>
      <w:lvlJc w:val="left"/>
      <w:pPr>
        <w:ind w:left="6450" w:hanging="428"/>
      </w:pPr>
      <w:rPr>
        <w:rFonts w:hint="default"/>
        <w:lang w:val="en-US" w:eastAsia="en-US" w:bidi="ar-SA"/>
      </w:rPr>
    </w:lvl>
    <w:lvl w:ilvl="8" w:tplc="00F657DA">
      <w:numFmt w:val="bullet"/>
      <w:lvlText w:val="•"/>
      <w:lvlJc w:val="left"/>
      <w:pPr>
        <w:ind w:left="7263" w:hanging="428"/>
      </w:pPr>
      <w:rPr>
        <w:rFonts w:hint="default"/>
        <w:lang w:val="en-US" w:eastAsia="en-US" w:bidi="ar-SA"/>
      </w:rPr>
    </w:lvl>
  </w:abstractNum>
  <w:abstractNum w:abstractNumId="8" w15:restartNumberingAfterBreak="0">
    <w:nsid w:val="3EC9713A"/>
    <w:multiLevelType w:val="hybridMultilevel"/>
    <w:tmpl w:val="020034A6"/>
    <w:lvl w:ilvl="0" w:tplc="3442566A">
      <w:start w:val="6"/>
      <w:numFmt w:val="decimal"/>
      <w:lvlText w:val="%1."/>
      <w:lvlJc w:val="left"/>
      <w:pPr>
        <w:ind w:left="428" w:hanging="428"/>
      </w:pPr>
      <w:rPr>
        <w:rFonts w:hint="default"/>
        <w:spacing w:val="-2"/>
        <w:w w:val="10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5C71A21"/>
    <w:multiLevelType w:val="hybridMultilevel"/>
    <w:tmpl w:val="0FCA1F92"/>
    <w:lvl w:ilvl="0" w:tplc="4D623126">
      <w:start w:val="1"/>
      <w:numFmt w:val="lowerLetter"/>
      <w:lvlText w:val="%1."/>
      <w:lvlJc w:val="left"/>
      <w:pPr>
        <w:ind w:left="644" w:hanging="360"/>
      </w:pPr>
      <w:rPr>
        <w:rFonts w:hint="default"/>
        <w:u w:val="single"/>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15:restartNumberingAfterBreak="0">
    <w:nsid w:val="46143364"/>
    <w:multiLevelType w:val="hybridMultilevel"/>
    <w:tmpl w:val="6610F74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637956873">
    <w:abstractNumId w:val="3"/>
  </w:num>
  <w:num w:numId="2" w16cid:durableId="1883440567">
    <w:abstractNumId w:val="2"/>
  </w:num>
  <w:num w:numId="3" w16cid:durableId="679509841">
    <w:abstractNumId w:val="5"/>
  </w:num>
  <w:num w:numId="4" w16cid:durableId="2014067362">
    <w:abstractNumId w:val="11"/>
  </w:num>
  <w:num w:numId="5" w16cid:durableId="1456480188">
    <w:abstractNumId w:val="6"/>
  </w:num>
  <w:num w:numId="6" w16cid:durableId="199830749">
    <w:abstractNumId w:val="9"/>
  </w:num>
  <w:num w:numId="7" w16cid:durableId="307638102">
    <w:abstractNumId w:val="1"/>
  </w:num>
  <w:num w:numId="8" w16cid:durableId="735131073">
    <w:abstractNumId w:val="7"/>
  </w:num>
  <w:num w:numId="9" w16cid:durableId="809709910">
    <w:abstractNumId w:val="0"/>
  </w:num>
  <w:num w:numId="10" w16cid:durableId="369720237">
    <w:abstractNumId w:val="8"/>
  </w:num>
  <w:num w:numId="11" w16cid:durableId="596013990">
    <w:abstractNumId w:val="10"/>
  </w:num>
  <w:num w:numId="12" w16cid:durableId="16587308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sxperz95edp0epr0bxvw21vfzp52wdx0pr&quot;&gt;My EndNote Library&lt;record-ids&gt;&lt;item&gt;260&lt;/item&gt;&lt;item&gt;261&lt;/item&gt;&lt;item&gt;262&lt;/item&gt;&lt;item&gt;263&lt;/item&gt;&lt;item&gt;264&lt;/item&gt;&lt;/record-ids&gt;&lt;/item&gt;&lt;/Libraries&gt;"/>
  </w:docVars>
  <w:rsids>
    <w:rsidRoot w:val="00EA50A7"/>
    <w:rsid w:val="0001007B"/>
    <w:rsid w:val="000442BF"/>
    <w:rsid w:val="00052AE0"/>
    <w:rsid w:val="00053169"/>
    <w:rsid w:val="00053198"/>
    <w:rsid w:val="00063C9D"/>
    <w:rsid w:val="00072235"/>
    <w:rsid w:val="00075A9B"/>
    <w:rsid w:val="000C4C41"/>
    <w:rsid w:val="000F1554"/>
    <w:rsid w:val="000F1D3A"/>
    <w:rsid w:val="000F6769"/>
    <w:rsid w:val="001403BE"/>
    <w:rsid w:val="001656F5"/>
    <w:rsid w:val="0017487D"/>
    <w:rsid w:val="00194598"/>
    <w:rsid w:val="001B1CF1"/>
    <w:rsid w:val="001B50EC"/>
    <w:rsid w:val="001D6AAF"/>
    <w:rsid w:val="002424DD"/>
    <w:rsid w:val="00260648"/>
    <w:rsid w:val="002777A1"/>
    <w:rsid w:val="00294220"/>
    <w:rsid w:val="002B7DA8"/>
    <w:rsid w:val="002C191F"/>
    <w:rsid w:val="002F4058"/>
    <w:rsid w:val="00323753"/>
    <w:rsid w:val="00345A86"/>
    <w:rsid w:val="00352007"/>
    <w:rsid w:val="00366DB0"/>
    <w:rsid w:val="003E0ED5"/>
    <w:rsid w:val="003E6A84"/>
    <w:rsid w:val="00407D79"/>
    <w:rsid w:val="00427C79"/>
    <w:rsid w:val="0047127D"/>
    <w:rsid w:val="00483823"/>
    <w:rsid w:val="004D1B67"/>
    <w:rsid w:val="004F0FE1"/>
    <w:rsid w:val="004F659E"/>
    <w:rsid w:val="005079FC"/>
    <w:rsid w:val="00511881"/>
    <w:rsid w:val="00516097"/>
    <w:rsid w:val="00517755"/>
    <w:rsid w:val="00523BA3"/>
    <w:rsid w:val="00525C15"/>
    <w:rsid w:val="005649A6"/>
    <w:rsid w:val="00587E65"/>
    <w:rsid w:val="005A240E"/>
    <w:rsid w:val="005A7F4E"/>
    <w:rsid w:val="005D571B"/>
    <w:rsid w:val="005E0C4C"/>
    <w:rsid w:val="005F09C8"/>
    <w:rsid w:val="00600016"/>
    <w:rsid w:val="0060026C"/>
    <w:rsid w:val="00630CB6"/>
    <w:rsid w:val="006F4F5F"/>
    <w:rsid w:val="006F6357"/>
    <w:rsid w:val="007279A9"/>
    <w:rsid w:val="00733E88"/>
    <w:rsid w:val="00747ABA"/>
    <w:rsid w:val="00784F94"/>
    <w:rsid w:val="00796893"/>
    <w:rsid w:val="007B0D2E"/>
    <w:rsid w:val="007B7914"/>
    <w:rsid w:val="008414D5"/>
    <w:rsid w:val="00851334"/>
    <w:rsid w:val="00852515"/>
    <w:rsid w:val="008534BE"/>
    <w:rsid w:val="00895DD0"/>
    <w:rsid w:val="008B1275"/>
    <w:rsid w:val="008C3B35"/>
    <w:rsid w:val="008C53E3"/>
    <w:rsid w:val="008D6ED3"/>
    <w:rsid w:val="009008AB"/>
    <w:rsid w:val="009347BE"/>
    <w:rsid w:val="00971E8B"/>
    <w:rsid w:val="00980DB8"/>
    <w:rsid w:val="00991411"/>
    <w:rsid w:val="009A7BC2"/>
    <w:rsid w:val="009D681E"/>
    <w:rsid w:val="009F78A7"/>
    <w:rsid w:val="00A10F65"/>
    <w:rsid w:val="00A5576E"/>
    <w:rsid w:val="00AA3156"/>
    <w:rsid w:val="00AC5C22"/>
    <w:rsid w:val="00AD0697"/>
    <w:rsid w:val="00B10665"/>
    <w:rsid w:val="00B11341"/>
    <w:rsid w:val="00B45A8C"/>
    <w:rsid w:val="00B54961"/>
    <w:rsid w:val="00B56FCD"/>
    <w:rsid w:val="00B6146E"/>
    <w:rsid w:val="00B71212"/>
    <w:rsid w:val="00B80C84"/>
    <w:rsid w:val="00B82F19"/>
    <w:rsid w:val="00B953B5"/>
    <w:rsid w:val="00B97290"/>
    <w:rsid w:val="00BA0FB7"/>
    <w:rsid w:val="00BD55B1"/>
    <w:rsid w:val="00BF6F61"/>
    <w:rsid w:val="00C15386"/>
    <w:rsid w:val="00C45572"/>
    <w:rsid w:val="00C71E28"/>
    <w:rsid w:val="00CA3BBC"/>
    <w:rsid w:val="00CB1FE9"/>
    <w:rsid w:val="00D0312E"/>
    <w:rsid w:val="00D036BB"/>
    <w:rsid w:val="00D042BC"/>
    <w:rsid w:val="00D2657D"/>
    <w:rsid w:val="00D67413"/>
    <w:rsid w:val="00D703B6"/>
    <w:rsid w:val="00DA6D7D"/>
    <w:rsid w:val="00DC6A25"/>
    <w:rsid w:val="00DD1D36"/>
    <w:rsid w:val="00DF7FEA"/>
    <w:rsid w:val="00E328B5"/>
    <w:rsid w:val="00E64B0D"/>
    <w:rsid w:val="00EA50A7"/>
    <w:rsid w:val="00EA7D45"/>
    <w:rsid w:val="00EB6031"/>
    <w:rsid w:val="00EC02EB"/>
    <w:rsid w:val="00F05A2C"/>
    <w:rsid w:val="00F162DE"/>
    <w:rsid w:val="00F24ABE"/>
    <w:rsid w:val="00F50D0F"/>
    <w:rsid w:val="00F8468D"/>
    <w:rsid w:val="00FA3CE9"/>
    <w:rsid w:val="00FC26B0"/>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B161A9A8-914D-4A9D-BB1A-17D51D1B1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851334"/>
    <w:rPr>
      <w:color w:val="333333"/>
    </w:rPr>
  </w:style>
  <w:style w:type="paragraph" w:customStyle="1" w:styleId="Paragraph">
    <w:name w:val="Paragraph"/>
    <w:basedOn w:val="Normal"/>
    <w:link w:val="ParagraphK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BodyText">
    <w:name w:val="Body Text"/>
    <w:basedOn w:val="Normal"/>
    <w:link w:val="BodyTextChar"/>
    <w:uiPriority w:val="1"/>
    <w:qFormat/>
    <w:rsid w:val="006F4F5F"/>
    <w:pPr>
      <w:widowControl w:val="0"/>
      <w:autoSpaceDE w:val="0"/>
      <w:autoSpaceDN w:val="0"/>
    </w:pPr>
    <w:rPr>
      <w:rFonts w:ascii="Arial MT" w:eastAsia="Arial MT" w:hAnsi="Arial MT" w:cs="Arial MT"/>
      <w:sz w:val="20"/>
    </w:rPr>
  </w:style>
  <w:style w:type="character" w:customStyle="1" w:styleId="BodyTextChar">
    <w:name w:val="Body Text Char"/>
    <w:basedOn w:val="DefaultParagraphFont"/>
    <w:link w:val="BodyText"/>
    <w:uiPriority w:val="1"/>
    <w:rsid w:val="006F4F5F"/>
    <w:rPr>
      <w:rFonts w:ascii="Arial MT" w:eastAsia="Arial MT" w:hAnsi="Arial MT" w:cs="Arial MT"/>
      <w:sz w:val="20"/>
      <w:szCs w:val="20"/>
    </w:rPr>
  </w:style>
  <w:style w:type="paragraph" w:styleId="ListParagraph">
    <w:name w:val="List Paragraph"/>
    <w:basedOn w:val="Normal"/>
    <w:uiPriority w:val="34"/>
    <w:qFormat/>
    <w:rsid w:val="00D036BB"/>
    <w:pPr>
      <w:ind w:left="720"/>
      <w:contextualSpacing/>
    </w:pPr>
  </w:style>
  <w:style w:type="paragraph" w:customStyle="1" w:styleId="EndNoteBibliographyTitle">
    <w:name w:val="EndNote Bibliography Title"/>
    <w:basedOn w:val="Normal"/>
    <w:link w:val="EndNoteBibliographyTitleKAR"/>
    <w:rsid w:val="00600016"/>
    <w:pPr>
      <w:jc w:val="center"/>
    </w:pPr>
    <w:rPr>
      <w:noProof/>
    </w:rPr>
  </w:style>
  <w:style w:type="character" w:customStyle="1" w:styleId="ParagraphKAR">
    <w:name w:val="Paragraph KAR"/>
    <w:basedOn w:val="DefaultParagraphFont"/>
    <w:link w:val="Paragraph"/>
    <w:rsid w:val="00600016"/>
    <w:rPr>
      <w:rFonts w:ascii="Times New Roman" w:eastAsia="Times New Roman" w:hAnsi="Times New Roman" w:cs="Times New Roman"/>
      <w:sz w:val="20"/>
      <w:szCs w:val="20"/>
    </w:rPr>
  </w:style>
  <w:style w:type="character" w:customStyle="1" w:styleId="EndNoteBibliographyTitleKAR">
    <w:name w:val="EndNote Bibliography Title KAR"/>
    <w:basedOn w:val="ParagraphKAR"/>
    <w:link w:val="EndNoteBibliographyTitle"/>
    <w:rsid w:val="00600016"/>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KAR"/>
    <w:rsid w:val="00600016"/>
    <w:pPr>
      <w:jc w:val="both"/>
    </w:pPr>
    <w:rPr>
      <w:noProof/>
    </w:rPr>
  </w:style>
  <w:style w:type="character" w:customStyle="1" w:styleId="EndNoteBibliographyKAR">
    <w:name w:val="EndNote Bibliography KAR"/>
    <w:basedOn w:val="ParagraphKAR"/>
    <w:link w:val="EndNoteBibliography"/>
    <w:rsid w:val="00600016"/>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9FA42-D6DA-4024-AB3C-E52FDD1FD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9</Pages>
  <Words>3217</Words>
  <Characters>18339</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5</cp:revision>
  <cp:lastPrinted>2019-11-26T03:45:00Z</cp:lastPrinted>
  <dcterms:created xsi:type="dcterms:W3CDTF">2024-10-08T09:16:00Z</dcterms:created>
  <dcterms:modified xsi:type="dcterms:W3CDTF">2024-11-04T09:26:00Z</dcterms:modified>
</cp:coreProperties>
</file>